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9.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0.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1.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2.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3.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4.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5.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16.xml" ContentType="application/vnd.openxmlformats-officedocument.themeOverrid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17.xml" ContentType="application/vnd.openxmlformats-officedocument.themeOverrid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18.xml" ContentType="application/vnd.openxmlformats-officedocument.themeOverrid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19.xml" ContentType="application/vnd.openxmlformats-officedocument.themeOverrid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20.xml" ContentType="application/vnd.openxmlformats-officedocument.themeOverrid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21.xml" ContentType="application/vnd.openxmlformats-officedocument.themeOverrid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theme/themeOverride2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24358D" w14:textId="1363A505" w:rsidR="009E3249" w:rsidRDefault="00327CBD" w:rsidP="00220485">
      <w:pPr>
        <w:pStyle w:val="Title"/>
        <w:jc w:val="center"/>
      </w:pPr>
      <w:bookmarkStart w:id="0" w:name="_GoBack"/>
      <w:bookmarkEnd w:id="0"/>
      <w:r>
        <w:t>The effects of cover crops on soil structure and sugar beet growth</w:t>
      </w:r>
    </w:p>
    <w:p w14:paraId="23CF02E8" w14:textId="77777777" w:rsidR="00220485" w:rsidRDefault="00220485" w:rsidP="00220485">
      <w:pPr>
        <w:jc w:val="center"/>
        <w:rPr>
          <w:sz w:val="32"/>
        </w:rPr>
      </w:pPr>
    </w:p>
    <w:p w14:paraId="79117A41" w14:textId="77777777" w:rsidR="00220485" w:rsidRDefault="00220485" w:rsidP="00220485">
      <w:pPr>
        <w:jc w:val="center"/>
        <w:rPr>
          <w:sz w:val="32"/>
        </w:rPr>
      </w:pPr>
    </w:p>
    <w:p w14:paraId="4E22386E" w14:textId="77777777" w:rsidR="00220485" w:rsidRDefault="00220485" w:rsidP="00220485">
      <w:pPr>
        <w:jc w:val="center"/>
        <w:rPr>
          <w:sz w:val="32"/>
        </w:rPr>
      </w:pPr>
    </w:p>
    <w:p w14:paraId="7BCB7BBE" w14:textId="733C6178" w:rsidR="00220485" w:rsidRPr="008B643E" w:rsidRDefault="00220485" w:rsidP="00220485">
      <w:pPr>
        <w:jc w:val="center"/>
        <w:rPr>
          <w:sz w:val="24"/>
        </w:rPr>
      </w:pPr>
      <w:r w:rsidRPr="008B643E">
        <w:rPr>
          <w:sz w:val="24"/>
        </w:rPr>
        <w:t>Summarised findings</w:t>
      </w:r>
    </w:p>
    <w:p w14:paraId="6E7429A8" w14:textId="3560CE07" w:rsidR="00CB0803" w:rsidRPr="008B643E" w:rsidRDefault="00CB0803" w:rsidP="00220485">
      <w:pPr>
        <w:jc w:val="center"/>
        <w:rPr>
          <w:sz w:val="24"/>
        </w:rPr>
      </w:pPr>
      <w:r w:rsidRPr="008B643E">
        <w:rPr>
          <w:sz w:val="24"/>
        </w:rPr>
        <w:t>August 2019</w:t>
      </w:r>
    </w:p>
    <w:p w14:paraId="323493D4" w14:textId="77777777" w:rsidR="00220485" w:rsidRPr="008B643E" w:rsidRDefault="00220485" w:rsidP="00220485">
      <w:pPr>
        <w:jc w:val="center"/>
        <w:rPr>
          <w:sz w:val="24"/>
        </w:rPr>
      </w:pPr>
    </w:p>
    <w:p w14:paraId="01C25E74" w14:textId="77777777" w:rsidR="00220485" w:rsidRPr="008B643E" w:rsidRDefault="00220485" w:rsidP="00220485">
      <w:pPr>
        <w:jc w:val="center"/>
        <w:rPr>
          <w:sz w:val="24"/>
        </w:rPr>
      </w:pPr>
    </w:p>
    <w:p w14:paraId="244D8779" w14:textId="2617FFF0" w:rsidR="00220485" w:rsidRPr="008B643E" w:rsidRDefault="00220485" w:rsidP="00220485">
      <w:pPr>
        <w:jc w:val="center"/>
        <w:rPr>
          <w:sz w:val="24"/>
        </w:rPr>
      </w:pPr>
      <w:r w:rsidRPr="008B643E">
        <w:rPr>
          <w:sz w:val="24"/>
        </w:rPr>
        <w:t>PhD Project</w:t>
      </w:r>
    </w:p>
    <w:p w14:paraId="6C2CB0DC" w14:textId="77777777" w:rsidR="00220485" w:rsidRPr="008B643E" w:rsidRDefault="00220485" w:rsidP="00220485">
      <w:pPr>
        <w:jc w:val="center"/>
        <w:rPr>
          <w:sz w:val="24"/>
        </w:rPr>
      </w:pPr>
    </w:p>
    <w:p w14:paraId="1771E2D1" w14:textId="77777777" w:rsidR="00CB0803" w:rsidRPr="008B643E" w:rsidRDefault="00CB0803" w:rsidP="00220485">
      <w:pPr>
        <w:jc w:val="center"/>
        <w:rPr>
          <w:sz w:val="24"/>
        </w:rPr>
      </w:pPr>
    </w:p>
    <w:p w14:paraId="2B6F6E2C" w14:textId="0759B498" w:rsidR="00220485" w:rsidRPr="008B643E" w:rsidRDefault="00220485" w:rsidP="00220485">
      <w:pPr>
        <w:jc w:val="center"/>
        <w:rPr>
          <w:sz w:val="24"/>
        </w:rPr>
      </w:pPr>
      <w:r w:rsidRPr="008B643E">
        <w:rPr>
          <w:sz w:val="24"/>
        </w:rPr>
        <w:t>Jake Richards</w:t>
      </w:r>
    </w:p>
    <w:p w14:paraId="07A40784" w14:textId="77777777" w:rsidR="00220485" w:rsidRPr="008B643E" w:rsidRDefault="00220485" w:rsidP="00220485">
      <w:pPr>
        <w:jc w:val="center"/>
        <w:rPr>
          <w:sz w:val="24"/>
        </w:rPr>
      </w:pPr>
    </w:p>
    <w:p w14:paraId="2194909F" w14:textId="77777777" w:rsidR="00CB0803" w:rsidRPr="008B643E" w:rsidRDefault="00CB0803" w:rsidP="00220485">
      <w:pPr>
        <w:jc w:val="center"/>
        <w:rPr>
          <w:sz w:val="24"/>
        </w:rPr>
      </w:pPr>
    </w:p>
    <w:p w14:paraId="0369FD1D" w14:textId="07173D3A" w:rsidR="00220485" w:rsidRPr="008B643E" w:rsidRDefault="00220485" w:rsidP="00220485">
      <w:pPr>
        <w:jc w:val="center"/>
        <w:rPr>
          <w:sz w:val="24"/>
        </w:rPr>
      </w:pPr>
      <w:r w:rsidRPr="008B643E">
        <w:rPr>
          <w:sz w:val="24"/>
        </w:rPr>
        <w:t>Supervisors: Professor Debbie Sparkes (</w:t>
      </w:r>
      <w:proofErr w:type="spellStart"/>
      <w:r w:rsidRPr="008B643E">
        <w:rPr>
          <w:sz w:val="24"/>
        </w:rPr>
        <w:t>UoN</w:t>
      </w:r>
      <w:proofErr w:type="spellEnd"/>
      <w:r w:rsidRPr="008B643E">
        <w:rPr>
          <w:sz w:val="24"/>
        </w:rPr>
        <w:t>), Professor Sacha Mooney (</w:t>
      </w:r>
      <w:proofErr w:type="spellStart"/>
      <w:r w:rsidRPr="008B643E">
        <w:rPr>
          <w:sz w:val="24"/>
        </w:rPr>
        <w:t>UoN</w:t>
      </w:r>
      <w:proofErr w:type="spellEnd"/>
      <w:r w:rsidRPr="008B643E">
        <w:rPr>
          <w:sz w:val="24"/>
        </w:rPr>
        <w:t>) &amp; Dr Mark Stevens (BBRO)</w:t>
      </w:r>
    </w:p>
    <w:p w14:paraId="1D2B7897" w14:textId="77777777" w:rsidR="00220485" w:rsidRPr="008B643E" w:rsidRDefault="00220485" w:rsidP="00220485">
      <w:pPr>
        <w:jc w:val="center"/>
        <w:rPr>
          <w:sz w:val="24"/>
        </w:rPr>
      </w:pPr>
    </w:p>
    <w:p w14:paraId="60B30150" w14:textId="77777777" w:rsidR="00CB0803" w:rsidRPr="008B643E" w:rsidRDefault="00CB0803" w:rsidP="00220485">
      <w:pPr>
        <w:jc w:val="center"/>
        <w:rPr>
          <w:sz w:val="24"/>
        </w:rPr>
      </w:pPr>
    </w:p>
    <w:p w14:paraId="76D1B01F" w14:textId="77777777" w:rsidR="00CB0803" w:rsidRPr="008B643E" w:rsidRDefault="00CB0803" w:rsidP="00220485">
      <w:pPr>
        <w:jc w:val="center"/>
        <w:rPr>
          <w:sz w:val="24"/>
        </w:rPr>
      </w:pPr>
    </w:p>
    <w:p w14:paraId="76656152" w14:textId="77777777" w:rsidR="00CB0803" w:rsidRPr="008B643E" w:rsidRDefault="00220485" w:rsidP="00220485">
      <w:pPr>
        <w:jc w:val="center"/>
        <w:rPr>
          <w:sz w:val="24"/>
        </w:rPr>
      </w:pPr>
      <w:r w:rsidRPr="008B643E">
        <w:rPr>
          <w:sz w:val="24"/>
        </w:rPr>
        <w:t>Project funded by the British Beet Research Organisation and The University of Nottingham</w:t>
      </w:r>
    </w:p>
    <w:p w14:paraId="383B7727" w14:textId="4F59C1A3" w:rsidR="00220485" w:rsidRPr="00CB0803" w:rsidRDefault="003D7FC1" w:rsidP="00CB0803">
      <w:pPr>
        <w:rPr>
          <w:sz w:val="32"/>
        </w:rPr>
      </w:pPr>
      <w:r>
        <w:rPr>
          <w:noProof/>
          <w:sz w:val="32"/>
          <w:lang w:eastAsia="en-GB"/>
        </w:rPr>
        <mc:AlternateContent>
          <mc:Choice Requires="wpg">
            <w:drawing>
              <wp:anchor distT="0" distB="0" distL="114300" distR="114300" simplePos="0" relativeHeight="251673600" behindDoc="0" locked="0" layoutInCell="1" allowOverlap="1" wp14:anchorId="41667B5C" wp14:editId="62B0DC8A">
                <wp:simplePos x="0" y="0"/>
                <wp:positionH relativeFrom="column">
                  <wp:posOffset>-342900</wp:posOffset>
                </wp:positionH>
                <wp:positionV relativeFrom="paragraph">
                  <wp:posOffset>668020</wp:posOffset>
                </wp:positionV>
                <wp:extent cx="6524625" cy="1297940"/>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6524625" cy="1297940"/>
                          <a:chOff x="0" y="0"/>
                          <a:chExt cx="6524625" cy="1297940"/>
                        </a:xfrm>
                      </wpg:grpSpPr>
                      <pic:pic xmlns:pic="http://schemas.openxmlformats.org/drawingml/2006/picture">
                        <pic:nvPicPr>
                          <pic:cNvPr id="31" name="Picture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09550"/>
                            <a:ext cx="2508885" cy="932180"/>
                          </a:xfrm>
                          <a:prstGeom prst="rect">
                            <a:avLst/>
                          </a:prstGeom>
                        </pic:spPr>
                      </pic:pic>
                      <pic:pic xmlns:pic="http://schemas.openxmlformats.org/drawingml/2006/picture">
                        <pic:nvPicPr>
                          <pic:cNvPr id="32" name="Picture 32" descr="bbro_logo_with_slogan"/>
                          <pic:cNvPicPr/>
                        </pic:nvPicPr>
                        <pic:blipFill rotWithShape="1">
                          <a:blip r:embed="rId12" cstate="print">
                            <a:extLst>
                              <a:ext uri="{28A0092B-C50C-407E-A947-70E740481C1C}">
                                <a14:useLocalDpi xmlns:a14="http://schemas.microsoft.com/office/drawing/2010/main" val="0"/>
                              </a:ext>
                            </a:extLst>
                          </a:blip>
                          <a:srcRect l="15659" t="20688" r="19023" b="23117"/>
                          <a:stretch/>
                        </pic:blipFill>
                        <pic:spPr bwMode="auto">
                          <a:xfrm>
                            <a:off x="4572000" y="0"/>
                            <a:ext cx="1952625" cy="129794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D8123C9" id="Group 33" o:spid="_x0000_s1026" style="position:absolute;margin-left:-27pt;margin-top:52.6pt;width:513.75pt;height:102.2pt;z-index:251673600" coordsize="65246,1297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2095;width:25088;height:9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">
                  <v:imagedata r:id="rId13" o:title=""/>
                  <v:path arrowok="t"/>
                </v:shape>
                <v:shape id="Picture 32" o:spid="_x0000_s1028" type="#_x0000_t75" alt="bbro_logo_with_slogan" style="position:absolute;left:45720;width:19526;height:12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">
                  <v:imagedata r:id="rId14" o:title="bbro_logo_with_slogan" croptop="13558f" cropbottom="15150f" cropleft="10262f" cropright="12467f"/>
                </v:shape>
                <w10:wrap type="topAndBottom"/>
              </v:group>
            </w:pict>
          </mc:Fallback>
        </mc:AlternateContent>
      </w:r>
      <w:r w:rsidR="00CB0803">
        <w:rPr>
          <w:sz w:val="32"/>
        </w:rPr>
        <w:br w:type="page"/>
      </w:r>
    </w:p>
    <w:sdt>
      <w:sdtPr>
        <w:rPr>
          <w:rFonts w:ascii="Verdana" w:eastAsiaTheme="minorHAnsi" w:hAnsi="Verdana" w:cstheme="minorBidi"/>
          <w:color w:val="auto"/>
          <w:sz w:val="20"/>
          <w:szCs w:val="22"/>
          <w:lang w:val="en-GB"/>
        </w:rPr>
        <w:id w:val="293416831"/>
        <w:docPartObj>
          <w:docPartGallery w:val="Table of Contents"/>
          <w:docPartUnique/>
        </w:docPartObj>
      </w:sdtPr>
      <w:sdtEndPr>
        <w:rPr>
          <w:b/>
          <w:bCs/>
          <w:noProof/>
        </w:rPr>
      </w:sdtEndPr>
      <w:sdtContent>
        <w:p w14:paraId="7891D70B" w14:textId="6DB66146" w:rsidR="00920D26" w:rsidRDefault="00920D26">
          <w:pPr>
            <w:pStyle w:val="TOCHeading"/>
          </w:pPr>
          <w:r>
            <w:t>Table of Contents</w:t>
          </w:r>
        </w:p>
        <w:p w14:paraId="4154E4AB" w14:textId="481055B8" w:rsidR="004833BA" w:rsidRDefault="00920D26">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13662365" w:history="1">
            <w:r w:rsidR="004833BA" w:rsidRPr="00B87491">
              <w:rPr>
                <w:rStyle w:val="Hyperlink"/>
                <w:noProof/>
              </w:rPr>
              <w:t>Controlled environment work:</w:t>
            </w:r>
            <w:r w:rsidR="004833BA">
              <w:rPr>
                <w:noProof/>
                <w:webHidden/>
              </w:rPr>
              <w:tab/>
            </w:r>
            <w:r w:rsidR="004833BA">
              <w:rPr>
                <w:noProof/>
                <w:webHidden/>
              </w:rPr>
              <w:fldChar w:fldCharType="begin"/>
            </w:r>
            <w:r w:rsidR="004833BA">
              <w:rPr>
                <w:noProof/>
                <w:webHidden/>
              </w:rPr>
              <w:instrText xml:space="preserve"> PAGEREF _Toc13662365 \h </w:instrText>
            </w:r>
            <w:r w:rsidR="004833BA">
              <w:rPr>
                <w:noProof/>
                <w:webHidden/>
              </w:rPr>
            </w:r>
            <w:r w:rsidR="004833BA">
              <w:rPr>
                <w:noProof/>
                <w:webHidden/>
              </w:rPr>
              <w:fldChar w:fldCharType="separate"/>
            </w:r>
            <w:r w:rsidR="004833BA">
              <w:rPr>
                <w:noProof/>
                <w:webHidden/>
              </w:rPr>
              <w:t>3</w:t>
            </w:r>
            <w:r w:rsidR="004833BA">
              <w:rPr>
                <w:noProof/>
                <w:webHidden/>
              </w:rPr>
              <w:fldChar w:fldCharType="end"/>
            </w:r>
          </w:hyperlink>
        </w:p>
        <w:p w14:paraId="70D54BEF" w14:textId="33050B64" w:rsidR="004833BA" w:rsidRDefault="00351F8E">
          <w:pPr>
            <w:pStyle w:val="TOC2"/>
            <w:tabs>
              <w:tab w:val="right" w:leader="dot" w:pos="9016"/>
            </w:tabs>
            <w:rPr>
              <w:rFonts w:asciiTheme="minorHAnsi" w:eastAsiaTheme="minorEastAsia" w:hAnsiTheme="minorHAnsi"/>
              <w:noProof/>
              <w:sz w:val="22"/>
              <w:lang w:eastAsia="en-GB"/>
            </w:rPr>
          </w:pPr>
          <w:hyperlink w:anchor="_Toc13662366" w:history="1">
            <w:r w:rsidR="004833BA" w:rsidRPr="00B87491">
              <w:rPr>
                <w:rStyle w:val="Hyperlink"/>
                <w:noProof/>
              </w:rPr>
              <w:t>Glasshouse experiment 1:</w:t>
            </w:r>
            <w:r w:rsidR="004833BA">
              <w:rPr>
                <w:noProof/>
                <w:webHidden/>
              </w:rPr>
              <w:tab/>
            </w:r>
            <w:r w:rsidR="004833BA">
              <w:rPr>
                <w:noProof/>
                <w:webHidden/>
              </w:rPr>
              <w:fldChar w:fldCharType="begin"/>
            </w:r>
            <w:r w:rsidR="004833BA">
              <w:rPr>
                <w:noProof/>
                <w:webHidden/>
              </w:rPr>
              <w:instrText xml:space="preserve"> PAGEREF _Toc13662366 \h </w:instrText>
            </w:r>
            <w:r w:rsidR="004833BA">
              <w:rPr>
                <w:noProof/>
                <w:webHidden/>
              </w:rPr>
            </w:r>
            <w:r w:rsidR="004833BA">
              <w:rPr>
                <w:noProof/>
                <w:webHidden/>
              </w:rPr>
              <w:fldChar w:fldCharType="separate"/>
            </w:r>
            <w:r w:rsidR="004833BA">
              <w:rPr>
                <w:noProof/>
                <w:webHidden/>
              </w:rPr>
              <w:t>3</w:t>
            </w:r>
            <w:r w:rsidR="004833BA">
              <w:rPr>
                <w:noProof/>
                <w:webHidden/>
              </w:rPr>
              <w:fldChar w:fldCharType="end"/>
            </w:r>
          </w:hyperlink>
        </w:p>
        <w:p w14:paraId="41CF0B88" w14:textId="5095961C" w:rsidR="004833BA" w:rsidRDefault="00351F8E">
          <w:pPr>
            <w:pStyle w:val="TOC3"/>
            <w:tabs>
              <w:tab w:val="right" w:leader="dot" w:pos="9016"/>
            </w:tabs>
            <w:rPr>
              <w:rFonts w:asciiTheme="minorHAnsi" w:eastAsiaTheme="minorEastAsia" w:hAnsiTheme="minorHAnsi"/>
              <w:noProof/>
              <w:sz w:val="22"/>
              <w:lang w:eastAsia="en-GB"/>
            </w:rPr>
          </w:pPr>
          <w:hyperlink w:anchor="_Toc13662367" w:history="1">
            <w:r w:rsidR="004833BA" w:rsidRPr="00B87491">
              <w:rPr>
                <w:rStyle w:val="Hyperlink"/>
                <w:noProof/>
              </w:rPr>
              <w:t>Introduction</w:t>
            </w:r>
            <w:r w:rsidR="004833BA">
              <w:rPr>
                <w:noProof/>
                <w:webHidden/>
              </w:rPr>
              <w:tab/>
            </w:r>
            <w:r w:rsidR="004833BA">
              <w:rPr>
                <w:noProof/>
                <w:webHidden/>
              </w:rPr>
              <w:fldChar w:fldCharType="begin"/>
            </w:r>
            <w:r w:rsidR="004833BA">
              <w:rPr>
                <w:noProof/>
                <w:webHidden/>
              </w:rPr>
              <w:instrText xml:space="preserve"> PAGEREF _Toc13662367 \h </w:instrText>
            </w:r>
            <w:r w:rsidR="004833BA">
              <w:rPr>
                <w:noProof/>
                <w:webHidden/>
              </w:rPr>
            </w:r>
            <w:r w:rsidR="004833BA">
              <w:rPr>
                <w:noProof/>
                <w:webHidden/>
              </w:rPr>
              <w:fldChar w:fldCharType="separate"/>
            </w:r>
            <w:r w:rsidR="004833BA">
              <w:rPr>
                <w:noProof/>
                <w:webHidden/>
              </w:rPr>
              <w:t>3</w:t>
            </w:r>
            <w:r w:rsidR="004833BA">
              <w:rPr>
                <w:noProof/>
                <w:webHidden/>
              </w:rPr>
              <w:fldChar w:fldCharType="end"/>
            </w:r>
          </w:hyperlink>
        </w:p>
        <w:p w14:paraId="3EFA360D" w14:textId="4DC83C1D" w:rsidR="004833BA" w:rsidRDefault="00351F8E">
          <w:pPr>
            <w:pStyle w:val="TOC3"/>
            <w:tabs>
              <w:tab w:val="right" w:leader="dot" w:pos="9016"/>
            </w:tabs>
            <w:rPr>
              <w:rFonts w:asciiTheme="minorHAnsi" w:eastAsiaTheme="minorEastAsia" w:hAnsiTheme="minorHAnsi"/>
              <w:noProof/>
              <w:sz w:val="22"/>
              <w:lang w:eastAsia="en-GB"/>
            </w:rPr>
          </w:pPr>
          <w:hyperlink w:anchor="_Toc13662368" w:history="1">
            <w:r w:rsidR="004833BA" w:rsidRPr="00B87491">
              <w:rPr>
                <w:rStyle w:val="Hyperlink"/>
                <w:noProof/>
              </w:rPr>
              <w:t>Results and Discussion</w:t>
            </w:r>
            <w:r w:rsidR="004833BA">
              <w:rPr>
                <w:noProof/>
                <w:webHidden/>
              </w:rPr>
              <w:tab/>
            </w:r>
            <w:r w:rsidR="004833BA">
              <w:rPr>
                <w:noProof/>
                <w:webHidden/>
              </w:rPr>
              <w:fldChar w:fldCharType="begin"/>
            </w:r>
            <w:r w:rsidR="004833BA">
              <w:rPr>
                <w:noProof/>
                <w:webHidden/>
              </w:rPr>
              <w:instrText xml:space="preserve"> PAGEREF _Toc13662368 \h </w:instrText>
            </w:r>
            <w:r w:rsidR="004833BA">
              <w:rPr>
                <w:noProof/>
                <w:webHidden/>
              </w:rPr>
            </w:r>
            <w:r w:rsidR="004833BA">
              <w:rPr>
                <w:noProof/>
                <w:webHidden/>
              </w:rPr>
              <w:fldChar w:fldCharType="separate"/>
            </w:r>
            <w:r w:rsidR="004833BA">
              <w:rPr>
                <w:noProof/>
                <w:webHidden/>
              </w:rPr>
              <w:t>4</w:t>
            </w:r>
            <w:r w:rsidR="004833BA">
              <w:rPr>
                <w:noProof/>
                <w:webHidden/>
              </w:rPr>
              <w:fldChar w:fldCharType="end"/>
            </w:r>
          </w:hyperlink>
        </w:p>
        <w:p w14:paraId="1FF85BCE" w14:textId="54BFF90B" w:rsidR="004833BA" w:rsidRDefault="00351F8E">
          <w:pPr>
            <w:pStyle w:val="TOC3"/>
            <w:tabs>
              <w:tab w:val="right" w:leader="dot" w:pos="9016"/>
            </w:tabs>
            <w:rPr>
              <w:rFonts w:asciiTheme="minorHAnsi" w:eastAsiaTheme="minorEastAsia" w:hAnsiTheme="minorHAnsi"/>
              <w:noProof/>
              <w:sz w:val="22"/>
              <w:lang w:eastAsia="en-GB"/>
            </w:rPr>
          </w:pPr>
          <w:hyperlink w:anchor="_Toc13662369" w:history="1">
            <w:r w:rsidR="004833BA" w:rsidRPr="00B87491">
              <w:rPr>
                <w:rStyle w:val="Hyperlink"/>
                <w:noProof/>
              </w:rPr>
              <w:t>Conclusions</w:t>
            </w:r>
            <w:r w:rsidR="004833BA">
              <w:rPr>
                <w:noProof/>
                <w:webHidden/>
              </w:rPr>
              <w:tab/>
            </w:r>
            <w:r w:rsidR="004833BA">
              <w:rPr>
                <w:noProof/>
                <w:webHidden/>
              </w:rPr>
              <w:fldChar w:fldCharType="begin"/>
            </w:r>
            <w:r w:rsidR="004833BA">
              <w:rPr>
                <w:noProof/>
                <w:webHidden/>
              </w:rPr>
              <w:instrText xml:space="preserve"> PAGEREF _Toc13662369 \h </w:instrText>
            </w:r>
            <w:r w:rsidR="004833BA">
              <w:rPr>
                <w:noProof/>
                <w:webHidden/>
              </w:rPr>
            </w:r>
            <w:r w:rsidR="004833BA">
              <w:rPr>
                <w:noProof/>
                <w:webHidden/>
              </w:rPr>
              <w:fldChar w:fldCharType="separate"/>
            </w:r>
            <w:r w:rsidR="004833BA">
              <w:rPr>
                <w:noProof/>
                <w:webHidden/>
              </w:rPr>
              <w:t>5</w:t>
            </w:r>
            <w:r w:rsidR="004833BA">
              <w:rPr>
                <w:noProof/>
                <w:webHidden/>
              </w:rPr>
              <w:fldChar w:fldCharType="end"/>
            </w:r>
          </w:hyperlink>
        </w:p>
        <w:p w14:paraId="15E6A177" w14:textId="3B3F5F5B" w:rsidR="004833BA" w:rsidRDefault="00351F8E">
          <w:pPr>
            <w:pStyle w:val="TOC2"/>
            <w:tabs>
              <w:tab w:val="right" w:leader="dot" w:pos="9016"/>
            </w:tabs>
            <w:rPr>
              <w:rFonts w:asciiTheme="minorHAnsi" w:eastAsiaTheme="minorEastAsia" w:hAnsiTheme="minorHAnsi"/>
              <w:noProof/>
              <w:sz w:val="22"/>
              <w:lang w:eastAsia="en-GB"/>
            </w:rPr>
          </w:pPr>
          <w:hyperlink w:anchor="_Toc13662370" w:history="1">
            <w:r w:rsidR="004833BA" w:rsidRPr="00B87491">
              <w:rPr>
                <w:rStyle w:val="Hyperlink"/>
                <w:noProof/>
              </w:rPr>
              <w:t>Glasshouse experiment 2</w:t>
            </w:r>
            <w:r w:rsidR="004833BA">
              <w:rPr>
                <w:noProof/>
                <w:webHidden/>
              </w:rPr>
              <w:tab/>
            </w:r>
            <w:r w:rsidR="004833BA">
              <w:rPr>
                <w:noProof/>
                <w:webHidden/>
              </w:rPr>
              <w:fldChar w:fldCharType="begin"/>
            </w:r>
            <w:r w:rsidR="004833BA">
              <w:rPr>
                <w:noProof/>
                <w:webHidden/>
              </w:rPr>
              <w:instrText xml:space="preserve"> PAGEREF _Toc13662370 \h </w:instrText>
            </w:r>
            <w:r w:rsidR="004833BA">
              <w:rPr>
                <w:noProof/>
                <w:webHidden/>
              </w:rPr>
            </w:r>
            <w:r w:rsidR="004833BA">
              <w:rPr>
                <w:noProof/>
                <w:webHidden/>
              </w:rPr>
              <w:fldChar w:fldCharType="separate"/>
            </w:r>
            <w:r w:rsidR="004833BA">
              <w:rPr>
                <w:noProof/>
                <w:webHidden/>
              </w:rPr>
              <w:t>6</w:t>
            </w:r>
            <w:r w:rsidR="004833BA">
              <w:rPr>
                <w:noProof/>
                <w:webHidden/>
              </w:rPr>
              <w:fldChar w:fldCharType="end"/>
            </w:r>
          </w:hyperlink>
        </w:p>
        <w:p w14:paraId="4BCD0B7A" w14:textId="0A531002" w:rsidR="004833BA" w:rsidRDefault="00351F8E">
          <w:pPr>
            <w:pStyle w:val="TOC3"/>
            <w:tabs>
              <w:tab w:val="right" w:leader="dot" w:pos="9016"/>
            </w:tabs>
            <w:rPr>
              <w:rFonts w:asciiTheme="minorHAnsi" w:eastAsiaTheme="minorEastAsia" w:hAnsiTheme="minorHAnsi"/>
              <w:noProof/>
              <w:sz w:val="22"/>
              <w:lang w:eastAsia="en-GB"/>
            </w:rPr>
          </w:pPr>
          <w:hyperlink w:anchor="_Toc13662371" w:history="1">
            <w:r w:rsidR="004833BA" w:rsidRPr="00B87491">
              <w:rPr>
                <w:rStyle w:val="Hyperlink"/>
                <w:noProof/>
              </w:rPr>
              <w:t>Introduction</w:t>
            </w:r>
            <w:r w:rsidR="004833BA">
              <w:rPr>
                <w:noProof/>
                <w:webHidden/>
              </w:rPr>
              <w:tab/>
            </w:r>
            <w:r w:rsidR="004833BA">
              <w:rPr>
                <w:noProof/>
                <w:webHidden/>
              </w:rPr>
              <w:fldChar w:fldCharType="begin"/>
            </w:r>
            <w:r w:rsidR="004833BA">
              <w:rPr>
                <w:noProof/>
                <w:webHidden/>
              </w:rPr>
              <w:instrText xml:space="preserve"> PAGEREF _Toc13662371 \h </w:instrText>
            </w:r>
            <w:r w:rsidR="004833BA">
              <w:rPr>
                <w:noProof/>
                <w:webHidden/>
              </w:rPr>
            </w:r>
            <w:r w:rsidR="004833BA">
              <w:rPr>
                <w:noProof/>
                <w:webHidden/>
              </w:rPr>
              <w:fldChar w:fldCharType="separate"/>
            </w:r>
            <w:r w:rsidR="004833BA">
              <w:rPr>
                <w:noProof/>
                <w:webHidden/>
              </w:rPr>
              <w:t>6</w:t>
            </w:r>
            <w:r w:rsidR="004833BA">
              <w:rPr>
                <w:noProof/>
                <w:webHidden/>
              </w:rPr>
              <w:fldChar w:fldCharType="end"/>
            </w:r>
          </w:hyperlink>
        </w:p>
        <w:p w14:paraId="143E1878" w14:textId="29157636" w:rsidR="004833BA" w:rsidRDefault="00351F8E">
          <w:pPr>
            <w:pStyle w:val="TOC3"/>
            <w:tabs>
              <w:tab w:val="right" w:leader="dot" w:pos="9016"/>
            </w:tabs>
            <w:rPr>
              <w:rFonts w:asciiTheme="minorHAnsi" w:eastAsiaTheme="minorEastAsia" w:hAnsiTheme="minorHAnsi"/>
              <w:noProof/>
              <w:sz w:val="22"/>
              <w:lang w:eastAsia="en-GB"/>
            </w:rPr>
          </w:pPr>
          <w:hyperlink w:anchor="_Toc13662372" w:history="1">
            <w:r w:rsidR="004833BA" w:rsidRPr="00B87491">
              <w:rPr>
                <w:rStyle w:val="Hyperlink"/>
                <w:noProof/>
              </w:rPr>
              <w:t>Results and discussion</w:t>
            </w:r>
            <w:r w:rsidR="004833BA">
              <w:rPr>
                <w:noProof/>
                <w:webHidden/>
              </w:rPr>
              <w:tab/>
            </w:r>
            <w:r w:rsidR="004833BA">
              <w:rPr>
                <w:noProof/>
                <w:webHidden/>
              </w:rPr>
              <w:fldChar w:fldCharType="begin"/>
            </w:r>
            <w:r w:rsidR="004833BA">
              <w:rPr>
                <w:noProof/>
                <w:webHidden/>
              </w:rPr>
              <w:instrText xml:space="preserve"> PAGEREF _Toc13662372 \h </w:instrText>
            </w:r>
            <w:r w:rsidR="004833BA">
              <w:rPr>
                <w:noProof/>
                <w:webHidden/>
              </w:rPr>
            </w:r>
            <w:r w:rsidR="004833BA">
              <w:rPr>
                <w:noProof/>
                <w:webHidden/>
              </w:rPr>
              <w:fldChar w:fldCharType="separate"/>
            </w:r>
            <w:r w:rsidR="004833BA">
              <w:rPr>
                <w:noProof/>
                <w:webHidden/>
              </w:rPr>
              <w:t>6</w:t>
            </w:r>
            <w:r w:rsidR="004833BA">
              <w:rPr>
                <w:noProof/>
                <w:webHidden/>
              </w:rPr>
              <w:fldChar w:fldCharType="end"/>
            </w:r>
          </w:hyperlink>
        </w:p>
        <w:p w14:paraId="2D3D8292" w14:textId="7785A74B" w:rsidR="004833BA" w:rsidRDefault="00351F8E">
          <w:pPr>
            <w:pStyle w:val="TOC3"/>
            <w:tabs>
              <w:tab w:val="right" w:leader="dot" w:pos="9016"/>
            </w:tabs>
            <w:rPr>
              <w:rFonts w:asciiTheme="minorHAnsi" w:eastAsiaTheme="minorEastAsia" w:hAnsiTheme="minorHAnsi"/>
              <w:noProof/>
              <w:sz w:val="22"/>
              <w:lang w:eastAsia="en-GB"/>
            </w:rPr>
          </w:pPr>
          <w:hyperlink w:anchor="_Toc13662373" w:history="1">
            <w:r w:rsidR="004833BA" w:rsidRPr="00B87491">
              <w:rPr>
                <w:rStyle w:val="Hyperlink"/>
                <w:noProof/>
              </w:rPr>
              <w:t>Conclusions</w:t>
            </w:r>
            <w:r w:rsidR="004833BA">
              <w:rPr>
                <w:noProof/>
                <w:webHidden/>
              </w:rPr>
              <w:tab/>
            </w:r>
            <w:r w:rsidR="004833BA">
              <w:rPr>
                <w:noProof/>
                <w:webHidden/>
              </w:rPr>
              <w:fldChar w:fldCharType="begin"/>
            </w:r>
            <w:r w:rsidR="004833BA">
              <w:rPr>
                <w:noProof/>
                <w:webHidden/>
              </w:rPr>
              <w:instrText xml:space="preserve"> PAGEREF _Toc13662373 \h </w:instrText>
            </w:r>
            <w:r w:rsidR="004833BA">
              <w:rPr>
                <w:noProof/>
                <w:webHidden/>
              </w:rPr>
            </w:r>
            <w:r w:rsidR="004833BA">
              <w:rPr>
                <w:noProof/>
                <w:webHidden/>
              </w:rPr>
              <w:fldChar w:fldCharType="separate"/>
            </w:r>
            <w:r w:rsidR="004833BA">
              <w:rPr>
                <w:noProof/>
                <w:webHidden/>
              </w:rPr>
              <w:t>10</w:t>
            </w:r>
            <w:r w:rsidR="004833BA">
              <w:rPr>
                <w:noProof/>
                <w:webHidden/>
              </w:rPr>
              <w:fldChar w:fldCharType="end"/>
            </w:r>
          </w:hyperlink>
        </w:p>
        <w:p w14:paraId="2BC6DFC0" w14:textId="4FCFDF33" w:rsidR="004833BA" w:rsidRDefault="00351F8E">
          <w:pPr>
            <w:pStyle w:val="TOC2"/>
            <w:tabs>
              <w:tab w:val="right" w:leader="dot" w:pos="9016"/>
            </w:tabs>
            <w:rPr>
              <w:rFonts w:asciiTheme="minorHAnsi" w:eastAsiaTheme="minorEastAsia" w:hAnsiTheme="minorHAnsi"/>
              <w:noProof/>
              <w:sz w:val="22"/>
              <w:lang w:eastAsia="en-GB"/>
            </w:rPr>
          </w:pPr>
          <w:hyperlink w:anchor="_Toc13662374" w:history="1">
            <w:r w:rsidR="004833BA" w:rsidRPr="00B87491">
              <w:rPr>
                <w:rStyle w:val="Hyperlink"/>
                <w:noProof/>
              </w:rPr>
              <w:t>Glasshouse experiment 3 – understanding the effects of combining species on root growth</w:t>
            </w:r>
            <w:r w:rsidR="004833BA">
              <w:rPr>
                <w:noProof/>
                <w:webHidden/>
              </w:rPr>
              <w:tab/>
            </w:r>
            <w:r w:rsidR="004833BA">
              <w:rPr>
                <w:noProof/>
                <w:webHidden/>
              </w:rPr>
              <w:fldChar w:fldCharType="begin"/>
            </w:r>
            <w:r w:rsidR="004833BA">
              <w:rPr>
                <w:noProof/>
                <w:webHidden/>
              </w:rPr>
              <w:instrText xml:space="preserve"> PAGEREF _Toc13662374 \h </w:instrText>
            </w:r>
            <w:r w:rsidR="004833BA">
              <w:rPr>
                <w:noProof/>
                <w:webHidden/>
              </w:rPr>
            </w:r>
            <w:r w:rsidR="004833BA">
              <w:rPr>
                <w:noProof/>
                <w:webHidden/>
              </w:rPr>
              <w:fldChar w:fldCharType="separate"/>
            </w:r>
            <w:r w:rsidR="004833BA">
              <w:rPr>
                <w:noProof/>
                <w:webHidden/>
              </w:rPr>
              <w:t>11</w:t>
            </w:r>
            <w:r w:rsidR="004833BA">
              <w:rPr>
                <w:noProof/>
                <w:webHidden/>
              </w:rPr>
              <w:fldChar w:fldCharType="end"/>
            </w:r>
          </w:hyperlink>
        </w:p>
        <w:p w14:paraId="078291E2" w14:textId="496CDB40" w:rsidR="004833BA" w:rsidRDefault="00351F8E">
          <w:pPr>
            <w:pStyle w:val="TOC3"/>
            <w:tabs>
              <w:tab w:val="right" w:leader="dot" w:pos="9016"/>
            </w:tabs>
            <w:rPr>
              <w:rFonts w:asciiTheme="minorHAnsi" w:eastAsiaTheme="minorEastAsia" w:hAnsiTheme="minorHAnsi"/>
              <w:noProof/>
              <w:sz w:val="22"/>
              <w:lang w:eastAsia="en-GB"/>
            </w:rPr>
          </w:pPr>
          <w:hyperlink w:anchor="_Toc13662375" w:history="1">
            <w:r w:rsidR="004833BA" w:rsidRPr="00B87491">
              <w:rPr>
                <w:rStyle w:val="Hyperlink"/>
                <w:noProof/>
              </w:rPr>
              <w:t>Introduction</w:t>
            </w:r>
            <w:r w:rsidR="004833BA">
              <w:rPr>
                <w:noProof/>
                <w:webHidden/>
              </w:rPr>
              <w:tab/>
            </w:r>
            <w:r w:rsidR="004833BA">
              <w:rPr>
                <w:noProof/>
                <w:webHidden/>
              </w:rPr>
              <w:fldChar w:fldCharType="begin"/>
            </w:r>
            <w:r w:rsidR="004833BA">
              <w:rPr>
                <w:noProof/>
                <w:webHidden/>
              </w:rPr>
              <w:instrText xml:space="preserve"> PAGEREF _Toc13662375 \h </w:instrText>
            </w:r>
            <w:r w:rsidR="004833BA">
              <w:rPr>
                <w:noProof/>
                <w:webHidden/>
              </w:rPr>
            </w:r>
            <w:r w:rsidR="004833BA">
              <w:rPr>
                <w:noProof/>
                <w:webHidden/>
              </w:rPr>
              <w:fldChar w:fldCharType="separate"/>
            </w:r>
            <w:r w:rsidR="004833BA">
              <w:rPr>
                <w:noProof/>
                <w:webHidden/>
              </w:rPr>
              <w:t>11</w:t>
            </w:r>
            <w:r w:rsidR="004833BA">
              <w:rPr>
                <w:noProof/>
                <w:webHidden/>
              </w:rPr>
              <w:fldChar w:fldCharType="end"/>
            </w:r>
          </w:hyperlink>
        </w:p>
        <w:p w14:paraId="3723495E" w14:textId="5ECF4045" w:rsidR="004833BA" w:rsidRDefault="00351F8E">
          <w:pPr>
            <w:pStyle w:val="TOC3"/>
            <w:tabs>
              <w:tab w:val="right" w:leader="dot" w:pos="9016"/>
            </w:tabs>
            <w:rPr>
              <w:rFonts w:asciiTheme="minorHAnsi" w:eastAsiaTheme="minorEastAsia" w:hAnsiTheme="minorHAnsi"/>
              <w:noProof/>
              <w:sz w:val="22"/>
              <w:lang w:eastAsia="en-GB"/>
            </w:rPr>
          </w:pPr>
          <w:hyperlink w:anchor="_Toc13662376" w:history="1">
            <w:r w:rsidR="004833BA" w:rsidRPr="00B87491">
              <w:rPr>
                <w:rStyle w:val="Hyperlink"/>
                <w:noProof/>
              </w:rPr>
              <w:t>Results and Discussion</w:t>
            </w:r>
            <w:r w:rsidR="004833BA">
              <w:rPr>
                <w:noProof/>
                <w:webHidden/>
              </w:rPr>
              <w:tab/>
            </w:r>
            <w:r w:rsidR="004833BA">
              <w:rPr>
                <w:noProof/>
                <w:webHidden/>
              </w:rPr>
              <w:fldChar w:fldCharType="begin"/>
            </w:r>
            <w:r w:rsidR="004833BA">
              <w:rPr>
                <w:noProof/>
                <w:webHidden/>
              </w:rPr>
              <w:instrText xml:space="preserve"> PAGEREF _Toc13662376 \h </w:instrText>
            </w:r>
            <w:r w:rsidR="004833BA">
              <w:rPr>
                <w:noProof/>
                <w:webHidden/>
              </w:rPr>
            </w:r>
            <w:r w:rsidR="004833BA">
              <w:rPr>
                <w:noProof/>
                <w:webHidden/>
              </w:rPr>
              <w:fldChar w:fldCharType="separate"/>
            </w:r>
            <w:r w:rsidR="004833BA">
              <w:rPr>
                <w:noProof/>
                <w:webHidden/>
              </w:rPr>
              <w:t>12</w:t>
            </w:r>
            <w:r w:rsidR="004833BA">
              <w:rPr>
                <w:noProof/>
                <w:webHidden/>
              </w:rPr>
              <w:fldChar w:fldCharType="end"/>
            </w:r>
          </w:hyperlink>
        </w:p>
        <w:p w14:paraId="5FC272D0" w14:textId="21980D30" w:rsidR="004833BA" w:rsidRDefault="00351F8E">
          <w:pPr>
            <w:pStyle w:val="TOC3"/>
            <w:tabs>
              <w:tab w:val="right" w:leader="dot" w:pos="9016"/>
            </w:tabs>
            <w:rPr>
              <w:rFonts w:asciiTheme="minorHAnsi" w:eastAsiaTheme="minorEastAsia" w:hAnsiTheme="minorHAnsi"/>
              <w:noProof/>
              <w:sz w:val="22"/>
              <w:lang w:eastAsia="en-GB"/>
            </w:rPr>
          </w:pPr>
          <w:hyperlink w:anchor="_Toc13662377" w:history="1">
            <w:r w:rsidR="004833BA" w:rsidRPr="00B87491">
              <w:rPr>
                <w:rStyle w:val="Hyperlink"/>
                <w:noProof/>
              </w:rPr>
              <w:t>Conclusions</w:t>
            </w:r>
            <w:r w:rsidR="004833BA">
              <w:rPr>
                <w:noProof/>
                <w:webHidden/>
              </w:rPr>
              <w:tab/>
            </w:r>
            <w:r w:rsidR="004833BA">
              <w:rPr>
                <w:noProof/>
                <w:webHidden/>
              </w:rPr>
              <w:fldChar w:fldCharType="begin"/>
            </w:r>
            <w:r w:rsidR="004833BA">
              <w:rPr>
                <w:noProof/>
                <w:webHidden/>
              </w:rPr>
              <w:instrText xml:space="preserve"> PAGEREF _Toc13662377 \h </w:instrText>
            </w:r>
            <w:r w:rsidR="004833BA">
              <w:rPr>
                <w:noProof/>
                <w:webHidden/>
              </w:rPr>
            </w:r>
            <w:r w:rsidR="004833BA">
              <w:rPr>
                <w:noProof/>
                <w:webHidden/>
              </w:rPr>
              <w:fldChar w:fldCharType="separate"/>
            </w:r>
            <w:r w:rsidR="004833BA">
              <w:rPr>
                <w:noProof/>
                <w:webHidden/>
              </w:rPr>
              <w:t>14</w:t>
            </w:r>
            <w:r w:rsidR="004833BA">
              <w:rPr>
                <w:noProof/>
                <w:webHidden/>
              </w:rPr>
              <w:fldChar w:fldCharType="end"/>
            </w:r>
          </w:hyperlink>
        </w:p>
        <w:p w14:paraId="41BB8355" w14:textId="17465941" w:rsidR="004833BA" w:rsidRDefault="00351F8E">
          <w:pPr>
            <w:pStyle w:val="TOC1"/>
            <w:tabs>
              <w:tab w:val="right" w:leader="dot" w:pos="9016"/>
            </w:tabs>
            <w:rPr>
              <w:rFonts w:asciiTheme="minorHAnsi" w:eastAsiaTheme="minorEastAsia" w:hAnsiTheme="minorHAnsi"/>
              <w:noProof/>
              <w:sz w:val="22"/>
              <w:lang w:eastAsia="en-GB"/>
            </w:rPr>
          </w:pPr>
          <w:hyperlink w:anchor="_Toc13662378" w:history="1">
            <w:r w:rsidR="004833BA" w:rsidRPr="00B87491">
              <w:rPr>
                <w:rStyle w:val="Hyperlink"/>
                <w:noProof/>
              </w:rPr>
              <w:t>Field experiments and related work</w:t>
            </w:r>
            <w:r w:rsidR="004833BA">
              <w:rPr>
                <w:noProof/>
                <w:webHidden/>
              </w:rPr>
              <w:tab/>
            </w:r>
            <w:r w:rsidR="004833BA">
              <w:rPr>
                <w:noProof/>
                <w:webHidden/>
              </w:rPr>
              <w:fldChar w:fldCharType="begin"/>
            </w:r>
            <w:r w:rsidR="004833BA">
              <w:rPr>
                <w:noProof/>
                <w:webHidden/>
              </w:rPr>
              <w:instrText xml:space="preserve"> PAGEREF _Toc13662378 \h </w:instrText>
            </w:r>
            <w:r w:rsidR="004833BA">
              <w:rPr>
                <w:noProof/>
                <w:webHidden/>
              </w:rPr>
            </w:r>
            <w:r w:rsidR="004833BA">
              <w:rPr>
                <w:noProof/>
                <w:webHidden/>
              </w:rPr>
              <w:fldChar w:fldCharType="separate"/>
            </w:r>
            <w:r w:rsidR="004833BA">
              <w:rPr>
                <w:noProof/>
                <w:webHidden/>
              </w:rPr>
              <w:t>15</w:t>
            </w:r>
            <w:r w:rsidR="004833BA">
              <w:rPr>
                <w:noProof/>
                <w:webHidden/>
              </w:rPr>
              <w:fldChar w:fldCharType="end"/>
            </w:r>
          </w:hyperlink>
        </w:p>
        <w:p w14:paraId="51AA31B0" w14:textId="24892A1E" w:rsidR="004833BA" w:rsidRDefault="00351F8E">
          <w:pPr>
            <w:pStyle w:val="TOC2"/>
            <w:tabs>
              <w:tab w:val="right" w:leader="dot" w:pos="9016"/>
            </w:tabs>
            <w:rPr>
              <w:rFonts w:asciiTheme="minorHAnsi" w:eastAsiaTheme="minorEastAsia" w:hAnsiTheme="minorHAnsi"/>
              <w:noProof/>
              <w:sz w:val="22"/>
              <w:lang w:eastAsia="en-GB"/>
            </w:rPr>
          </w:pPr>
          <w:hyperlink w:anchor="_Toc13662379" w:history="1">
            <w:r w:rsidR="004833BA" w:rsidRPr="00B87491">
              <w:rPr>
                <w:rStyle w:val="Hyperlink"/>
                <w:noProof/>
              </w:rPr>
              <w:t>Replicated field experiments at the University of Nottingham</w:t>
            </w:r>
            <w:r w:rsidR="004833BA">
              <w:rPr>
                <w:noProof/>
                <w:webHidden/>
              </w:rPr>
              <w:tab/>
            </w:r>
            <w:r w:rsidR="004833BA">
              <w:rPr>
                <w:noProof/>
                <w:webHidden/>
              </w:rPr>
              <w:fldChar w:fldCharType="begin"/>
            </w:r>
            <w:r w:rsidR="004833BA">
              <w:rPr>
                <w:noProof/>
                <w:webHidden/>
              </w:rPr>
              <w:instrText xml:space="preserve"> PAGEREF _Toc13662379 \h </w:instrText>
            </w:r>
            <w:r w:rsidR="004833BA">
              <w:rPr>
                <w:noProof/>
                <w:webHidden/>
              </w:rPr>
            </w:r>
            <w:r w:rsidR="004833BA">
              <w:rPr>
                <w:noProof/>
                <w:webHidden/>
              </w:rPr>
              <w:fldChar w:fldCharType="separate"/>
            </w:r>
            <w:r w:rsidR="004833BA">
              <w:rPr>
                <w:noProof/>
                <w:webHidden/>
              </w:rPr>
              <w:t>15</w:t>
            </w:r>
            <w:r w:rsidR="004833BA">
              <w:rPr>
                <w:noProof/>
                <w:webHidden/>
              </w:rPr>
              <w:fldChar w:fldCharType="end"/>
            </w:r>
          </w:hyperlink>
        </w:p>
        <w:p w14:paraId="094116AA" w14:textId="652D9814" w:rsidR="004833BA" w:rsidRDefault="00351F8E">
          <w:pPr>
            <w:pStyle w:val="TOC3"/>
            <w:tabs>
              <w:tab w:val="right" w:leader="dot" w:pos="9016"/>
            </w:tabs>
            <w:rPr>
              <w:rFonts w:asciiTheme="minorHAnsi" w:eastAsiaTheme="minorEastAsia" w:hAnsiTheme="minorHAnsi"/>
              <w:noProof/>
              <w:sz w:val="22"/>
              <w:lang w:eastAsia="en-GB"/>
            </w:rPr>
          </w:pPr>
          <w:hyperlink w:anchor="_Toc13662380" w:history="1">
            <w:r w:rsidR="004833BA" w:rsidRPr="00B87491">
              <w:rPr>
                <w:rStyle w:val="Hyperlink"/>
                <w:noProof/>
              </w:rPr>
              <w:t>Introduction</w:t>
            </w:r>
            <w:r w:rsidR="004833BA">
              <w:rPr>
                <w:noProof/>
                <w:webHidden/>
              </w:rPr>
              <w:tab/>
            </w:r>
            <w:r w:rsidR="004833BA">
              <w:rPr>
                <w:noProof/>
                <w:webHidden/>
              </w:rPr>
              <w:fldChar w:fldCharType="begin"/>
            </w:r>
            <w:r w:rsidR="004833BA">
              <w:rPr>
                <w:noProof/>
                <w:webHidden/>
              </w:rPr>
              <w:instrText xml:space="preserve"> PAGEREF _Toc13662380 \h </w:instrText>
            </w:r>
            <w:r w:rsidR="004833BA">
              <w:rPr>
                <w:noProof/>
                <w:webHidden/>
              </w:rPr>
            </w:r>
            <w:r w:rsidR="004833BA">
              <w:rPr>
                <w:noProof/>
                <w:webHidden/>
              </w:rPr>
              <w:fldChar w:fldCharType="separate"/>
            </w:r>
            <w:r w:rsidR="004833BA">
              <w:rPr>
                <w:noProof/>
                <w:webHidden/>
              </w:rPr>
              <w:t>15</w:t>
            </w:r>
            <w:r w:rsidR="004833BA">
              <w:rPr>
                <w:noProof/>
                <w:webHidden/>
              </w:rPr>
              <w:fldChar w:fldCharType="end"/>
            </w:r>
          </w:hyperlink>
        </w:p>
        <w:p w14:paraId="210F368D" w14:textId="7A1C6CAA" w:rsidR="004833BA" w:rsidRDefault="00351F8E">
          <w:pPr>
            <w:pStyle w:val="TOC3"/>
            <w:tabs>
              <w:tab w:val="right" w:leader="dot" w:pos="9016"/>
            </w:tabs>
            <w:rPr>
              <w:rFonts w:asciiTheme="minorHAnsi" w:eastAsiaTheme="minorEastAsia" w:hAnsiTheme="minorHAnsi"/>
              <w:noProof/>
              <w:sz w:val="22"/>
              <w:lang w:eastAsia="en-GB"/>
            </w:rPr>
          </w:pPr>
          <w:hyperlink w:anchor="_Toc13662381" w:history="1">
            <w:r w:rsidR="004833BA" w:rsidRPr="00B87491">
              <w:rPr>
                <w:rStyle w:val="Hyperlink"/>
                <w:noProof/>
              </w:rPr>
              <w:t>Results and Discussion</w:t>
            </w:r>
            <w:r w:rsidR="004833BA">
              <w:rPr>
                <w:noProof/>
                <w:webHidden/>
              </w:rPr>
              <w:tab/>
            </w:r>
            <w:r w:rsidR="004833BA">
              <w:rPr>
                <w:noProof/>
                <w:webHidden/>
              </w:rPr>
              <w:fldChar w:fldCharType="begin"/>
            </w:r>
            <w:r w:rsidR="004833BA">
              <w:rPr>
                <w:noProof/>
                <w:webHidden/>
              </w:rPr>
              <w:instrText xml:space="preserve"> PAGEREF _Toc13662381 \h </w:instrText>
            </w:r>
            <w:r w:rsidR="004833BA">
              <w:rPr>
                <w:noProof/>
                <w:webHidden/>
              </w:rPr>
            </w:r>
            <w:r w:rsidR="004833BA">
              <w:rPr>
                <w:noProof/>
                <w:webHidden/>
              </w:rPr>
              <w:fldChar w:fldCharType="separate"/>
            </w:r>
            <w:r w:rsidR="004833BA">
              <w:rPr>
                <w:noProof/>
                <w:webHidden/>
              </w:rPr>
              <w:t>16</w:t>
            </w:r>
            <w:r w:rsidR="004833BA">
              <w:rPr>
                <w:noProof/>
                <w:webHidden/>
              </w:rPr>
              <w:fldChar w:fldCharType="end"/>
            </w:r>
          </w:hyperlink>
        </w:p>
        <w:p w14:paraId="5FAC7AF0" w14:textId="4BF8C943" w:rsidR="004833BA" w:rsidRDefault="00351F8E">
          <w:pPr>
            <w:pStyle w:val="TOC3"/>
            <w:tabs>
              <w:tab w:val="right" w:leader="dot" w:pos="9016"/>
            </w:tabs>
            <w:rPr>
              <w:rFonts w:asciiTheme="minorHAnsi" w:eastAsiaTheme="minorEastAsia" w:hAnsiTheme="minorHAnsi"/>
              <w:noProof/>
              <w:sz w:val="22"/>
              <w:lang w:eastAsia="en-GB"/>
            </w:rPr>
          </w:pPr>
          <w:hyperlink w:anchor="_Toc13662382" w:history="1">
            <w:r w:rsidR="004833BA" w:rsidRPr="00B87491">
              <w:rPr>
                <w:rStyle w:val="Hyperlink"/>
                <w:noProof/>
              </w:rPr>
              <w:t>Conclusions</w:t>
            </w:r>
            <w:r w:rsidR="004833BA">
              <w:rPr>
                <w:noProof/>
                <w:webHidden/>
              </w:rPr>
              <w:tab/>
            </w:r>
            <w:r w:rsidR="004833BA">
              <w:rPr>
                <w:noProof/>
                <w:webHidden/>
              </w:rPr>
              <w:fldChar w:fldCharType="begin"/>
            </w:r>
            <w:r w:rsidR="004833BA">
              <w:rPr>
                <w:noProof/>
                <w:webHidden/>
              </w:rPr>
              <w:instrText xml:space="preserve"> PAGEREF _Toc13662382 \h </w:instrText>
            </w:r>
            <w:r w:rsidR="004833BA">
              <w:rPr>
                <w:noProof/>
                <w:webHidden/>
              </w:rPr>
            </w:r>
            <w:r w:rsidR="004833BA">
              <w:rPr>
                <w:noProof/>
                <w:webHidden/>
              </w:rPr>
              <w:fldChar w:fldCharType="separate"/>
            </w:r>
            <w:r w:rsidR="004833BA">
              <w:rPr>
                <w:noProof/>
                <w:webHidden/>
              </w:rPr>
              <w:t>23</w:t>
            </w:r>
            <w:r w:rsidR="004833BA">
              <w:rPr>
                <w:noProof/>
                <w:webHidden/>
              </w:rPr>
              <w:fldChar w:fldCharType="end"/>
            </w:r>
          </w:hyperlink>
        </w:p>
        <w:p w14:paraId="76F54078" w14:textId="7D7DF1B0" w:rsidR="004833BA" w:rsidRDefault="00351F8E">
          <w:pPr>
            <w:pStyle w:val="TOC2"/>
            <w:tabs>
              <w:tab w:val="right" w:leader="dot" w:pos="9016"/>
            </w:tabs>
            <w:rPr>
              <w:rFonts w:asciiTheme="minorHAnsi" w:eastAsiaTheme="minorEastAsia" w:hAnsiTheme="minorHAnsi"/>
              <w:noProof/>
              <w:sz w:val="22"/>
              <w:lang w:eastAsia="en-GB"/>
            </w:rPr>
          </w:pPr>
          <w:hyperlink w:anchor="_Toc13662383" w:history="1">
            <w:r w:rsidR="004833BA" w:rsidRPr="00B87491">
              <w:rPr>
                <w:rStyle w:val="Hyperlink"/>
                <w:noProof/>
              </w:rPr>
              <w:t>Findings from field experiments on commercial farms in Norfolk and Suffolk</w:t>
            </w:r>
            <w:r w:rsidR="004833BA">
              <w:rPr>
                <w:noProof/>
                <w:webHidden/>
              </w:rPr>
              <w:tab/>
            </w:r>
            <w:r w:rsidR="004833BA">
              <w:rPr>
                <w:noProof/>
                <w:webHidden/>
              </w:rPr>
              <w:fldChar w:fldCharType="begin"/>
            </w:r>
            <w:r w:rsidR="004833BA">
              <w:rPr>
                <w:noProof/>
                <w:webHidden/>
              </w:rPr>
              <w:instrText xml:space="preserve"> PAGEREF _Toc13662383 \h </w:instrText>
            </w:r>
            <w:r w:rsidR="004833BA">
              <w:rPr>
                <w:noProof/>
                <w:webHidden/>
              </w:rPr>
            </w:r>
            <w:r w:rsidR="004833BA">
              <w:rPr>
                <w:noProof/>
                <w:webHidden/>
              </w:rPr>
              <w:fldChar w:fldCharType="separate"/>
            </w:r>
            <w:r w:rsidR="004833BA">
              <w:rPr>
                <w:noProof/>
                <w:webHidden/>
              </w:rPr>
              <w:t>24</w:t>
            </w:r>
            <w:r w:rsidR="004833BA">
              <w:rPr>
                <w:noProof/>
                <w:webHidden/>
              </w:rPr>
              <w:fldChar w:fldCharType="end"/>
            </w:r>
          </w:hyperlink>
        </w:p>
        <w:p w14:paraId="39B74264" w14:textId="02BE8675" w:rsidR="004833BA" w:rsidRDefault="00351F8E">
          <w:pPr>
            <w:pStyle w:val="TOC3"/>
            <w:tabs>
              <w:tab w:val="right" w:leader="dot" w:pos="9016"/>
            </w:tabs>
            <w:rPr>
              <w:rFonts w:asciiTheme="minorHAnsi" w:eastAsiaTheme="minorEastAsia" w:hAnsiTheme="minorHAnsi"/>
              <w:noProof/>
              <w:sz w:val="22"/>
              <w:lang w:eastAsia="en-GB"/>
            </w:rPr>
          </w:pPr>
          <w:hyperlink w:anchor="_Toc13662384" w:history="1">
            <w:r w:rsidR="004833BA" w:rsidRPr="00B87491">
              <w:rPr>
                <w:rStyle w:val="Hyperlink"/>
                <w:noProof/>
              </w:rPr>
              <w:t>Introduction</w:t>
            </w:r>
            <w:r w:rsidR="004833BA">
              <w:rPr>
                <w:noProof/>
                <w:webHidden/>
              </w:rPr>
              <w:tab/>
            </w:r>
            <w:r w:rsidR="004833BA">
              <w:rPr>
                <w:noProof/>
                <w:webHidden/>
              </w:rPr>
              <w:fldChar w:fldCharType="begin"/>
            </w:r>
            <w:r w:rsidR="004833BA">
              <w:rPr>
                <w:noProof/>
                <w:webHidden/>
              </w:rPr>
              <w:instrText xml:space="preserve"> PAGEREF _Toc13662384 \h </w:instrText>
            </w:r>
            <w:r w:rsidR="004833BA">
              <w:rPr>
                <w:noProof/>
                <w:webHidden/>
              </w:rPr>
            </w:r>
            <w:r w:rsidR="004833BA">
              <w:rPr>
                <w:noProof/>
                <w:webHidden/>
              </w:rPr>
              <w:fldChar w:fldCharType="separate"/>
            </w:r>
            <w:r w:rsidR="004833BA">
              <w:rPr>
                <w:noProof/>
                <w:webHidden/>
              </w:rPr>
              <w:t>24</w:t>
            </w:r>
            <w:r w:rsidR="004833BA">
              <w:rPr>
                <w:noProof/>
                <w:webHidden/>
              </w:rPr>
              <w:fldChar w:fldCharType="end"/>
            </w:r>
          </w:hyperlink>
        </w:p>
        <w:p w14:paraId="467AC77A" w14:textId="5B6482E5" w:rsidR="004833BA" w:rsidRDefault="00351F8E">
          <w:pPr>
            <w:pStyle w:val="TOC3"/>
            <w:tabs>
              <w:tab w:val="right" w:leader="dot" w:pos="9016"/>
            </w:tabs>
            <w:rPr>
              <w:rFonts w:asciiTheme="minorHAnsi" w:eastAsiaTheme="minorEastAsia" w:hAnsiTheme="minorHAnsi"/>
              <w:noProof/>
              <w:sz w:val="22"/>
              <w:lang w:eastAsia="en-GB"/>
            </w:rPr>
          </w:pPr>
          <w:hyperlink w:anchor="_Toc13662385" w:history="1">
            <w:r w:rsidR="004833BA" w:rsidRPr="00B87491">
              <w:rPr>
                <w:rStyle w:val="Hyperlink"/>
                <w:noProof/>
              </w:rPr>
              <w:t>Results and Discussion</w:t>
            </w:r>
            <w:r w:rsidR="004833BA">
              <w:rPr>
                <w:noProof/>
                <w:webHidden/>
              </w:rPr>
              <w:tab/>
            </w:r>
            <w:r w:rsidR="004833BA">
              <w:rPr>
                <w:noProof/>
                <w:webHidden/>
              </w:rPr>
              <w:fldChar w:fldCharType="begin"/>
            </w:r>
            <w:r w:rsidR="004833BA">
              <w:rPr>
                <w:noProof/>
                <w:webHidden/>
              </w:rPr>
              <w:instrText xml:space="preserve"> PAGEREF _Toc13662385 \h </w:instrText>
            </w:r>
            <w:r w:rsidR="004833BA">
              <w:rPr>
                <w:noProof/>
                <w:webHidden/>
              </w:rPr>
            </w:r>
            <w:r w:rsidR="004833BA">
              <w:rPr>
                <w:noProof/>
                <w:webHidden/>
              </w:rPr>
              <w:fldChar w:fldCharType="separate"/>
            </w:r>
            <w:r w:rsidR="004833BA">
              <w:rPr>
                <w:noProof/>
                <w:webHidden/>
              </w:rPr>
              <w:t>24</w:t>
            </w:r>
            <w:r w:rsidR="004833BA">
              <w:rPr>
                <w:noProof/>
                <w:webHidden/>
              </w:rPr>
              <w:fldChar w:fldCharType="end"/>
            </w:r>
          </w:hyperlink>
        </w:p>
        <w:p w14:paraId="6F43624B" w14:textId="12F5FA15" w:rsidR="004833BA" w:rsidRDefault="00351F8E">
          <w:pPr>
            <w:pStyle w:val="TOC3"/>
            <w:tabs>
              <w:tab w:val="right" w:leader="dot" w:pos="9016"/>
            </w:tabs>
            <w:rPr>
              <w:rFonts w:asciiTheme="minorHAnsi" w:eastAsiaTheme="minorEastAsia" w:hAnsiTheme="minorHAnsi"/>
              <w:noProof/>
              <w:sz w:val="22"/>
              <w:lang w:eastAsia="en-GB"/>
            </w:rPr>
          </w:pPr>
          <w:hyperlink w:anchor="_Toc13662386" w:history="1">
            <w:r w:rsidR="004833BA" w:rsidRPr="00B87491">
              <w:rPr>
                <w:rStyle w:val="Hyperlink"/>
                <w:noProof/>
              </w:rPr>
              <w:t>Conclusions</w:t>
            </w:r>
            <w:r w:rsidR="004833BA">
              <w:rPr>
                <w:noProof/>
                <w:webHidden/>
              </w:rPr>
              <w:tab/>
            </w:r>
            <w:r w:rsidR="004833BA">
              <w:rPr>
                <w:noProof/>
                <w:webHidden/>
              </w:rPr>
              <w:fldChar w:fldCharType="begin"/>
            </w:r>
            <w:r w:rsidR="004833BA">
              <w:rPr>
                <w:noProof/>
                <w:webHidden/>
              </w:rPr>
              <w:instrText xml:space="preserve"> PAGEREF _Toc13662386 \h </w:instrText>
            </w:r>
            <w:r w:rsidR="004833BA">
              <w:rPr>
                <w:noProof/>
                <w:webHidden/>
              </w:rPr>
            </w:r>
            <w:r w:rsidR="004833BA">
              <w:rPr>
                <w:noProof/>
                <w:webHidden/>
              </w:rPr>
              <w:fldChar w:fldCharType="separate"/>
            </w:r>
            <w:r w:rsidR="004833BA">
              <w:rPr>
                <w:noProof/>
                <w:webHidden/>
              </w:rPr>
              <w:t>32</w:t>
            </w:r>
            <w:r w:rsidR="004833BA">
              <w:rPr>
                <w:noProof/>
                <w:webHidden/>
              </w:rPr>
              <w:fldChar w:fldCharType="end"/>
            </w:r>
          </w:hyperlink>
        </w:p>
        <w:p w14:paraId="071EC253" w14:textId="3A5180D1" w:rsidR="004833BA" w:rsidRDefault="00351F8E">
          <w:pPr>
            <w:pStyle w:val="TOC1"/>
            <w:tabs>
              <w:tab w:val="right" w:leader="dot" w:pos="9016"/>
            </w:tabs>
            <w:rPr>
              <w:rFonts w:asciiTheme="minorHAnsi" w:eastAsiaTheme="minorEastAsia" w:hAnsiTheme="minorHAnsi"/>
              <w:noProof/>
              <w:sz w:val="22"/>
              <w:lang w:eastAsia="en-GB"/>
            </w:rPr>
          </w:pPr>
          <w:hyperlink w:anchor="_Toc13662387" w:history="1">
            <w:r w:rsidR="004833BA" w:rsidRPr="00B87491">
              <w:rPr>
                <w:rStyle w:val="Hyperlink"/>
                <w:noProof/>
              </w:rPr>
              <w:t>Overall conclusions and useful points for sugar beet farmers</w:t>
            </w:r>
            <w:r w:rsidR="004833BA">
              <w:rPr>
                <w:noProof/>
                <w:webHidden/>
              </w:rPr>
              <w:tab/>
            </w:r>
            <w:r w:rsidR="004833BA">
              <w:rPr>
                <w:noProof/>
                <w:webHidden/>
              </w:rPr>
              <w:fldChar w:fldCharType="begin"/>
            </w:r>
            <w:r w:rsidR="004833BA">
              <w:rPr>
                <w:noProof/>
                <w:webHidden/>
              </w:rPr>
              <w:instrText xml:space="preserve"> PAGEREF _Toc13662387 \h </w:instrText>
            </w:r>
            <w:r w:rsidR="004833BA">
              <w:rPr>
                <w:noProof/>
                <w:webHidden/>
              </w:rPr>
            </w:r>
            <w:r w:rsidR="004833BA">
              <w:rPr>
                <w:noProof/>
                <w:webHidden/>
              </w:rPr>
              <w:fldChar w:fldCharType="separate"/>
            </w:r>
            <w:r w:rsidR="004833BA">
              <w:rPr>
                <w:noProof/>
                <w:webHidden/>
              </w:rPr>
              <w:t>33</w:t>
            </w:r>
            <w:r w:rsidR="004833BA">
              <w:rPr>
                <w:noProof/>
                <w:webHidden/>
              </w:rPr>
              <w:fldChar w:fldCharType="end"/>
            </w:r>
          </w:hyperlink>
        </w:p>
        <w:p w14:paraId="42118CFF" w14:textId="05CF30F3" w:rsidR="004833BA" w:rsidRDefault="00351F8E">
          <w:pPr>
            <w:pStyle w:val="TOC2"/>
            <w:tabs>
              <w:tab w:val="right" w:leader="dot" w:pos="9016"/>
            </w:tabs>
            <w:rPr>
              <w:rFonts w:asciiTheme="minorHAnsi" w:eastAsiaTheme="minorEastAsia" w:hAnsiTheme="minorHAnsi"/>
              <w:noProof/>
              <w:sz w:val="22"/>
              <w:lang w:eastAsia="en-GB"/>
            </w:rPr>
          </w:pPr>
          <w:hyperlink w:anchor="_Toc13662388" w:history="1">
            <w:r w:rsidR="004833BA" w:rsidRPr="00B87491">
              <w:rPr>
                <w:rStyle w:val="Hyperlink"/>
                <w:noProof/>
              </w:rPr>
              <w:t>Selected References</w:t>
            </w:r>
            <w:r w:rsidR="004833BA">
              <w:rPr>
                <w:noProof/>
                <w:webHidden/>
              </w:rPr>
              <w:tab/>
            </w:r>
            <w:r w:rsidR="004833BA">
              <w:rPr>
                <w:noProof/>
                <w:webHidden/>
              </w:rPr>
              <w:fldChar w:fldCharType="begin"/>
            </w:r>
            <w:r w:rsidR="004833BA">
              <w:rPr>
                <w:noProof/>
                <w:webHidden/>
              </w:rPr>
              <w:instrText xml:space="preserve"> PAGEREF _Toc13662388 \h </w:instrText>
            </w:r>
            <w:r w:rsidR="004833BA">
              <w:rPr>
                <w:noProof/>
                <w:webHidden/>
              </w:rPr>
            </w:r>
            <w:r w:rsidR="004833BA">
              <w:rPr>
                <w:noProof/>
                <w:webHidden/>
              </w:rPr>
              <w:fldChar w:fldCharType="separate"/>
            </w:r>
            <w:r w:rsidR="004833BA">
              <w:rPr>
                <w:noProof/>
                <w:webHidden/>
              </w:rPr>
              <w:t>34</w:t>
            </w:r>
            <w:r w:rsidR="004833BA">
              <w:rPr>
                <w:noProof/>
                <w:webHidden/>
              </w:rPr>
              <w:fldChar w:fldCharType="end"/>
            </w:r>
          </w:hyperlink>
        </w:p>
        <w:p w14:paraId="0DF3C3AD" w14:textId="09FD5E12" w:rsidR="00920D26" w:rsidRDefault="00920D26">
          <w:r>
            <w:rPr>
              <w:b/>
              <w:bCs/>
              <w:noProof/>
            </w:rPr>
            <w:fldChar w:fldCharType="end"/>
          </w:r>
        </w:p>
      </w:sdtContent>
    </w:sdt>
    <w:p w14:paraId="2DBC7734" w14:textId="77777777" w:rsidR="00220485" w:rsidRPr="00220485" w:rsidRDefault="00220485" w:rsidP="00220485"/>
    <w:p w14:paraId="7A2723B5" w14:textId="77777777" w:rsidR="00327CBD" w:rsidRPr="00327CBD" w:rsidRDefault="00327CBD" w:rsidP="00327CBD"/>
    <w:p w14:paraId="766A67E4" w14:textId="77777777" w:rsidR="00CB0803" w:rsidRDefault="00CB0803">
      <w:pPr>
        <w:rPr>
          <w:rFonts w:asciiTheme="majorHAnsi" w:eastAsiaTheme="majorEastAsia" w:hAnsiTheme="majorHAnsi" w:cstheme="majorBidi"/>
          <w:color w:val="2E74B5" w:themeColor="accent1" w:themeShade="BF"/>
          <w:sz w:val="26"/>
          <w:szCs w:val="26"/>
        </w:rPr>
      </w:pPr>
      <w:r>
        <w:br w:type="page"/>
      </w:r>
    </w:p>
    <w:p w14:paraId="5686170B" w14:textId="77777777" w:rsidR="00327CBD" w:rsidRDefault="00327CBD" w:rsidP="00327CBD">
      <w:pPr>
        <w:pStyle w:val="Heading1"/>
      </w:pPr>
      <w:bookmarkStart w:id="1" w:name="_Toc13662365"/>
      <w:r>
        <w:lastRenderedPageBreak/>
        <w:t>Controlled environment work:</w:t>
      </w:r>
      <w:bookmarkEnd w:id="1"/>
    </w:p>
    <w:p w14:paraId="712EF5E2" w14:textId="77777777" w:rsidR="00327CBD" w:rsidRDefault="00327CBD" w:rsidP="00327CBD">
      <w:pPr>
        <w:pStyle w:val="Heading2"/>
      </w:pPr>
      <w:bookmarkStart w:id="2" w:name="_Toc13662366"/>
      <w:r>
        <w:t>Glasshouse experiment 1:</w:t>
      </w:r>
      <w:bookmarkEnd w:id="2"/>
    </w:p>
    <w:p w14:paraId="319BC6BB" w14:textId="77777777" w:rsidR="00327CBD" w:rsidRDefault="00327CBD" w:rsidP="00863E2F"/>
    <w:p w14:paraId="4023AF80" w14:textId="77777777" w:rsidR="00327CBD" w:rsidRDefault="00327CBD" w:rsidP="00327CBD">
      <w:pPr>
        <w:pStyle w:val="Heading3"/>
      </w:pPr>
      <w:bookmarkStart w:id="3" w:name="_Toc13662367"/>
      <w:r>
        <w:t>Introduction</w:t>
      </w:r>
      <w:bookmarkEnd w:id="3"/>
    </w:p>
    <w:p w14:paraId="3410AADA" w14:textId="77777777" w:rsidR="00327CBD" w:rsidRPr="00327CBD" w:rsidRDefault="00327CBD" w:rsidP="00327CBD"/>
    <w:p w14:paraId="7E772F81" w14:textId="77777777" w:rsidR="00327CBD" w:rsidRDefault="00327CBD" w:rsidP="00327CBD">
      <w:pPr>
        <w:spacing w:line="360" w:lineRule="auto"/>
      </w:pPr>
      <w:r>
        <w:t xml:space="preserve">To understand the effects of cover crops on soil aggregation we looked at the effect of tillage radish, rye and Phacelia on soil aggregation in clay loam soil in five litre pots. A number of different cover crop species are available on the market for growers to choose from each with slight differences in root growth – it is often assumed that tillage radish will produce a tap root that can break through compaction whereas rye has lateral roots that will cause soil aggregation and Phacelia is thought to be ‘strong rooting’. </w:t>
      </w:r>
    </w:p>
    <w:p w14:paraId="3D665E8D" w14:textId="6F5F5B3D" w:rsidR="00327CBD" w:rsidRDefault="00327CBD" w:rsidP="00327CBD">
      <w:pPr>
        <w:spacing w:line="360" w:lineRule="auto"/>
      </w:pPr>
      <w:r>
        <w:t>The behaviour of different soil textures means broadly that that greater the clay content of a soil the more affected by aggregation and the production the soil will be</w:t>
      </w:r>
      <w:r w:rsidR="000B4695">
        <w:t xml:space="preserve"> </w:t>
      </w:r>
      <w:r w:rsidR="00893691">
        <w:fldChar w:fldCharType="begin">
          <w:fldData xml:space="preserve">PEVuZE5vdGU+PENpdGU+PEF1dGhvcj5LZWxsZXI8L0F1dGhvcj48WWVhcj4yMDEyPC9ZZWFyPjxS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</w:fldData>
        </w:fldChar>
      </w:r>
      <w:r w:rsidR="00893691">
        <w:instrText xml:space="preserve"> ADDIN EN.CITE </w:instrText>
      </w:r>
      <w:r w:rsidR="00893691">
        <w:fldChar w:fldCharType="begin">
          <w:fldData xml:space="preserve">PEVuZE5vdGU+PENpdGU+PEF1dGhvcj5LZWxsZXI8L0F1dGhvcj48WWVhcj4yMDEyPC9ZZWFyPjxS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</w:fldData>
        </w:fldChar>
      </w:r>
      <w:r w:rsidR="00893691">
        <w:instrText xml:space="preserve"> ADDIN EN.CITE.DATA </w:instrText>
      </w:r>
      <w:r w:rsidR="00893691">
        <w:fldChar w:fldCharType="end"/>
      </w:r>
      <w:r w:rsidR="00893691">
        <w:fldChar w:fldCharType="separate"/>
      </w:r>
      <w:r w:rsidR="00893691">
        <w:rPr>
          <w:noProof/>
        </w:rPr>
        <w:t>(Keller and Dexter, 2012)</w:t>
      </w:r>
      <w:r w:rsidR="00893691">
        <w:fldChar w:fldCharType="end"/>
      </w:r>
      <w:r>
        <w:t>. This is also dependent on soil organic matter content and soil moisture</w:t>
      </w:r>
      <w:r w:rsidR="00893691">
        <w:t xml:space="preserve"> </w:t>
      </w:r>
      <w:r w:rsidR="00893691">
        <w:fldChar w:fldCharType="begin"/>
      </w:r>
      <w:r w:rsidR="00893691">
        <w:instrText xml:space="preserve"> ADDIN EN.CITE &lt;EndNote&gt;&lt;Cite&gt;&lt;Author&gt;Kay&lt;/Author&gt;&lt;Year&gt;1998&lt;/Year&gt;&lt;RecNum&gt;393&lt;/RecNum&gt;&lt;DisplayText&gt;(Kay, 1998)&lt;/DisplayText&gt;&lt;record&gt;&lt;rec-number&gt;393&lt;/rec-number&gt;&lt;foreign-keys&gt;&lt;key app="EN" db-id="5tds050ayxret0eazadpt0saxszavsdzexrf" timestamp="1561975738"&gt;393&lt;/key&gt;&lt;/foreign-keys&gt;&lt;ref-type name="Book Section"&gt;5&lt;/ref-type&gt;&lt;contributors&gt;&lt;authors&gt;&lt;author&gt;Kay, B D&lt;/author&gt;&lt;/authors&gt;&lt;secondary-authors&gt;&lt;author&gt;Lal, R&lt;/author&gt;&lt;author&gt;Kimble, J M&lt;/author&gt;&lt;author&gt;Follett, R F&lt;/author&gt;&lt;author&gt;Stewart, B A&lt;/author&gt;&lt;/secondary-authors&gt;&lt;/contributors&gt;&lt;titles&gt;&lt;title&gt;Soil Structure and Organic Carbon: A Review&lt;/title&gt;&lt;secondary-title&gt;Soil Processes and the Carbon Cycle&lt;/secondary-title&gt;&lt;/titles&gt;&lt;dates&gt;&lt;year&gt;1998&lt;/year&gt;&lt;/dates&gt;&lt;pub-location&gt;London, UK&lt;/pub-location&gt;&lt;publisher&gt;CRC Press&lt;/publisher&gt;&lt;urls&gt;&lt;/urls&gt;&lt;/record&gt;&lt;/Cite&gt;&lt;/EndNote&gt;</w:instrText>
      </w:r>
      <w:r w:rsidR="00893691">
        <w:fldChar w:fldCharType="separate"/>
      </w:r>
      <w:r w:rsidR="00893691">
        <w:rPr>
          <w:noProof/>
        </w:rPr>
        <w:t>(Kay, 1998)</w:t>
      </w:r>
      <w:r w:rsidR="00893691">
        <w:fldChar w:fldCharType="end"/>
      </w:r>
      <w:r>
        <w:t xml:space="preserve">. </w:t>
      </w:r>
    </w:p>
    <w:p w14:paraId="1B461646" w14:textId="48F994E5" w:rsidR="00327CBD" w:rsidRDefault="00327CBD" w:rsidP="00327CBD">
      <w:pPr>
        <w:spacing w:line="360" w:lineRule="auto"/>
      </w:pPr>
      <w:r>
        <w:t>In field conditions plant growth is associated with soil stability as a result of the enmeshing effect of roots in addition to the production of ‘sticky’ root mucilage</w:t>
      </w:r>
      <w:r w:rsidR="000B4695">
        <w:t xml:space="preserve"> </w:t>
      </w:r>
      <w:r w:rsidR="00893691" w:rsidRPr="00893691">
        <w:fldChar w:fldCharType="begin">
          <w:fldData xml:space="preserve">PEVuZE5vdGU+PENpdGU+PEF1dGhvcj5HeXNzZWxzPC9BdXRob3I+PFllYXI+MjAwNTwvWWVhcj48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</w:fldData>
        </w:fldChar>
      </w:r>
      <w:r w:rsidR="00893691" w:rsidRPr="00893691">
        <w:instrText xml:space="preserve"> ADDIN EN.CITE </w:instrText>
      </w:r>
      <w:r w:rsidR="00893691" w:rsidRPr="00893691">
        <w:fldChar w:fldCharType="begin">
          <w:fldData xml:space="preserve">PEVuZE5vdGU+PENpdGU+PEF1dGhvcj5HeXNzZWxzPC9BdXRob3I+PFllYXI+MjAwNTwvWWVhcj48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</w:fldData>
        </w:fldChar>
      </w:r>
      <w:r w:rsidR="00893691" w:rsidRPr="00893691">
        <w:instrText xml:space="preserve"> ADDIN EN.CITE.DATA </w:instrText>
      </w:r>
      <w:r w:rsidR="00893691" w:rsidRPr="00893691">
        <w:fldChar w:fldCharType="end"/>
      </w:r>
      <w:r w:rsidR="00893691" w:rsidRPr="00893691">
        <w:fldChar w:fldCharType="separate"/>
      </w:r>
      <w:r w:rsidR="00893691" w:rsidRPr="00893691">
        <w:rPr>
          <w:noProof/>
        </w:rPr>
        <w:t>(Gyssels et al., 2005)</w:t>
      </w:r>
      <w:r w:rsidR="00893691" w:rsidRPr="00893691">
        <w:fldChar w:fldCharType="end"/>
      </w:r>
      <w:r>
        <w:t>. Generally, soils with greater organic matter content will have a more friable structure as organic matter allows soil particles to adhere to it to form the crumb structure</w:t>
      </w:r>
      <w:r w:rsidR="00893691">
        <w:t xml:space="preserve"> </w:t>
      </w:r>
      <w:r w:rsidR="00893691">
        <w:fldChar w:fldCharType="begin"/>
      </w:r>
      <w:r w:rsidR="00893691">
        <w:instrText xml:space="preserve"> ADDIN EN.CITE &lt;EndNote&gt;&lt;Cite&gt;&lt;Author&gt;Angers&lt;/Author&gt;&lt;Year&gt;1998&lt;/Year&gt;&lt;RecNum&gt;394&lt;/RecNum&gt;&lt;DisplayText&gt;(Angers and Chenu, 1998)&lt;/DisplayText&gt;&lt;record&gt;&lt;rec-number&gt;394&lt;/rec-number&gt;&lt;foreign-keys&gt;&lt;key app="EN" db-id="5tds050ayxret0eazadpt0saxszavsdzexrf" timestamp="1561976124"&gt;394&lt;/key&gt;&lt;/foreign-keys&gt;&lt;ref-type name="Book Section"&gt;5&lt;/ref-type&gt;&lt;contributors&gt;&lt;authors&gt;&lt;author&gt;Angers, D. A.&lt;/author&gt;&lt;author&gt;Chenu, C&lt;/author&gt;&lt;/authors&gt;&lt;secondary-authors&gt;&lt;author&gt;Lal, R&lt;/author&gt;&lt;author&gt;Kimble, J M&lt;/author&gt;&lt;author&gt;Follett, R F&lt;/author&gt;&lt;author&gt;Stewart, B A&lt;/author&gt;&lt;/secondary-authors&gt;&lt;/contributors&gt;&lt;titles&gt;&lt;title&gt;Dynamics of Soil Aggregation and C Sequestration&lt;/title&gt;&lt;secondary-title&gt;Soil Processes and the Carbon Cycle&lt;/secondary-title&gt;&lt;/titles&gt;&lt;dates&gt;&lt;year&gt;1998&lt;/year&gt;&lt;/dates&gt;&lt;pub-location&gt;London, UK&lt;/pub-location&gt;&lt;publisher&gt;CRC Press&lt;/publisher&gt;&lt;urls&gt;&lt;/urls&gt;&lt;/record&gt;&lt;/Cite&gt;&lt;/EndNote&gt;</w:instrText>
      </w:r>
      <w:r w:rsidR="00893691">
        <w:fldChar w:fldCharType="separate"/>
      </w:r>
      <w:r w:rsidR="00893691">
        <w:rPr>
          <w:noProof/>
        </w:rPr>
        <w:t>(Angers and Chenu, 1998)</w:t>
      </w:r>
      <w:r w:rsidR="00893691">
        <w:fldChar w:fldCharType="end"/>
      </w:r>
      <w:r>
        <w:t>. Plant growth will also affect the wetting &amp; drying cycles that occur particularly during the autumn</w:t>
      </w:r>
      <w:r w:rsidR="00893691">
        <w:t xml:space="preserve"> </w:t>
      </w:r>
      <w:r w:rsidR="00893691">
        <w:fldChar w:fldCharType="begin">
          <w:fldData xml:space="preserve">PEVuZE5vdGU+PENpdGU+PEF1dGhvcj5MaW5zbGVyPC9BdXRob3I+PFllYXI+MjAxNjwvWWVhcj48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</w:fldData>
        </w:fldChar>
      </w:r>
      <w:r w:rsidR="00893691">
        <w:instrText xml:space="preserve"> ADDIN EN.CITE </w:instrText>
      </w:r>
      <w:r w:rsidR="00893691">
        <w:fldChar w:fldCharType="begin">
          <w:fldData xml:space="preserve">PEVuZE5vdGU+PENpdGU+PEF1dGhvcj5MaW5zbGVyPC9BdXRob3I+PFllYXI+MjAxNjwvWWVhcj48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</w:fldData>
        </w:fldChar>
      </w:r>
      <w:r w:rsidR="00893691">
        <w:instrText xml:space="preserve"> ADDIN EN.CITE.DATA </w:instrText>
      </w:r>
      <w:r w:rsidR="00893691">
        <w:fldChar w:fldCharType="end"/>
      </w:r>
      <w:r w:rsidR="00893691">
        <w:fldChar w:fldCharType="separate"/>
      </w:r>
      <w:r w:rsidR="00893691">
        <w:rPr>
          <w:noProof/>
        </w:rPr>
        <w:t>(Linsler et al., 2016)</w:t>
      </w:r>
      <w:r w:rsidR="00893691">
        <w:fldChar w:fldCharType="end"/>
      </w:r>
      <w:r>
        <w:t>. It is thought that if we can increase the frequency and intensity of wetting and drying cycles then the soil profile will have a greater proportion of small aggregates which are useful for seed germination and are associated with less restrictive conditions for crop root growth</w:t>
      </w:r>
      <w:r w:rsidR="00893691">
        <w:t xml:space="preserve"> </w:t>
      </w:r>
      <w:r w:rsidR="00893691">
        <w:fldChar w:fldCharType="begin"/>
      </w:r>
      <w:r w:rsidR="00893691">
        <w:instrText xml:space="preserve"> ADDIN EN.CITE &lt;EndNote&gt;&lt;Cite&gt;&lt;Author&gt;GOSS&lt;/Author&gt;&lt;Year&gt;1977&lt;/Year&gt;&lt;RecNum&gt;405&lt;/RecNum&gt;&lt;DisplayText&gt;(Goss, 1977)&lt;/DisplayText&gt;&lt;record&gt;&lt;rec-number&gt;405&lt;/rec-number&gt;&lt;foreign-keys&gt;&lt;key app="EN" db-id="5tds050ayxret0eazadpt0saxszavsdzexrf" timestamp="1562165268"&gt;405&lt;/key&gt;&lt;/foreign-keys&gt;&lt;ref-type name="Journal Article"&gt;17&lt;/ref-type&gt;&lt;contributors&gt;&lt;authors&gt;&lt;author&gt;Goss, M. J.&lt;/author&gt;&lt;/authors&gt;&lt;/contributors&gt;&lt;titles&gt;&lt;title&gt;Effects of Mechanical Impedance on Root Growth in Barley (Hordeum vulgare L. ): I. EFFECTS ON THE ELONGATION AND BRANCHING OF SEMINAL ROOT AXES&lt;/title&gt;&lt;secondary-title&gt;Journal of Experimental Botany&lt;/secondary-title&gt;&lt;/titles&gt;&lt;periodical&gt;&lt;full-title&gt;Journal of Experimental Botany&lt;/full-title&gt;&lt;abbr-1&gt;J. Exp. Bot.&lt;/abbr-1&gt;&lt;/periodical&gt;&lt;pages&gt;96-111&lt;/pages&gt;&lt;volume&gt;28&lt;/volume&gt;&lt;number&gt;1&lt;/number&gt;&lt;dates&gt;&lt;year&gt;1977&lt;/year&gt;&lt;/dates&gt;&lt;isbn&gt;0022-0957&lt;/isbn&gt;&lt;urls&gt;&lt;related-urls&gt;&lt;url&gt;https://doi.org/10.1093/jxb/28.1.96&lt;/url&gt;&lt;/related-urls&gt;&lt;/urls&gt;&lt;electronic-resource-num&gt;10.1093/jxb/28.1.96&lt;/electronic-resource-num&gt;&lt;access-date&gt;7/3/2019&lt;/access-date&gt;&lt;/record&gt;&lt;/Cite&gt;&lt;/EndNote&gt;</w:instrText>
      </w:r>
      <w:r w:rsidR="00893691">
        <w:fldChar w:fldCharType="separate"/>
      </w:r>
      <w:r w:rsidR="00893691">
        <w:rPr>
          <w:noProof/>
        </w:rPr>
        <w:t>(Goss, 1977)</w:t>
      </w:r>
      <w:r w:rsidR="00893691">
        <w:fldChar w:fldCharType="end"/>
      </w:r>
      <w:r>
        <w:t xml:space="preserve">. </w:t>
      </w:r>
    </w:p>
    <w:p w14:paraId="6AD1471B" w14:textId="77777777" w:rsidR="000B4695" w:rsidRDefault="000B4695">
      <w:pPr>
        <w:rPr>
          <w:rFonts w:asciiTheme="majorHAnsi" w:eastAsiaTheme="majorEastAsia" w:hAnsiTheme="majorHAnsi" w:cstheme="majorBidi"/>
          <w:color w:val="1F4D78" w:themeColor="accent1" w:themeShade="7F"/>
          <w:sz w:val="24"/>
          <w:szCs w:val="24"/>
        </w:rPr>
      </w:pPr>
      <w:r>
        <w:br w:type="page"/>
      </w:r>
    </w:p>
    <w:p w14:paraId="79A1C22D" w14:textId="1776542B" w:rsidR="00327CBD" w:rsidRDefault="00327CBD" w:rsidP="00327CBD">
      <w:pPr>
        <w:pStyle w:val="Heading3"/>
      </w:pPr>
      <w:bookmarkStart w:id="4" w:name="_Toc13662368"/>
      <w:r>
        <w:lastRenderedPageBreak/>
        <w:t>Results</w:t>
      </w:r>
      <w:r w:rsidR="008B643E">
        <w:t xml:space="preserve"> and</w:t>
      </w:r>
      <w:r w:rsidR="000B4695">
        <w:t xml:space="preserve"> Discussion</w:t>
      </w:r>
      <w:bookmarkEnd w:id="4"/>
      <w:r w:rsidR="000B4695">
        <w:t xml:space="preserve"> </w:t>
      </w:r>
    </w:p>
    <w:p w14:paraId="4DA343CA" w14:textId="77777777" w:rsidR="000B4695" w:rsidRDefault="000B4695" w:rsidP="000B4695"/>
    <w:p w14:paraId="0B6C7793" w14:textId="77777777" w:rsidR="000B4695" w:rsidRDefault="000B4695" w:rsidP="000B4695">
      <w:pPr>
        <w:spacing w:line="360" w:lineRule="auto"/>
      </w:pPr>
      <w:r>
        <w:t xml:space="preserve">Tillage radish and rye produced very similar amounts of above ground biomass in all treatments whereas Phacelia produced significantly less above ground biomass.  Figure 1 shows that as above ground biomass increased soil moisture content decreased. This suggests that treatments that had the greatest leaf biomass were using the greatest quantity of water. </w:t>
      </w:r>
    </w:p>
    <w:p w14:paraId="5B33F80D" w14:textId="77777777" w:rsidR="000B4695" w:rsidRDefault="000B4695" w:rsidP="000B4695">
      <w:r>
        <w:rPr>
          <w:noProof/>
          <w:lang w:eastAsia="en-GB"/>
        </w:rPr>
        <mc:AlternateContent>
          <mc:Choice Requires="wpg">
            <w:drawing>
              <wp:anchor distT="0" distB="0" distL="114300" distR="114300" simplePos="0" relativeHeight="251642880" behindDoc="0" locked="0" layoutInCell="1" allowOverlap="1" wp14:anchorId="7273EA25" wp14:editId="36097A44">
                <wp:simplePos x="0" y="0"/>
                <wp:positionH relativeFrom="column">
                  <wp:posOffset>609600</wp:posOffset>
                </wp:positionH>
                <wp:positionV relativeFrom="paragraph">
                  <wp:posOffset>271145</wp:posOffset>
                </wp:positionV>
                <wp:extent cx="4517390" cy="3156585"/>
                <wp:effectExtent l="0" t="0" r="0" b="5715"/>
                <wp:wrapNone/>
                <wp:docPr id="1" name="Group 1"/>
                <wp:cNvGraphicFramePr/>
                <a:graphic xmlns:a="http://schemas.openxmlformats.org/drawingml/2006/main">
                  <a:graphicData uri="http://schemas.microsoft.com/office/word/2010/wordprocessingGroup">
                    <wpg:wgp>
                      <wpg:cNvGrpSpPr/>
                      <wpg:grpSpPr>
                        <a:xfrm>
                          <a:off x="0" y="0"/>
                          <a:ext cx="4517390" cy="3156585"/>
                          <a:chOff x="0" y="0"/>
                          <a:chExt cx="4517390" cy="3156585"/>
                        </a:xfrm>
                      </wpg:grpSpPr>
                      <wpg:graphicFrame>
                        <wpg:cNvPr id="4" name="Chart 4"/>
                        <wpg:cNvFrPr/>
                        <wpg:xfrm>
                          <a:off x="0" y="0"/>
                          <a:ext cx="4517390" cy="2744470"/>
                        </wpg:xfrm>
                        <a:graphic>
                          <a:graphicData uri="http://schemas.openxmlformats.org/drawingml/2006/chart">
                            <c:chart xmlns:c="http://schemas.openxmlformats.org/drawingml/2006/chart" xmlns:r="http://schemas.openxmlformats.org/officeDocument/2006/relationships" r:id="rId15"/>
                          </a:graphicData>
                        </a:graphic>
                      </wpg:graphicFrame>
                      <wps:wsp>
                        <wps:cNvPr id="5" name="Text Box 5"/>
                        <wps:cNvSpPr txBox="1"/>
                        <wps:spPr>
                          <a:xfrm>
                            <a:off x="0" y="2657475"/>
                            <a:ext cx="4516145" cy="499110"/>
                          </a:xfrm>
                          <a:prstGeom prst="rect">
                            <a:avLst/>
                          </a:prstGeom>
                          <a:solidFill>
                            <a:prstClr val="white"/>
                          </a:solidFill>
                          <a:ln>
                            <a:noFill/>
                          </a:ln>
                          <a:effectLst/>
                        </wps:spPr>
                        <wps:txbx>
                          <w:txbxContent>
                            <w:p w14:paraId="27D7F885" w14:textId="77777777" w:rsidR="004833BA" w:rsidRPr="00DB1553" w:rsidRDefault="004833BA" w:rsidP="000B4695">
                              <w:pPr>
                                <w:pStyle w:val="Caption"/>
                                <w:rPr>
                                  <w:noProof/>
                                  <w:color w:val="000000" w:themeColor="text1"/>
                                  <w:sz w:val="24"/>
                                  <w:szCs w:val="24"/>
                                </w:rPr>
                              </w:pPr>
                              <w:r w:rsidRPr="00667F1E">
                                <w:rPr>
                                  <w:i w:val="0"/>
                                  <w:color w:val="000000" w:themeColor="text1"/>
                                  <w:sz w:val="24"/>
                                  <w:szCs w:val="24"/>
                                </w:rPr>
                                <w:t xml:space="preserve">Figure </w:t>
                              </w:r>
                              <w:r>
                                <w:rPr>
                                  <w:i w:val="0"/>
                                  <w:color w:val="000000" w:themeColor="text1"/>
                                  <w:sz w:val="24"/>
                                  <w:szCs w:val="24"/>
                                </w:rPr>
                                <w:t>1</w:t>
                              </w:r>
                              <w:r w:rsidRPr="00667F1E">
                                <w:rPr>
                                  <w:i w:val="0"/>
                                  <w:color w:val="000000" w:themeColor="text1"/>
                                  <w:sz w:val="24"/>
                                  <w:szCs w:val="24"/>
                                </w:rPr>
                                <w:t>. Linear regression between above ground and soil moisture</w:t>
                              </w:r>
                              <w:r>
                                <w:rPr>
                                  <w:color w:val="000000" w:themeColor="text1"/>
                                  <w:sz w:val="24"/>
                                  <w:szCs w:val="24"/>
                                </w:rPr>
                                <w:t xml:space="preserve"> (P=0.004).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73EA25" id="Group 1" o:spid="_x0000_s1026" style="position:absolute;margin-left:48pt;margin-top:21.35pt;width:355.7pt;height:248.55pt;z-index:251642880" coordsize="45173,31565"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4" o:spid="_x0000_s1027" type="#_x0000_t75" style="position:absolute;width:45171;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">
                  <v:imagedata r:id="rId16" o:title=""/>
                  <o:lock v:ext="edit" aspectratio="f"/>
                </v:shape>
                <v:shapetype id="_x0000_t202" coordsize="21600,21600" o:spt="202" path="m,l,21600r21600,l21600,xe">
                  <v:stroke joinstyle="miter"/>
                  <v:path gradientshapeok="t" o:connecttype="rect"/>
                </v:shapetype>
                <v:shape id="Text Box 5" o:spid="_x0000_s1028" type="#_x0000_t202" style="position:absolute;top:26574;width:45161;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27D7F885" w14:textId="77777777" w:rsidR="004833BA" w:rsidRPr="00DB1553" w:rsidRDefault="004833BA" w:rsidP="000B4695">
                        <w:pPr>
                          <w:pStyle w:val="Caption"/>
                          <w:rPr>
                            <w:noProof/>
                            <w:color w:val="000000" w:themeColor="text1"/>
                            <w:sz w:val="24"/>
                            <w:szCs w:val="24"/>
                          </w:rPr>
                        </w:pPr>
                        <w:r w:rsidRPr="00667F1E">
                          <w:rPr>
                            <w:i w:val="0"/>
                            <w:color w:val="000000" w:themeColor="text1"/>
                            <w:sz w:val="24"/>
                            <w:szCs w:val="24"/>
                          </w:rPr>
                          <w:t xml:space="preserve">Figure </w:t>
                        </w:r>
                        <w:r>
                          <w:rPr>
                            <w:i w:val="0"/>
                            <w:color w:val="000000" w:themeColor="text1"/>
                            <w:sz w:val="24"/>
                            <w:szCs w:val="24"/>
                          </w:rPr>
                          <w:t>1</w:t>
                        </w:r>
                        <w:r w:rsidRPr="00667F1E">
                          <w:rPr>
                            <w:i w:val="0"/>
                            <w:color w:val="000000" w:themeColor="text1"/>
                            <w:sz w:val="24"/>
                            <w:szCs w:val="24"/>
                          </w:rPr>
                          <w:t>. Linear regression between above ground and soil moisture</w:t>
                        </w:r>
                        <w:r>
                          <w:rPr>
                            <w:color w:val="000000" w:themeColor="text1"/>
                            <w:sz w:val="24"/>
                            <w:szCs w:val="24"/>
                          </w:rPr>
                          <w:t xml:space="preserve"> (P=0.004). </w:t>
                        </w:r>
                      </w:p>
                    </w:txbxContent>
                  </v:textbox>
                </v:shape>
              </v:group>
            </w:pict>
          </mc:Fallback>
        </mc:AlternateContent>
      </w:r>
    </w:p>
    <w:p w14:paraId="73BFE6A8" w14:textId="77777777" w:rsidR="000B4695" w:rsidRDefault="000B4695" w:rsidP="000B4695"/>
    <w:p w14:paraId="2400B65E" w14:textId="77777777" w:rsidR="000B4695" w:rsidRDefault="000B4695" w:rsidP="000B4695"/>
    <w:p w14:paraId="4A60E706" w14:textId="77777777" w:rsidR="000B4695" w:rsidRDefault="000B4695" w:rsidP="000B4695"/>
    <w:p w14:paraId="028BB7D6" w14:textId="77777777" w:rsidR="000B4695" w:rsidRDefault="000B4695" w:rsidP="000B4695"/>
    <w:p w14:paraId="45183A60" w14:textId="77777777" w:rsidR="000B4695" w:rsidRDefault="000B4695" w:rsidP="000B4695"/>
    <w:p w14:paraId="4D84401B" w14:textId="77777777" w:rsidR="000B4695" w:rsidRDefault="000B4695" w:rsidP="000B4695"/>
    <w:p w14:paraId="659C245F" w14:textId="77777777" w:rsidR="000B4695" w:rsidRDefault="000B4695" w:rsidP="000B4695"/>
    <w:p w14:paraId="322C452D" w14:textId="77777777" w:rsidR="000B4695" w:rsidRDefault="000B4695" w:rsidP="000B4695"/>
    <w:p w14:paraId="6766A211" w14:textId="77777777" w:rsidR="000B4695" w:rsidRDefault="000B4695" w:rsidP="000B4695"/>
    <w:p w14:paraId="67645465" w14:textId="77777777" w:rsidR="000B4695" w:rsidRDefault="000B4695" w:rsidP="000B4695"/>
    <w:p w14:paraId="0F0687F4" w14:textId="77777777" w:rsidR="000B4695" w:rsidRDefault="000B4695" w:rsidP="000B4695"/>
    <w:p w14:paraId="089A4647" w14:textId="77777777" w:rsidR="000B4695" w:rsidRDefault="000B4695" w:rsidP="000B4695"/>
    <w:p w14:paraId="2186D2D5" w14:textId="40977111" w:rsidR="000B4695" w:rsidRDefault="000B4695" w:rsidP="00665962">
      <w:pPr>
        <w:spacing w:line="360" w:lineRule="auto"/>
      </w:pPr>
      <w:r>
        <w:t>We found that there was a relationship with soil moisture and soil aggregation. As soil moisture decreased the mean weight diameter size decreased (Fig.2). This suggests that the treatments that used the most water and dried the soil out caused a reduction in aggregate size. It’s possible that the plants with the greatest above ground biomass may also have had the largest root system and therefore had enmeshed the soil the most r</w:t>
      </w:r>
      <w:r w:rsidR="00893691">
        <w:t xml:space="preserve">esulting in smaller aggregates </w:t>
      </w:r>
      <w:r w:rsidR="00893691">
        <w:fldChar w:fldCharType="begin">
          <w:fldData xml:space="preserve">PEVuZE5vdGU+PENpdGU+PEF1dGhvcj5HeXNzZWxzPC9BdXRob3I+PFllYXI+MjAwNTwvWWVhcj48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</w:fldData>
        </w:fldChar>
      </w:r>
      <w:r w:rsidR="00893691">
        <w:instrText xml:space="preserve"> ADDIN EN.CITE </w:instrText>
      </w:r>
      <w:r w:rsidR="00893691">
        <w:fldChar w:fldCharType="begin">
          <w:fldData xml:space="preserve">PEVuZE5vdGU+PENpdGU+PEF1dGhvcj5HeXNzZWxzPC9BdXRob3I+PFllYXI+MjAwNTwvWWVhcj48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</w:fldData>
        </w:fldChar>
      </w:r>
      <w:r w:rsidR="00893691">
        <w:instrText xml:space="preserve"> ADDIN EN.CITE.DATA </w:instrText>
      </w:r>
      <w:r w:rsidR="00893691">
        <w:fldChar w:fldCharType="end"/>
      </w:r>
      <w:r w:rsidR="00893691">
        <w:fldChar w:fldCharType="separate"/>
      </w:r>
      <w:r w:rsidR="00893691">
        <w:rPr>
          <w:noProof/>
        </w:rPr>
        <w:t>(Gyssels et al., 2005)</w:t>
      </w:r>
      <w:r w:rsidR="00893691">
        <w:fldChar w:fldCharType="end"/>
      </w:r>
      <w:r>
        <w:t xml:space="preserve">. It is also likely that the more </w:t>
      </w:r>
      <w:r>
        <w:lastRenderedPageBreak/>
        <w:t xml:space="preserve">intense drying effect of the larger cover crops also resulted in smaller aggregates due to the more </w:t>
      </w:r>
      <w:r>
        <w:rPr>
          <w:noProof/>
          <w:lang w:eastAsia="en-GB"/>
        </w:rPr>
        <mc:AlternateContent>
          <mc:Choice Requires="wpg">
            <w:drawing>
              <wp:anchor distT="0" distB="0" distL="114300" distR="114300" simplePos="0" relativeHeight="251644928" behindDoc="0" locked="0" layoutInCell="1" allowOverlap="1" wp14:anchorId="634794E3" wp14:editId="24A45E44">
                <wp:simplePos x="0" y="0"/>
                <wp:positionH relativeFrom="margin">
                  <wp:align>center</wp:align>
                </wp:positionH>
                <wp:positionV relativeFrom="paragraph">
                  <wp:posOffset>614045</wp:posOffset>
                </wp:positionV>
                <wp:extent cx="4762800" cy="3275398"/>
                <wp:effectExtent l="0" t="0" r="0" b="1270"/>
                <wp:wrapTopAndBottom/>
                <wp:docPr id="40" name="Group 40"/>
                <wp:cNvGraphicFramePr/>
                <a:graphic xmlns:a="http://schemas.openxmlformats.org/drawingml/2006/main">
                  <a:graphicData uri="http://schemas.microsoft.com/office/word/2010/wordprocessingGroup">
                    <wpg:wgp>
                      <wpg:cNvGrpSpPr/>
                      <wpg:grpSpPr>
                        <a:xfrm>
                          <a:off x="0" y="0"/>
                          <a:ext cx="4762800" cy="3275398"/>
                          <a:chOff x="0" y="0"/>
                          <a:chExt cx="4763386" cy="3273458"/>
                        </a:xfrm>
                      </wpg:grpSpPr>
                      <wps:wsp>
                        <wps:cNvPr id="37" name="Text Box 37"/>
                        <wps:cNvSpPr txBox="1"/>
                        <wps:spPr>
                          <a:xfrm>
                            <a:off x="0" y="2774644"/>
                            <a:ext cx="4571927" cy="498814"/>
                          </a:xfrm>
                          <a:prstGeom prst="rect">
                            <a:avLst/>
                          </a:prstGeom>
                          <a:solidFill>
                            <a:prstClr val="white"/>
                          </a:solidFill>
                          <a:ln>
                            <a:noFill/>
                          </a:ln>
                          <a:effectLst/>
                        </wps:spPr>
                        <wps:txbx>
                          <w:txbxContent>
                            <w:p w14:paraId="1116CC9A" w14:textId="77777777" w:rsidR="004833BA" w:rsidRPr="00D64FED" w:rsidRDefault="004833BA" w:rsidP="000B4695">
                              <w:pPr>
                                <w:pStyle w:val="Caption"/>
                                <w:rPr>
                                  <w:noProof/>
                                  <w:color w:val="auto"/>
                                  <w:sz w:val="24"/>
                                  <w:szCs w:val="24"/>
                                </w:rPr>
                              </w:pPr>
                              <w:r w:rsidRPr="00667F1E">
                                <w:rPr>
                                  <w:i w:val="0"/>
                                  <w:color w:val="auto"/>
                                  <w:sz w:val="24"/>
                                  <w:szCs w:val="24"/>
                                </w:rPr>
                                <w:t xml:space="preserve">Figure </w:t>
                              </w:r>
                              <w:r>
                                <w:rPr>
                                  <w:i w:val="0"/>
                                  <w:color w:val="auto"/>
                                  <w:sz w:val="24"/>
                                  <w:szCs w:val="24"/>
                                </w:rPr>
                                <w:t>2</w:t>
                              </w:r>
                              <w:r w:rsidRPr="00667F1E">
                                <w:rPr>
                                  <w:i w:val="0"/>
                                  <w:color w:val="auto"/>
                                  <w:sz w:val="24"/>
                                  <w:szCs w:val="24"/>
                                </w:rPr>
                                <w:t>. Significant regression between soil moisture and mean weight diameter of the aggregate size distribution</w:t>
                              </w:r>
                              <w:r>
                                <w:rPr>
                                  <w:color w:val="auto"/>
                                  <w:sz w:val="24"/>
                                  <w:szCs w:val="24"/>
                                </w:rPr>
                                <w:t xml:space="preserve"> (P&lt;.001, </w:t>
                              </w:r>
                              <w:r w:rsidRPr="00667F1E">
                                <w:rPr>
                                  <w:i w:val="0"/>
                                  <w:color w:val="auto"/>
                                  <w:sz w:val="24"/>
                                  <w:szCs w:val="24"/>
                                </w:rPr>
                                <w:t>d.f. 26, R</w:t>
                              </w:r>
                              <w:r w:rsidRPr="00667F1E">
                                <w:rPr>
                                  <w:i w:val="0"/>
                                  <w:color w:val="auto"/>
                                  <w:sz w:val="24"/>
                                  <w:szCs w:val="24"/>
                                  <w:vertAlign w:val="superscript"/>
                                </w:rPr>
                                <w:t xml:space="preserve">2 </w:t>
                              </w:r>
                              <w:r w:rsidRPr="00667F1E">
                                <w:rPr>
                                  <w:i w:val="0"/>
                                  <w:color w:val="auto"/>
                                  <w:sz w:val="24"/>
                                  <w:szCs w:val="24"/>
                                </w:rPr>
                                <w:t>0.511</w:t>
                              </w:r>
                              <w:r>
                                <w:rPr>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8" name="Chart 38"/>
                        <wpg:cNvFrPr/>
                        <wpg:xfrm>
                          <a:off x="191386" y="0"/>
                          <a:ext cx="4572000" cy="2743200"/>
                        </wpg:xfrm>
                        <a:graphic>
                          <a:graphicData uri="http://schemas.openxmlformats.org/drawingml/2006/chart">
                            <c:chart xmlns:c="http://schemas.openxmlformats.org/drawingml/2006/chart" xmlns:r="http://schemas.openxmlformats.org/officeDocument/2006/relationships" r:id="rId17"/>
                          </a:graphicData>
                        </a:graphic>
                      </wpg:graphicFrame>
                    </wpg:wgp>
                  </a:graphicData>
                </a:graphic>
                <wp14:sizeRelH relativeFrom="margin">
                  <wp14:pctWidth>0</wp14:pctWidth>
                </wp14:sizeRelH>
                <wp14:sizeRelV relativeFrom="margin">
                  <wp14:pctHeight>0</wp14:pctHeight>
                </wp14:sizeRelV>
              </wp:anchor>
            </w:drawing>
          </mc:Choice>
          <mc:Fallback>
            <w:pict>
              <v:group w14:anchorId="634794E3" id="Group 40" o:spid="_x0000_s1029" style="position:absolute;margin-left:0;margin-top:48.35pt;width:375pt;height:257.9pt;z-index:251644928;mso-position-horizontal:center;mso-position-horizontal-relative:margin;mso-width-relative:margin;mso-height-relative:margin" coordsize="47633,3273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">
                <v:shape id="Text Box 37" o:spid="_x0000_s1030" type="#_x0000_t202" style="position:absolute;top:27746;width:45719;height:4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1116CC9A" w14:textId="77777777" w:rsidR="004833BA" w:rsidRPr="00D64FED" w:rsidRDefault="004833BA" w:rsidP="000B4695">
                        <w:pPr>
                          <w:pStyle w:val="Caption"/>
                          <w:rPr>
                            <w:noProof/>
                            <w:color w:val="auto"/>
                            <w:sz w:val="24"/>
                            <w:szCs w:val="24"/>
                          </w:rPr>
                        </w:pPr>
                        <w:r w:rsidRPr="00667F1E">
                          <w:rPr>
                            <w:i w:val="0"/>
                            <w:color w:val="auto"/>
                            <w:sz w:val="24"/>
                            <w:szCs w:val="24"/>
                          </w:rPr>
                          <w:t xml:space="preserve">Figure </w:t>
                        </w:r>
                        <w:r>
                          <w:rPr>
                            <w:i w:val="0"/>
                            <w:color w:val="auto"/>
                            <w:sz w:val="24"/>
                            <w:szCs w:val="24"/>
                          </w:rPr>
                          <w:t>2</w:t>
                        </w:r>
                        <w:r w:rsidRPr="00667F1E">
                          <w:rPr>
                            <w:i w:val="0"/>
                            <w:color w:val="auto"/>
                            <w:sz w:val="24"/>
                            <w:szCs w:val="24"/>
                          </w:rPr>
                          <w:t>. Significant regression between soil moisture and mean weight diameter of the aggregate size distribution</w:t>
                        </w:r>
                        <w:r>
                          <w:rPr>
                            <w:color w:val="auto"/>
                            <w:sz w:val="24"/>
                            <w:szCs w:val="24"/>
                          </w:rPr>
                          <w:t xml:space="preserve"> (P&lt;.001, </w:t>
                        </w:r>
                        <w:r w:rsidRPr="00667F1E">
                          <w:rPr>
                            <w:i w:val="0"/>
                            <w:color w:val="auto"/>
                            <w:sz w:val="24"/>
                            <w:szCs w:val="24"/>
                          </w:rPr>
                          <w:t>d.f. 26, R</w:t>
                        </w:r>
                        <w:r w:rsidRPr="00667F1E">
                          <w:rPr>
                            <w:i w:val="0"/>
                            <w:color w:val="auto"/>
                            <w:sz w:val="24"/>
                            <w:szCs w:val="24"/>
                            <w:vertAlign w:val="superscript"/>
                          </w:rPr>
                          <w:t xml:space="preserve">2 </w:t>
                        </w:r>
                        <w:r w:rsidRPr="00667F1E">
                          <w:rPr>
                            <w:i w:val="0"/>
                            <w:color w:val="auto"/>
                            <w:sz w:val="24"/>
                            <w:szCs w:val="24"/>
                          </w:rPr>
                          <w:t>0.511</w:t>
                        </w:r>
                        <w:r>
                          <w:rPr>
                            <w:color w:val="auto"/>
                            <w:sz w:val="24"/>
                            <w:szCs w:val="24"/>
                          </w:rPr>
                          <w:t xml:space="preserve">). </w:t>
                        </w:r>
                      </w:p>
                    </w:txbxContent>
                  </v:textbox>
                </v:shape>
                <v:shape id="Chart 38" o:spid="_x0000_s1031" type="#_x0000_t75" style="position:absolute;left:1889;width:45726;height:274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">
                  <v:imagedata r:id="rId18" o:title=""/>
                  <o:lock v:ext="edit" aspectratio="f"/>
                </v:shape>
                <w10:wrap type="topAndBottom" anchorx="margin"/>
              </v:group>
            </w:pict>
          </mc:Fallback>
        </mc:AlternateContent>
      </w:r>
      <w:r>
        <w:t>int</w:t>
      </w:r>
      <w:r w:rsidR="00893691">
        <w:t xml:space="preserve">ense wetting and drying effect </w:t>
      </w:r>
      <w:r w:rsidR="00893691">
        <w:fldChar w:fldCharType="begin">
          <w:fldData xml:space="preserve">PEVuZE5vdGU+PENpdGU+PEF1dGhvcj5MaW5zbGVyPC9BdXRob3I+PFllYXI+MjAxNjwvWWVhcj48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</w:fldData>
        </w:fldChar>
      </w:r>
      <w:r w:rsidR="00893691">
        <w:instrText xml:space="preserve"> ADDIN EN.CITE </w:instrText>
      </w:r>
      <w:r w:rsidR="00893691">
        <w:fldChar w:fldCharType="begin">
          <w:fldData xml:space="preserve">PEVuZE5vdGU+PENpdGU+PEF1dGhvcj5MaW5zbGVyPC9BdXRob3I+PFllYXI+MjAxNjwvWWVhcj48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</w:fldData>
        </w:fldChar>
      </w:r>
      <w:r w:rsidR="00893691">
        <w:instrText xml:space="preserve"> ADDIN EN.CITE.DATA </w:instrText>
      </w:r>
      <w:r w:rsidR="00893691">
        <w:fldChar w:fldCharType="end"/>
      </w:r>
      <w:r w:rsidR="00893691">
        <w:fldChar w:fldCharType="separate"/>
      </w:r>
      <w:r w:rsidR="00893691">
        <w:rPr>
          <w:noProof/>
        </w:rPr>
        <w:t>(Linsler et al., 2016)</w:t>
      </w:r>
      <w:r w:rsidR="00893691">
        <w:fldChar w:fldCharType="end"/>
      </w:r>
      <w:r>
        <w:t xml:space="preserve">. </w:t>
      </w:r>
    </w:p>
    <w:p w14:paraId="4C530254" w14:textId="77777777" w:rsidR="00665962" w:rsidRDefault="00665962" w:rsidP="00665962">
      <w:pPr>
        <w:pStyle w:val="Heading3"/>
      </w:pPr>
      <w:bookmarkStart w:id="5" w:name="_Toc13662369"/>
      <w:r>
        <w:t>Conclusions</w:t>
      </w:r>
      <w:bookmarkEnd w:id="5"/>
    </w:p>
    <w:p w14:paraId="278D3F43" w14:textId="77777777" w:rsidR="00665962" w:rsidRDefault="00665962" w:rsidP="00665962">
      <w:pPr>
        <w:spacing w:line="360" w:lineRule="auto"/>
      </w:pPr>
    </w:p>
    <w:p w14:paraId="70C0B2A5" w14:textId="77777777" w:rsidR="00665962" w:rsidRDefault="00665962" w:rsidP="00665962">
      <w:pPr>
        <w:pStyle w:val="ListParagraph"/>
        <w:numPr>
          <w:ilvl w:val="0"/>
          <w:numId w:val="1"/>
        </w:numPr>
        <w:spacing w:line="360" w:lineRule="auto"/>
      </w:pPr>
      <w:r>
        <w:t>Radish and rye produced similar amounts of above ground biomass</w:t>
      </w:r>
    </w:p>
    <w:p w14:paraId="2B9264D2" w14:textId="77777777" w:rsidR="00665962" w:rsidRDefault="00665962" w:rsidP="00665962">
      <w:pPr>
        <w:pStyle w:val="ListParagraph"/>
        <w:numPr>
          <w:ilvl w:val="0"/>
          <w:numId w:val="1"/>
        </w:numPr>
        <w:spacing w:line="360" w:lineRule="auto"/>
      </w:pPr>
      <w:r>
        <w:t>Greater above ground biomass production resulted in lower soil moisture</w:t>
      </w:r>
    </w:p>
    <w:p w14:paraId="2A328FF3" w14:textId="77777777" w:rsidR="00665962" w:rsidRDefault="00665962" w:rsidP="00665962">
      <w:pPr>
        <w:pStyle w:val="ListParagraph"/>
        <w:numPr>
          <w:ilvl w:val="0"/>
          <w:numId w:val="1"/>
        </w:numPr>
        <w:spacing w:line="360" w:lineRule="auto"/>
      </w:pPr>
      <w:r>
        <w:t>Lower soil moisture was related with a greater proportion of smaller aggregates</w:t>
      </w:r>
    </w:p>
    <w:p w14:paraId="70C937F0" w14:textId="727A5A9A" w:rsidR="00665962" w:rsidRDefault="00665962" w:rsidP="00665962">
      <w:pPr>
        <w:pStyle w:val="ListParagraph"/>
        <w:numPr>
          <w:ilvl w:val="0"/>
          <w:numId w:val="1"/>
        </w:numPr>
        <w:spacing w:line="360" w:lineRule="auto"/>
      </w:pPr>
      <w:r>
        <w:t xml:space="preserve">This may be </w:t>
      </w:r>
      <w:proofErr w:type="gramStart"/>
      <w:r>
        <w:t>sue</w:t>
      </w:r>
      <w:proofErr w:type="gramEnd"/>
      <w:r>
        <w:t xml:space="preserve"> to the effect of roots directly on the soil or through wetting and drying cycles.</w:t>
      </w:r>
    </w:p>
    <w:p w14:paraId="6C74426A" w14:textId="77777777" w:rsidR="00056131" w:rsidRDefault="00056131" w:rsidP="00056131">
      <w:pPr>
        <w:pStyle w:val="Heading2"/>
      </w:pPr>
    </w:p>
    <w:p w14:paraId="78004630" w14:textId="77777777" w:rsidR="00056131" w:rsidRDefault="00056131" w:rsidP="00056131">
      <w:pPr>
        <w:rPr>
          <w:rFonts w:asciiTheme="majorHAnsi" w:eastAsiaTheme="majorEastAsia" w:hAnsiTheme="majorHAnsi" w:cstheme="majorBidi"/>
          <w:color w:val="2E74B5" w:themeColor="accent1" w:themeShade="BF"/>
          <w:sz w:val="26"/>
          <w:szCs w:val="26"/>
        </w:rPr>
      </w:pPr>
      <w:r>
        <w:br w:type="page"/>
      </w:r>
    </w:p>
    <w:p w14:paraId="5AF2BAE8" w14:textId="4324DB5D" w:rsidR="00056131" w:rsidRDefault="00056131" w:rsidP="00056131">
      <w:pPr>
        <w:pStyle w:val="Heading2"/>
      </w:pPr>
      <w:bookmarkStart w:id="6" w:name="_Toc13662370"/>
      <w:r>
        <w:lastRenderedPageBreak/>
        <w:t>Glasshouse experiment 2</w:t>
      </w:r>
      <w:bookmarkEnd w:id="6"/>
    </w:p>
    <w:p w14:paraId="0F585C35" w14:textId="75E5688E" w:rsidR="00056131" w:rsidRDefault="00056131" w:rsidP="00056131"/>
    <w:p w14:paraId="7CE8F4E3" w14:textId="5EDA1983" w:rsidR="00056131" w:rsidRPr="00056131" w:rsidRDefault="00056131" w:rsidP="00220485">
      <w:pPr>
        <w:pStyle w:val="Heading3"/>
      </w:pPr>
      <w:bookmarkStart w:id="7" w:name="_Toc13662371"/>
      <w:r>
        <w:t>Introduction</w:t>
      </w:r>
      <w:bookmarkEnd w:id="7"/>
    </w:p>
    <w:p w14:paraId="512F0D64" w14:textId="1521A007" w:rsidR="00056131" w:rsidRDefault="00056131" w:rsidP="00056131"/>
    <w:p w14:paraId="4604F932" w14:textId="6364F78F" w:rsidR="00056131" w:rsidRDefault="00056131" w:rsidP="00056131">
      <w:pPr>
        <w:spacing w:line="360" w:lineRule="auto"/>
      </w:pPr>
      <w:r>
        <w:t xml:space="preserve">The first glasshouse experiment explored the effects of cover crops on soil aggregation in small scale pots. It’s unclear whether the differences we saw in such small volumes of soil would occur when cover crop root growth was not restricted. To understand this we set up a second similar experiment using metre tall soil columns filled with the same clay loam soil and growing tillage radish and forage rye prior to sugar beet to look at cover crop root growth, the effect on the soil structure and the direct effect on sugar beet growth. </w:t>
      </w:r>
    </w:p>
    <w:p w14:paraId="337A1B37" w14:textId="25CB5744" w:rsidR="00056131" w:rsidRDefault="00056131" w:rsidP="00056131">
      <w:pPr>
        <w:spacing w:line="360" w:lineRule="auto"/>
      </w:pPr>
      <w:r>
        <w:t xml:space="preserve">In addition to the points made in the first experiment we aimed to understand whether there were any other effects of cover crops on sugar beet growth other than their effect on the soil structure. As a </w:t>
      </w:r>
      <w:proofErr w:type="gramStart"/>
      <w:r>
        <w:t>result</w:t>
      </w:r>
      <w:proofErr w:type="gramEnd"/>
      <w:r>
        <w:t xml:space="preserve"> we included measurements of sugar beet nitrogen content and X-ray Computed Tomography imaging in the experimental process. </w:t>
      </w:r>
    </w:p>
    <w:p w14:paraId="04DF95E3" w14:textId="710D09DF" w:rsidR="00056131" w:rsidRDefault="00056131" w:rsidP="00056131">
      <w:pPr>
        <w:pStyle w:val="Heading3"/>
      </w:pPr>
      <w:bookmarkStart w:id="8" w:name="_Toc13662372"/>
      <w:r>
        <w:t>Results and discussion</w:t>
      </w:r>
      <w:bookmarkEnd w:id="8"/>
    </w:p>
    <w:p w14:paraId="1C40A773" w14:textId="31A2591F" w:rsidR="00056131" w:rsidRDefault="00056131" w:rsidP="00056131"/>
    <w:p w14:paraId="3C41B77B" w14:textId="41A4F73A" w:rsidR="00056131" w:rsidRDefault="00056131" w:rsidP="00056131">
      <w:pPr>
        <w:spacing w:line="360" w:lineRule="auto"/>
      </w:pPr>
      <w:r>
        <w:t xml:space="preserve">At the point of cover crop destruction soil moisture content was significantly greater in bare soil columns showing that cover crops had taken up water from the soil profile. There were no differences between cover crop treatments suggesting that the species had not had a significant effect on the soil moisture content throughout the growing period (Fig.3). </w:t>
      </w:r>
    </w:p>
    <w:p w14:paraId="424E8E18" w14:textId="616E7E8C" w:rsidR="00056131" w:rsidRDefault="00056131" w:rsidP="00056131">
      <w:r w:rsidRPr="0011072A">
        <w:rPr>
          <w:rFonts w:asciiTheme="minorHAnsi" w:hAnsiTheme="minorHAnsi"/>
          <w:noProof/>
          <w:sz w:val="22"/>
          <w:lang w:eastAsia="en-GB"/>
        </w:rPr>
        <mc:AlternateContent>
          <mc:Choice Requires="wpg">
            <w:drawing>
              <wp:anchor distT="0" distB="0" distL="114300" distR="114300" simplePos="0" relativeHeight="251646976" behindDoc="0" locked="0" layoutInCell="1" allowOverlap="1" wp14:anchorId="5A711C43" wp14:editId="50C12F31">
                <wp:simplePos x="0" y="0"/>
                <wp:positionH relativeFrom="margin">
                  <wp:align>center</wp:align>
                </wp:positionH>
                <wp:positionV relativeFrom="page">
                  <wp:posOffset>6581907</wp:posOffset>
                </wp:positionV>
                <wp:extent cx="4572000" cy="2713990"/>
                <wp:effectExtent l="0" t="0" r="0" b="0"/>
                <wp:wrapTopAndBottom/>
                <wp:docPr id="2" name="Group 2"/>
                <wp:cNvGraphicFramePr/>
                <a:graphic xmlns:a="http://schemas.openxmlformats.org/drawingml/2006/main">
                  <a:graphicData uri="http://schemas.microsoft.com/office/word/2010/wordprocessingGroup">
                    <wpg:wgp>
                      <wpg:cNvGrpSpPr/>
                      <wpg:grpSpPr>
                        <a:xfrm>
                          <a:off x="0" y="0"/>
                          <a:ext cx="4572000" cy="2713990"/>
                          <a:chOff x="0" y="495300"/>
                          <a:chExt cx="4572000" cy="2713990"/>
                        </a:xfrm>
                      </wpg:grpSpPr>
                      <wpg:graphicFrame>
                        <wpg:cNvPr id="3" name="Chart 3"/>
                        <wpg:cNvFrPr/>
                        <wpg:xfrm>
                          <a:off x="428625" y="495300"/>
                          <a:ext cx="3420000" cy="2340000"/>
                        </wpg:xfrm>
                        <a:graphic>
                          <a:graphicData uri="http://schemas.openxmlformats.org/drawingml/2006/chart">
                            <c:chart xmlns:c="http://schemas.openxmlformats.org/drawingml/2006/chart" xmlns:r="http://schemas.openxmlformats.org/officeDocument/2006/relationships" r:id="rId19"/>
                          </a:graphicData>
                        </a:graphic>
                      </wpg:graphicFrame>
                      <wps:wsp>
                        <wps:cNvPr id="6" name="Text Box 6"/>
                        <wps:cNvSpPr txBox="1"/>
                        <wps:spPr>
                          <a:xfrm>
                            <a:off x="0" y="2803525"/>
                            <a:ext cx="4572000" cy="405765"/>
                          </a:xfrm>
                          <a:prstGeom prst="rect">
                            <a:avLst/>
                          </a:prstGeom>
                          <a:solidFill>
                            <a:prstClr val="white"/>
                          </a:solidFill>
                          <a:ln>
                            <a:noFill/>
                          </a:ln>
                        </wps:spPr>
                        <wps:txbx>
                          <w:txbxContent>
                            <w:p w14:paraId="18CFFA83" w14:textId="5625BD5E" w:rsidR="004833BA" w:rsidRPr="00D9511D" w:rsidRDefault="004833BA" w:rsidP="00056131">
                              <w:pPr>
                                <w:pStyle w:val="Caption"/>
                                <w:rPr>
                                  <w:noProof/>
                                  <w:color w:val="000000" w:themeColor="text1"/>
                                </w:rPr>
                              </w:pPr>
                              <w:r w:rsidRPr="00D9511D">
                                <w:rPr>
                                  <w:i w:val="0"/>
                                  <w:color w:val="000000" w:themeColor="text1"/>
                                </w:rPr>
                                <w:t>Figure</w:t>
                              </w:r>
                              <w:r>
                                <w:rPr>
                                  <w:i w:val="0"/>
                                  <w:color w:val="000000" w:themeColor="text1"/>
                                </w:rPr>
                                <w:t xml:space="preserve"> 3. </w:t>
                              </w:r>
                              <w:r w:rsidRPr="00D9511D">
                                <w:rPr>
                                  <w:i w:val="0"/>
                                  <w:color w:val="000000" w:themeColor="text1"/>
                                </w:rPr>
                                <w:t xml:space="preserve"> Soil moisture content of columns at harvest of cover crops (</w:t>
                              </w:r>
                              <w:r w:rsidRPr="00D9511D">
                                <w:rPr>
                                  <w:color w:val="000000" w:themeColor="text1"/>
                                </w:rPr>
                                <w:t>P&lt;.001</w:t>
                              </w:r>
                              <w:r w:rsidRPr="00D9511D">
                                <w:rPr>
                                  <w:i w:val="0"/>
                                  <w:color w:val="000000" w:themeColor="text1"/>
                                </w:rPr>
                                <w:t xml:space="preserve">, 39 d.f.) Error bars </w:t>
                              </w:r>
                              <w:r>
                                <w:rPr>
                                  <w:i w:val="0"/>
                                  <w:color w:val="000000" w:themeColor="text1"/>
                                </w:rPr>
                                <w:t>depict</w:t>
                              </w:r>
                              <w:r w:rsidRPr="00D9511D">
                                <w:rPr>
                                  <w:i w:val="0"/>
                                  <w:color w:val="000000" w:themeColor="text1"/>
                                </w:rPr>
                                <w:t xml:space="preserve"> LSD of 3.14.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A711C43" id="Group 2" o:spid="_x0000_s1032" style="position:absolute;margin-left:0;margin-top:518.25pt;width:5in;height:213.7pt;z-index:251646976;mso-position-horizontal:center;mso-position-horizontal-relative:margin;mso-position-vertical-relative:page;mso-height-relative:margin" coordorigin=",4953" coordsize="45720,27139"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">
                <v:shape id="Chart 3" o:spid="_x0000_s1033" type="#_x0000_t75" style="position:absolute;left:4267;top:4953;width:34198;height:234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">
                  <v:imagedata r:id="rId20" o:title=""/>
                  <o:lock v:ext="edit" aspectratio="f"/>
                </v:shape>
                <v:shape id="Text Box 6" o:spid="_x0000_s1034" type="#_x0000_t202" style="position:absolute;top:28035;width:45720;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18CFFA83" w14:textId="5625BD5E" w:rsidR="004833BA" w:rsidRPr="00D9511D" w:rsidRDefault="004833BA" w:rsidP="00056131">
                        <w:pPr>
                          <w:pStyle w:val="Caption"/>
                          <w:rPr>
                            <w:noProof/>
                            <w:color w:val="000000" w:themeColor="text1"/>
                          </w:rPr>
                        </w:pPr>
                        <w:r w:rsidRPr="00D9511D">
                          <w:rPr>
                            <w:i w:val="0"/>
                            <w:color w:val="000000" w:themeColor="text1"/>
                          </w:rPr>
                          <w:t>Figure</w:t>
                        </w:r>
                        <w:r>
                          <w:rPr>
                            <w:i w:val="0"/>
                            <w:color w:val="000000" w:themeColor="text1"/>
                          </w:rPr>
                          <w:t xml:space="preserve"> 3. </w:t>
                        </w:r>
                        <w:r w:rsidRPr="00D9511D">
                          <w:rPr>
                            <w:i w:val="0"/>
                            <w:color w:val="000000" w:themeColor="text1"/>
                          </w:rPr>
                          <w:t xml:space="preserve"> Soil moisture content of columns at harvest of cover crops (</w:t>
                        </w:r>
                        <w:r w:rsidRPr="00D9511D">
                          <w:rPr>
                            <w:color w:val="000000" w:themeColor="text1"/>
                          </w:rPr>
                          <w:t>P&lt;.001</w:t>
                        </w:r>
                        <w:r w:rsidRPr="00D9511D">
                          <w:rPr>
                            <w:i w:val="0"/>
                            <w:color w:val="000000" w:themeColor="text1"/>
                          </w:rPr>
                          <w:t xml:space="preserve">, 39 d.f.) Error bars </w:t>
                        </w:r>
                        <w:r>
                          <w:rPr>
                            <w:i w:val="0"/>
                            <w:color w:val="000000" w:themeColor="text1"/>
                          </w:rPr>
                          <w:t>depict</w:t>
                        </w:r>
                        <w:r w:rsidRPr="00D9511D">
                          <w:rPr>
                            <w:i w:val="0"/>
                            <w:color w:val="000000" w:themeColor="text1"/>
                          </w:rPr>
                          <w:t xml:space="preserve"> LSD of 3.14. </w:t>
                        </w:r>
                      </w:p>
                    </w:txbxContent>
                  </v:textbox>
                </v:shape>
                <w10:wrap type="topAndBottom" anchorx="margin" anchory="page"/>
              </v:group>
            </w:pict>
          </mc:Fallback>
        </mc:AlternateContent>
      </w:r>
    </w:p>
    <w:p w14:paraId="5F6EBFEF" w14:textId="5EF4690A" w:rsidR="00056131" w:rsidRDefault="00056131" w:rsidP="00056131"/>
    <w:p w14:paraId="26D616BF" w14:textId="00DEB504" w:rsidR="00056131" w:rsidRDefault="00056131" w:rsidP="00E865EB">
      <w:pPr>
        <w:spacing w:line="360" w:lineRule="auto"/>
      </w:pPr>
      <w:r w:rsidRPr="0011072A">
        <w:rPr>
          <w:rFonts w:asciiTheme="minorHAnsi" w:hAnsiTheme="minorHAnsi"/>
          <w:noProof/>
          <w:sz w:val="22"/>
          <w:lang w:eastAsia="en-GB"/>
        </w:rPr>
        <w:lastRenderedPageBreak/>
        <mc:AlternateContent>
          <mc:Choice Requires="wpg">
            <w:drawing>
              <wp:anchor distT="0" distB="0" distL="114300" distR="114300" simplePos="0" relativeHeight="251649024" behindDoc="0" locked="0" layoutInCell="1" allowOverlap="1" wp14:anchorId="76DCE6F9" wp14:editId="1E3C5880">
                <wp:simplePos x="0" y="0"/>
                <wp:positionH relativeFrom="margin">
                  <wp:posOffset>758190</wp:posOffset>
                </wp:positionH>
                <wp:positionV relativeFrom="page">
                  <wp:posOffset>2163661</wp:posOffset>
                </wp:positionV>
                <wp:extent cx="3992245" cy="2947670"/>
                <wp:effectExtent l="0" t="0" r="8255" b="5080"/>
                <wp:wrapTopAndBottom/>
                <wp:docPr id="7" name="Group 7"/>
                <wp:cNvGraphicFramePr/>
                <a:graphic xmlns:a="http://schemas.openxmlformats.org/drawingml/2006/main">
                  <a:graphicData uri="http://schemas.microsoft.com/office/word/2010/wordprocessingGroup">
                    <wpg:wgp>
                      <wpg:cNvGrpSpPr/>
                      <wpg:grpSpPr>
                        <a:xfrm>
                          <a:off x="0" y="0"/>
                          <a:ext cx="3992245" cy="2947670"/>
                          <a:chOff x="0" y="0"/>
                          <a:chExt cx="3992245" cy="2933254"/>
                        </a:xfrm>
                      </wpg:grpSpPr>
                      <wpg:graphicFrame>
                        <wpg:cNvPr id="8" name="Chart 8"/>
                        <wpg:cNvFrPr/>
                        <wpg:xfrm>
                          <a:off x="300251" y="0"/>
                          <a:ext cx="3419475" cy="2339975"/>
                        </wpg:xfrm>
                        <a:graphic>
                          <a:graphicData uri="http://schemas.openxmlformats.org/drawingml/2006/chart">
                            <c:chart xmlns:c="http://schemas.openxmlformats.org/drawingml/2006/chart" xmlns:r="http://schemas.openxmlformats.org/officeDocument/2006/relationships" r:id="rId21"/>
                          </a:graphicData>
                        </a:graphic>
                      </wpg:graphicFrame>
                      <wps:wsp>
                        <wps:cNvPr id="9" name="Text Box 9"/>
                        <wps:cNvSpPr txBox="1"/>
                        <wps:spPr>
                          <a:xfrm>
                            <a:off x="0" y="2388358"/>
                            <a:ext cx="3992245" cy="544896"/>
                          </a:xfrm>
                          <a:prstGeom prst="rect">
                            <a:avLst/>
                          </a:prstGeom>
                          <a:solidFill>
                            <a:prstClr val="white"/>
                          </a:solidFill>
                          <a:ln>
                            <a:noFill/>
                          </a:ln>
                        </wps:spPr>
                        <wps:txbx>
                          <w:txbxContent>
                            <w:p w14:paraId="65D41F52" w14:textId="77777777" w:rsidR="004833BA" w:rsidRPr="00CB0F60" w:rsidRDefault="004833BA" w:rsidP="00056131">
                              <w:pPr>
                                <w:pStyle w:val="Caption"/>
                                <w:rPr>
                                  <w:i w:val="0"/>
                                  <w:color w:val="000000" w:themeColor="text1"/>
                                </w:rPr>
                              </w:pPr>
                              <w:r w:rsidRPr="00CB0F60">
                                <w:rPr>
                                  <w:i w:val="0"/>
                                  <w:color w:val="000000" w:themeColor="text1"/>
                                </w:rPr>
                                <w:t>Figure</w:t>
                              </w:r>
                              <w:r>
                                <w:rPr>
                                  <w:i w:val="0"/>
                                  <w:color w:val="000000" w:themeColor="text1"/>
                                </w:rPr>
                                <w:t xml:space="preserve"> 4. </w:t>
                              </w:r>
                              <w:r w:rsidRPr="00CB0F60">
                                <w:rPr>
                                  <w:i w:val="0"/>
                                  <w:color w:val="000000" w:themeColor="text1"/>
                                </w:rPr>
                                <w:t xml:space="preserve"> </w:t>
                              </w:r>
                              <w:r>
                                <w:rPr>
                                  <w:i w:val="0"/>
                                  <w:color w:val="000000" w:themeColor="text1"/>
                                </w:rPr>
                                <w:t>Mean weight diameter of aggregate size distribution where cover crop treatments have been combined. Repeated measures ANOVA of all depths (</w:t>
                              </w:r>
                              <w:r>
                                <w:rPr>
                                  <w:color w:val="000000" w:themeColor="text1"/>
                                </w:rPr>
                                <w:t xml:space="preserve">P=0.05, </w:t>
                              </w:r>
                              <w:r>
                                <w:rPr>
                                  <w:i w:val="0"/>
                                  <w:color w:val="000000" w:themeColor="text1"/>
                                </w:rPr>
                                <w:t xml:space="preserve">d.f 14. Error bar LSD of 0.23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DCE6F9" id="Group 7" o:spid="_x0000_s1035" style="position:absolute;margin-left:59.7pt;margin-top:170.35pt;width:314.35pt;height:232.1pt;z-index:251649024;mso-position-horizontal-relative:margin;mso-position-vertical-relative:page;mso-height-relative:margin" coordsize="39922,29332"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">
                <v:shape id="Chart 8" o:spid="_x0000_s1036" type="#_x0000_t75" style="position:absolute;left:2987;width:34198;height:234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">
                  <v:imagedata r:id="rId22" o:title=""/>
                  <o:lock v:ext="edit" aspectratio="f"/>
                </v:shape>
                <v:shape id="Text Box 9" o:spid="_x0000_s1037" type="#_x0000_t202" style="position:absolute;top:23883;width:39922;height:5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65D41F52" w14:textId="77777777" w:rsidR="004833BA" w:rsidRPr="00CB0F60" w:rsidRDefault="004833BA" w:rsidP="00056131">
                        <w:pPr>
                          <w:pStyle w:val="Caption"/>
                          <w:rPr>
                            <w:i w:val="0"/>
                            <w:color w:val="000000" w:themeColor="text1"/>
                          </w:rPr>
                        </w:pPr>
                        <w:r w:rsidRPr="00CB0F60">
                          <w:rPr>
                            <w:i w:val="0"/>
                            <w:color w:val="000000" w:themeColor="text1"/>
                          </w:rPr>
                          <w:t>Figure</w:t>
                        </w:r>
                        <w:r>
                          <w:rPr>
                            <w:i w:val="0"/>
                            <w:color w:val="000000" w:themeColor="text1"/>
                          </w:rPr>
                          <w:t xml:space="preserve"> 4. </w:t>
                        </w:r>
                        <w:r w:rsidRPr="00CB0F60">
                          <w:rPr>
                            <w:i w:val="0"/>
                            <w:color w:val="000000" w:themeColor="text1"/>
                          </w:rPr>
                          <w:t xml:space="preserve"> </w:t>
                        </w:r>
                        <w:r>
                          <w:rPr>
                            <w:i w:val="0"/>
                            <w:color w:val="000000" w:themeColor="text1"/>
                          </w:rPr>
                          <w:t>Mean weight diameter of aggregate size distribution where cover crop treatments have been combined. Repeated measures ANOVA of all depths (</w:t>
                        </w:r>
                        <w:r>
                          <w:rPr>
                            <w:color w:val="000000" w:themeColor="text1"/>
                          </w:rPr>
                          <w:t xml:space="preserve">P=0.05, </w:t>
                        </w:r>
                        <w:r>
                          <w:rPr>
                            <w:i w:val="0"/>
                            <w:color w:val="000000" w:themeColor="text1"/>
                          </w:rPr>
                          <w:t xml:space="preserve">d.f 14. Error bar LSD of 0.239. </w:t>
                        </w:r>
                      </w:p>
                    </w:txbxContent>
                  </v:textbox>
                </v:shape>
                <w10:wrap type="topAndBottom" anchorx="margin" anchory="page"/>
              </v:group>
            </w:pict>
          </mc:Fallback>
        </mc:AlternateContent>
      </w:r>
      <w:r w:rsidR="00E865EB">
        <w:t xml:space="preserve">There was no difference in soil aggregation between the cover crop treatments. However, when all cover crop treatments were combined and compared to bare </w:t>
      </w:r>
      <w:proofErr w:type="gramStart"/>
      <w:r w:rsidR="00E865EB">
        <w:t>soil</w:t>
      </w:r>
      <w:proofErr w:type="gramEnd"/>
      <w:r w:rsidR="00E865EB">
        <w:t xml:space="preserve"> they showed that cover crops had resulted in a slight, but significant reduction in mean aggregate size (Fig.4)</w:t>
      </w:r>
    </w:p>
    <w:p w14:paraId="7AD30336" w14:textId="0E070260" w:rsidR="00E865EB" w:rsidRDefault="00E865EB" w:rsidP="00E865EB">
      <w:pPr>
        <w:spacing w:line="360" w:lineRule="auto"/>
      </w:pPr>
    </w:p>
    <w:p w14:paraId="13606430" w14:textId="77777777" w:rsidR="00E865EB" w:rsidRDefault="00E865EB" w:rsidP="00E865EB">
      <w:pPr>
        <w:spacing w:line="360" w:lineRule="auto"/>
      </w:pPr>
    </w:p>
    <w:p w14:paraId="210CCF3D" w14:textId="5887F21B" w:rsidR="00E865EB" w:rsidRDefault="00E865EB" w:rsidP="00E865EB">
      <w:pPr>
        <w:spacing w:line="360" w:lineRule="auto"/>
      </w:pPr>
      <w:r w:rsidRPr="0011072A">
        <w:rPr>
          <w:rFonts w:asciiTheme="minorHAnsi" w:hAnsiTheme="minorHAnsi"/>
          <w:noProof/>
          <w:sz w:val="22"/>
          <w:lang w:eastAsia="en-GB"/>
        </w:rPr>
        <mc:AlternateContent>
          <mc:Choice Requires="wpg">
            <w:drawing>
              <wp:anchor distT="0" distB="0" distL="114300" distR="114300" simplePos="0" relativeHeight="251651072" behindDoc="0" locked="0" layoutInCell="1" allowOverlap="1" wp14:anchorId="497507CD" wp14:editId="0C1BD6FB">
                <wp:simplePos x="0" y="0"/>
                <wp:positionH relativeFrom="margin">
                  <wp:align>center</wp:align>
                </wp:positionH>
                <wp:positionV relativeFrom="paragraph">
                  <wp:posOffset>3979796</wp:posOffset>
                </wp:positionV>
                <wp:extent cx="4547235" cy="2604197"/>
                <wp:effectExtent l="0" t="0" r="5715" b="5715"/>
                <wp:wrapTopAndBottom/>
                <wp:docPr id="50" name="Group 50"/>
                <wp:cNvGraphicFramePr/>
                <a:graphic xmlns:a="http://schemas.openxmlformats.org/drawingml/2006/main">
                  <a:graphicData uri="http://schemas.microsoft.com/office/word/2010/wordprocessingGroup">
                    <wpg:wgp>
                      <wpg:cNvGrpSpPr/>
                      <wpg:grpSpPr>
                        <a:xfrm>
                          <a:off x="0" y="0"/>
                          <a:ext cx="4547235" cy="2604197"/>
                          <a:chOff x="0" y="0"/>
                          <a:chExt cx="4547235" cy="2604197"/>
                        </a:xfrm>
                      </wpg:grpSpPr>
                      <wps:wsp>
                        <wps:cNvPr id="19" name="Text Box 19"/>
                        <wps:cNvSpPr txBox="1"/>
                        <wps:spPr>
                          <a:xfrm>
                            <a:off x="0" y="2337497"/>
                            <a:ext cx="4547235" cy="266700"/>
                          </a:xfrm>
                          <a:prstGeom prst="rect">
                            <a:avLst/>
                          </a:prstGeom>
                          <a:solidFill>
                            <a:prstClr val="white"/>
                          </a:solidFill>
                          <a:ln>
                            <a:noFill/>
                          </a:ln>
                        </wps:spPr>
                        <wps:txbx>
                          <w:txbxContent>
                            <w:p w14:paraId="025318FE" w14:textId="637E3649" w:rsidR="004833BA" w:rsidRPr="00D9511D" w:rsidRDefault="004833BA" w:rsidP="00E865EB">
                              <w:pPr>
                                <w:pStyle w:val="Caption"/>
                                <w:rPr>
                                  <w:color w:val="000000" w:themeColor="text1"/>
                                </w:rPr>
                              </w:pPr>
                              <w:r w:rsidRPr="00D9511D">
                                <w:rPr>
                                  <w:i w:val="0"/>
                                  <w:color w:val="000000" w:themeColor="text1"/>
                                </w:rPr>
                                <w:t>Figure</w:t>
                              </w:r>
                              <w:r>
                                <w:rPr>
                                  <w:i w:val="0"/>
                                  <w:color w:val="000000" w:themeColor="text1"/>
                                </w:rPr>
                                <w:t xml:space="preserve"> 5. </w:t>
                              </w:r>
                              <w:r w:rsidRPr="00D9511D">
                                <w:rPr>
                                  <w:i w:val="0"/>
                                  <w:color w:val="000000" w:themeColor="text1"/>
                                </w:rPr>
                                <w:t xml:space="preserve"> Root length density of </w:t>
                              </w:r>
                              <w:r>
                                <w:rPr>
                                  <w:i w:val="0"/>
                                  <w:color w:val="000000" w:themeColor="text1"/>
                                </w:rPr>
                                <w:t>cover crops</w:t>
                              </w:r>
                              <w:r w:rsidRPr="00D9511D">
                                <w:rPr>
                                  <w:i w:val="0"/>
                                  <w:color w:val="000000" w:themeColor="text1"/>
                                </w:rPr>
                                <w:t xml:space="preserve"> at each depth. </w:t>
                              </w:r>
                              <w:r w:rsidRPr="00D9100C">
                                <w:rPr>
                                  <w:i w:val="0"/>
                                  <w:color w:val="000000" w:themeColor="text1"/>
                                </w:rPr>
                                <w:t>(</w:t>
                              </w:r>
                              <w:r w:rsidRPr="00D9511D">
                                <w:rPr>
                                  <w:color w:val="000000" w:themeColor="text1"/>
                                </w:rPr>
                                <w:t xml:space="preserve">P=0.008, </w:t>
                              </w:r>
                              <w:r w:rsidRPr="00D9100C">
                                <w:rPr>
                                  <w:i w:val="0"/>
                                  <w:color w:val="000000" w:themeColor="text1"/>
                                </w:rPr>
                                <w:t>d.f. 39).</w:t>
                              </w:r>
                              <w:r w:rsidRPr="00D9511D">
                                <w:rPr>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49" name="Chart 49"/>
                        <wpg:cNvFrPr/>
                        <wpg:xfrm>
                          <a:off x="569344" y="0"/>
                          <a:ext cx="3419475" cy="2339975"/>
                        </wpg:xfrm>
                        <a:graphic>
                          <a:graphicData uri="http://schemas.openxmlformats.org/drawingml/2006/chart">
                            <c:chart xmlns:c="http://schemas.openxmlformats.org/drawingml/2006/chart" xmlns:r="http://schemas.openxmlformats.org/officeDocument/2006/relationships" r:id="rId23"/>
                          </a:graphicData>
                        </a:graphic>
                      </wpg:graphicFrame>
                    </wpg:wgp>
                  </a:graphicData>
                </a:graphic>
              </wp:anchor>
            </w:drawing>
          </mc:Choice>
          <mc:Fallback>
            <w:pict>
              <v:group w14:anchorId="497507CD" id="Group 50" o:spid="_x0000_s1038" style="position:absolute;margin-left:0;margin-top:313.35pt;width:358.05pt;height:205.05pt;z-index:251651072;mso-position-horizontal:center;mso-position-horizontal-relative:margin" coordsize="45472,26041"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">
                <v:shape id="Text Box 19" o:spid="_x0000_s1039" type="#_x0000_t202" style="position:absolute;top:23374;width:454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025318FE" w14:textId="637E3649" w:rsidR="004833BA" w:rsidRPr="00D9511D" w:rsidRDefault="004833BA" w:rsidP="00E865EB">
                        <w:pPr>
                          <w:pStyle w:val="Caption"/>
                          <w:rPr>
                            <w:color w:val="000000" w:themeColor="text1"/>
                          </w:rPr>
                        </w:pPr>
                        <w:r w:rsidRPr="00D9511D">
                          <w:rPr>
                            <w:i w:val="0"/>
                            <w:color w:val="000000" w:themeColor="text1"/>
                          </w:rPr>
                          <w:t>Figure</w:t>
                        </w:r>
                        <w:r>
                          <w:rPr>
                            <w:i w:val="0"/>
                            <w:color w:val="000000" w:themeColor="text1"/>
                          </w:rPr>
                          <w:t xml:space="preserve"> 5. </w:t>
                        </w:r>
                        <w:r w:rsidRPr="00D9511D">
                          <w:rPr>
                            <w:i w:val="0"/>
                            <w:color w:val="000000" w:themeColor="text1"/>
                          </w:rPr>
                          <w:t xml:space="preserve"> Root length density of </w:t>
                        </w:r>
                        <w:r>
                          <w:rPr>
                            <w:i w:val="0"/>
                            <w:color w:val="000000" w:themeColor="text1"/>
                          </w:rPr>
                          <w:t>cover crops</w:t>
                        </w:r>
                        <w:r w:rsidRPr="00D9511D">
                          <w:rPr>
                            <w:i w:val="0"/>
                            <w:color w:val="000000" w:themeColor="text1"/>
                          </w:rPr>
                          <w:t xml:space="preserve"> at each depth. </w:t>
                        </w:r>
                        <w:r w:rsidRPr="00D9100C">
                          <w:rPr>
                            <w:i w:val="0"/>
                            <w:color w:val="000000" w:themeColor="text1"/>
                          </w:rPr>
                          <w:t>(</w:t>
                        </w:r>
                        <w:r w:rsidRPr="00D9511D">
                          <w:rPr>
                            <w:color w:val="000000" w:themeColor="text1"/>
                          </w:rPr>
                          <w:t xml:space="preserve">P=0.008, </w:t>
                        </w:r>
                        <w:r w:rsidRPr="00D9100C">
                          <w:rPr>
                            <w:i w:val="0"/>
                            <w:color w:val="000000" w:themeColor="text1"/>
                          </w:rPr>
                          <w:t>d.f. 39).</w:t>
                        </w:r>
                        <w:r w:rsidRPr="00D9511D">
                          <w:rPr>
                            <w:color w:val="000000" w:themeColor="text1"/>
                          </w:rPr>
                          <w:t xml:space="preserve"> </w:t>
                        </w:r>
                      </w:p>
                    </w:txbxContent>
                  </v:textbox>
                </v:shape>
                <v:shape id="Chart 49" o:spid="_x0000_s1040" type="#_x0000_t75" style="position:absolute;left:5669;width:34198;height:234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">
                  <v:imagedata r:id="rId24" o:title=""/>
                  <o:lock v:ext="edit" aspectratio="f"/>
                </v:shape>
                <w10:wrap type="topAndBottom" anchorx="margin"/>
              </v:group>
            </w:pict>
          </mc:Fallback>
        </mc:AlternateContent>
      </w:r>
      <w:r>
        <w:t xml:space="preserve">We found that radish produced the most roots throughout the soil profile however in all treatments root production increased with soil depth which would not normally be expected. It is possible that </w:t>
      </w:r>
      <w:proofErr w:type="gramStart"/>
      <w:r>
        <w:t>this reflected roots</w:t>
      </w:r>
      <w:proofErr w:type="gramEnd"/>
      <w:r>
        <w:t xml:space="preserve"> growing where water was most available and they were preferentially growing at the bottom of the column where water content was greatest as the surface irrigation was not enough to sustain growth. It appeared that when rye and radish was combined there may have been some negative effect on root growth (Fig.5). </w:t>
      </w:r>
    </w:p>
    <w:p w14:paraId="725FEA05" w14:textId="78D33FBE" w:rsidR="00444D0B" w:rsidRDefault="00444D0B" w:rsidP="00E865EB">
      <w:pPr>
        <w:spacing w:line="360" w:lineRule="auto"/>
      </w:pPr>
      <w:r w:rsidRPr="0011072A">
        <w:rPr>
          <w:rFonts w:asciiTheme="minorHAnsi" w:hAnsiTheme="minorHAnsi"/>
          <w:noProof/>
          <w:sz w:val="22"/>
          <w:lang w:eastAsia="en-GB"/>
        </w:rPr>
        <w:lastRenderedPageBreak/>
        <mc:AlternateContent>
          <mc:Choice Requires="wpg">
            <w:drawing>
              <wp:anchor distT="0" distB="0" distL="114300" distR="114300" simplePos="0" relativeHeight="251653120" behindDoc="0" locked="0" layoutInCell="1" allowOverlap="1" wp14:anchorId="003A7F3B" wp14:editId="231322AB">
                <wp:simplePos x="0" y="0"/>
                <wp:positionH relativeFrom="margin">
                  <wp:posOffset>-94891</wp:posOffset>
                </wp:positionH>
                <wp:positionV relativeFrom="page">
                  <wp:posOffset>2182483</wp:posOffset>
                </wp:positionV>
                <wp:extent cx="5759450" cy="4663440"/>
                <wp:effectExtent l="0" t="0" r="0" b="3810"/>
                <wp:wrapTopAndBottom/>
                <wp:docPr id="52" name="Group 52"/>
                <wp:cNvGraphicFramePr/>
                <a:graphic xmlns:a="http://schemas.openxmlformats.org/drawingml/2006/main">
                  <a:graphicData uri="http://schemas.microsoft.com/office/word/2010/wordprocessingGroup">
                    <wpg:wgp>
                      <wpg:cNvGrpSpPr/>
                      <wpg:grpSpPr>
                        <a:xfrm>
                          <a:off x="0" y="0"/>
                          <a:ext cx="5759450" cy="4663440"/>
                          <a:chOff x="0" y="0"/>
                          <a:chExt cx="5760000" cy="4663440"/>
                        </a:xfrm>
                      </wpg:grpSpPr>
                      <wpg:grpSp>
                        <wpg:cNvPr id="67" name="Group 67"/>
                        <wpg:cNvGrpSpPr/>
                        <wpg:grpSpPr>
                          <a:xfrm>
                            <a:off x="0" y="0"/>
                            <a:ext cx="5760000" cy="4663440"/>
                            <a:chOff x="0" y="0"/>
                            <a:chExt cx="5608320" cy="4663867"/>
                          </a:xfrm>
                        </wpg:grpSpPr>
                        <wps:wsp>
                          <wps:cNvPr id="68" name="Text Box 68"/>
                          <wps:cNvSpPr txBox="1"/>
                          <wps:spPr>
                            <a:xfrm>
                              <a:off x="20471" y="4258102"/>
                              <a:ext cx="5490845" cy="405765"/>
                            </a:xfrm>
                            <a:prstGeom prst="rect">
                              <a:avLst/>
                            </a:prstGeom>
                            <a:solidFill>
                              <a:prstClr val="white"/>
                            </a:solidFill>
                            <a:ln>
                              <a:noFill/>
                            </a:ln>
                          </wps:spPr>
                          <wps:txbx>
                            <w:txbxContent>
                              <w:p w14:paraId="7DC471BF" w14:textId="750B1399" w:rsidR="004833BA" w:rsidRPr="00502778" w:rsidRDefault="004833BA" w:rsidP="00444D0B">
                                <w:pPr>
                                  <w:pStyle w:val="Caption"/>
                                  <w:rPr>
                                    <w:rFonts w:cstheme="minorHAnsi"/>
                                    <w:i w:val="0"/>
                                    <w:noProof/>
                                    <w:color w:val="000000" w:themeColor="text1"/>
                                    <w:sz w:val="20"/>
                                  </w:rPr>
                                </w:pPr>
                                <w:r w:rsidRPr="00502778">
                                  <w:rPr>
                                    <w:rFonts w:cstheme="minorHAnsi"/>
                                    <w:i w:val="0"/>
                                    <w:color w:val="000000" w:themeColor="text1"/>
                                  </w:rPr>
                                  <w:t>Figure</w:t>
                                </w:r>
                                <w:r>
                                  <w:rPr>
                                    <w:rFonts w:cstheme="minorHAnsi"/>
                                    <w:i w:val="0"/>
                                    <w:color w:val="000000" w:themeColor="text1"/>
                                  </w:rPr>
                                  <w:t xml:space="preserve"> 6.</w:t>
                                </w:r>
                                <w:r w:rsidRPr="00502778">
                                  <w:rPr>
                                    <w:rFonts w:cstheme="minorHAnsi"/>
                                    <w:i w:val="0"/>
                                    <w:color w:val="000000" w:themeColor="text1"/>
                                  </w:rPr>
                                  <w:t xml:space="preserve"> </w:t>
                                </w:r>
                                <w:r>
                                  <w:rPr>
                                    <w:rFonts w:cstheme="minorHAnsi"/>
                                    <w:i w:val="0"/>
                                    <w:color w:val="000000" w:themeColor="text1"/>
                                  </w:rPr>
                                  <w:t xml:space="preserve">Cross sections at 10 cm depth of soil columns before termination. A) Bare soil B) Rye C) Tillage radish D) Rye &amp; tillage radish. White shows soil, red shows pore space and coloured areas show radish ro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9" name="Group 69"/>
                          <wpg:cNvGrpSpPr/>
                          <wpg:grpSpPr>
                            <a:xfrm>
                              <a:off x="0" y="0"/>
                              <a:ext cx="5608320" cy="4162425"/>
                              <a:chOff x="0" y="0"/>
                              <a:chExt cx="5608320" cy="4162425"/>
                            </a:xfrm>
                          </wpg:grpSpPr>
                          <wps:wsp>
                            <wps:cNvPr id="70" name="Rectangle 70"/>
                            <wps:cNvSpPr/>
                            <wps:spPr>
                              <a:xfrm>
                                <a:off x="0" y="0"/>
                                <a:ext cx="5608320" cy="4162425"/>
                              </a:xfrm>
                              <a:prstGeom prst="rect">
                                <a:avLst/>
                              </a:prstGeom>
                              <a:solidFill>
                                <a:sysClr val="windowText" lastClr="000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1" name="Group 71"/>
                            <wpg:cNvGrpSpPr/>
                            <wpg:grpSpPr>
                              <a:xfrm>
                                <a:off x="27295" y="0"/>
                                <a:ext cx="5562498" cy="4060099"/>
                                <a:chOff x="0" y="0"/>
                                <a:chExt cx="5562498" cy="4060099"/>
                              </a:xfrm>
                            </wpg:grpSpPr>
                            <wpg:grpSp>
                              <wpg:cNvPr id="72" name="Group 72"/>
                              <wpg:cNvGrpSpPr/>
                              <wpg:grpSpPr>
                                <a:xfrm>
                                  <a:off x="0" y="307075"/>
                                  <a:ext cx="5562498" cy="3753024"/>
                                  <a:chOff x="-385412" y="53972"/>
                                  <a:chExt cx="6284037" cy="4239780"/>
                                </a:xfrm>
                                <a:solidFill>
                                  <a:sysClr val="windowText" lastClr="000000"/>
                                </a:solidFill>
                              </wpg:grpSpPr>
                              <pic:pic xmlns:pic="http://schemas.openxmlformats.org/drawingml/2006/picture">
                                <pic:nvPicPr>
                                  <pic:cNvPr id="73" name="Picture 7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85412" y="69379"/>
                                    <a:ext cx="2700020" cy="1799590"/>
                                  </a:xfrm>
                                  <a:prstGeom prst="rect">
                                    <a:avLst/>
                                  </a:prstGeom>
                                  <a:grpFill/>
                                </pic:spPr>
                              </pic:pic>
                              <pic:pic xmlns:pic="http://schemas.openxmlformats.org/drawingml/2006/picture">
                                <pic:nvPicPr>
                                  <pic:cNvPr id="74" name="Picture 7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99294" y="2494138"/>
                                    <a:ext cx="2700020" cy="1799590"/>
                                  </a:xfrm>
                                  <a:prstGeom prst="rect">
                                    <a:avLst/>
                                  </a:prstGeom>
                                  <a:grpFill/>
                                </pic:spPr>
                              </pic:pic>
                              <pic:pic xmlns:pic="http://schemas.openxmlformats.org/drawingml/2006/picture">
                                <pic:nvPicPr>
                                  <pic:cNvPr id="75" name="Picture 7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198605" y="53972"/>
                                    <a:ext cx="2700020" cy="1799590"/>
                                  </a:xfrm>
                                  <a:prstGeom prst="rect">
                                    <a:avLst/>
                                  </a:prstGeom>
                                  <a:grpFill/>
                                </pic:spPr>
                              </pic:pic>
                              <pic:pic xmlns:pic="http://schemas.openxmlformats.org/drawingml/2006/picture">
                                <pic:nvPicPr>
                                  <pic:cNvPr id="76" name="Picture 7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31412" y="2494161"/>
                                    <a:ext cx="2703830" cy="1799591"/>
                                  </a:xfrm>
                                  <a:prstGeom prst="rect">
                                    <a:avLst/>
                                  </a:prstGeom>
                                  <a:grpFill/>
                                </pic:spPr>
                              </pic:pic>
                            </wpg:grpSp>
                            <wps:wsp>
                              <wps:cNvPr id="77" name="Text Box 77"/>
                              <wps:cNvSpPr txBox="1"/>
                              <wps:spPr>
                                <a:xfrm>
                                  <a:off x="1044054" y="0"/>
                                  <a:ext cx="272415" cy="252095"/>
                                </a:xfrm>
                                <a:prstGeom prst="rect">
                                  <a:avLst/>
                                </a:prstGeom>
                                <a:solidFill>
                                  <a:sysClr val="windowText" lastClr="000000"/>
                                </a:solidFill>
                                <a:ln w="6350">
                                  <a:solidFill>
                                    <a:prstClr val="black"/>
                                  </a:solidFill>
                                </a:ln>
                              </wps:spPr>
                              <wps:txbx>
                                <w:txbxContent>
                                  <w:p w14:paraId="3D7483F2" w14:textId="77777777" w:rsidR="004833BA" w:rsidRPr="00502778" w:rsidRDefault="004833BA" w:rsidP="00444D0B">
                                    <w:pPr>
                                      <w:rPr>
                                        <w:color w:val="FFFFFF" w:themeColor="background1"/>
                                      </w:rPr>
                                    </w:pPr>
                                    <w:r w:rsidRPr="00502778">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Text Box 78"/>
                              <wps:cNvSpPr txBox="1"/>
                              <wps:spPr>
                                <a:xfrm>
                                  <a:off x="4299045" y="2163170"/>
                                  <a:ext cx="272415" cy="252095"/>
                                </a:xfrm>
                                <a:prstGeom prst="rect">
                                  <a:avLst/>
                                </a:prstGeom>
                                <a:solidFill>
                                  <a:sysClr val="windowText" lastClr="000000"/>
                                </a:solidFill>
                                <a:ln w="6350">
                                  <a:solidFill>
                                    <a:prstClr val="black"/>
                                  </a:solidFill>
                                </a:ln>
                              </wps:spPr>
                              <wps:txbx>
                                <w:txbxContent>
                                  <w:p w14:paraId="45454708" w14:textId="77777777" w:rsidR="004833BA" w:rsidRPr="00502778" w:rsidRDefault="004833BA" w:rsidP="00444D0B">
                                    <w:pPr>
                                      <w:rPr>
                                        <w:color w:val="FFFFFF" w:themeColor="background1"/>
                                      </w:rPr>
                                    </w:pPr>
                                    <w:r>
                                      <w:rPr>
                                        <w:color w:val="FFFFFF" w:themeColor="background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989463" y="2176818"/>
                                  <a:ext cx="272415" cy="252095"/>
                                </a:xfrm>
                                <a:prstGeom prst="rect">
                                  <a:avLst/>
                                </a:prstGeom>
                                <a:solidFill>
                                  <a:sysClr val="windowText" lastClr="000000"/>
                                </a:solidFill>
                                <a:ln w="6350">
                                  <a:solidFill>
                                    <a:prstClr val="black"/>
                                  </a:solidFill>
                                </a:ln>
                              </wps:spPr>
                              <wps:txbx>
                                <w:txbxContent>
                                  <w:p w14:paraId="066E50FA" w14:textId="77777777" w:rsidR="004833BA" w:rsidRPr="00502778" w:rsidRDefault="004833BA" w:rsidP="00444D0B">
                                    <w:pPr>
                                      <w:rPr>
                                        <w:color w:val="FFFFFF" w:themeColor="background1"/>
                                      </w:rPr>
                                    </w:pPr>
                                    <w:r>
                                      <w:rPr>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4285397" y="0"/>
                                  <a:ext cx="272415" cy="252095"/>
                                </a:xfrm>
                                <a:prstGeom prst="rect">
                                  <a:avLst/>
                                </a:prstGeom>
                                <a:solidFill>
                                  <a:sysClr val="windowText" lastClr="000000"/>
                                </a:solidFill>
                                <a:ln w="6350">
                                  <a:solidFill>
                                    <a:prstClr val="black"/>
                                  </a:solidFill>
                                </a:ln>
                              </wps:spPr>
                              <wps:txbx>
                                <w:txbxContent>
                                  <w:p w14:paraId="1CA1C2A1" w14:textId="77777777" w:rsidR="004833BA" w:rsidRPr="00502778" w:rsidRDefault="004833BA" w:rsidP="00444D0B">
                                    <w:pPr>
                                      <w:rPr>
                                        <w:color w:val="FFFFFF" w:themeColor="background1"/>
                                      </w:rPr>
                                    </w:pPr>
                                    <w:r>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20" name="Straight Arrow Connector 20"/>
                        <wps:cNvCnPr/>
                        <wps:spPr>
                          <a:xfrm>
                            <a:off x="564776" y="1999130"/>
                            <a:ext cx="1299883" cy="0"/>
                          </a:xfrm>
                          <a:prstGeom prst="straightConnector1">
                            <a:avLst/>
                          </a:prstGeom>
                          <a:noFill/>
                          <a:ln w="19050" cap="flat" cmpd="sng" algn="ctr">
                            <a:solidFill>
                              <a:sysClr val="window" lastClr="FFFFFF"/>
                            </a:solidFill>
                            <a:prstDash val="solid"/>
                            <a:miter lim="800000"/>
                            <a:headEnd type="triangle"/>
                            <a:tailEnd type="triangle"/>
                          </a:ln>
                          <a:effectLst/>
                        </wps:spPr>
                        <wps:bodyPr/>
                      </wps:wsp>
                      <wps:wsp>
                        <wps:cNvPr id="51" name="Text Box 51"/>
                        <wps:cNvSpPr txBox="1"/>
                        <wps:spPr>
                          <a:xfrm>
                            <a:off x="833718" y="1999130"/>
                            <a:ext cx="735106" cy="268941"/>
                          </a:xfrm>
                          <a:prstGeom prst="rect">
                            <a:avLst/>
                          </a:prstGeom>
                          <a:noFill/>
                          <a:ln w="6350">
                            <a:noFill/>
                          </a:ln>
                        </wps:spPr>
                        <wps:txbx>
                          <w:txbxContent>
                            <w:p w14:paraId="14D20663" w14:textId="77777777" w:rsidR="004833BA" w:rsidRPr="00DB5E9A" w:rsidRDefault="004833BA" w:rsidP="00444D0B">
                              <w:pPr>
                                <w:jc w:val="center"/>
                                <w:rPr>
                                  <w:color w:val="FFFFFF" w:themeColor="background1"/>
                                </w:rPr>
                              </w:pPr>
                              <w:r w:rsidRPr="00DB5E9A">
                                <w:rPr>
                                  <w:color w:val="FFFFFF" w:themeColor="background1"/>
                                </w:rPr>
                                <w:t>6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3A7F3B" id="Group 52" o:spid="_x0000_s1041" style="position:absolute;margin-left:-7.45pt;margin-top:171.85pt;width:453.5pt;height:367.2pt;z-index:251653120;mso-position-horizontal-relative:margin;mso-position-vertical-relative:page" coordsize="57600,4663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">
                <v:group id="Group 67" o:spid="_x0000_s1042" style="position:absolute;width:57600;height:46634" coordsize="56083,46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Text Box 68" o:spid="_x0000_s1043" type="#_x0000_t202" style="position:absolute;left:204;top:42581;width:5490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14:paraId="7DC471BF" w14:textId="750B1399" w:rsidR="004833BA" w:rsidRPr="00502778" w:rsidRDefault="004833BA" w:rsidP="00444D0B">
                          <w:pPr>
                            <w:pStyle w:val="Caption"/>
                            <w:rPr>
                              <w:rFonts w:cstheme="minorHAnsi"/>
                              <w:i w:val="0"/>
                              <w:noProof/>
                              <w:color w:val="000000" w:themeColor="text1"/>
                              <w:sz w:val="20"/>
                            </w:rPr>
                          </w:pPr>
                          <w:r w:rsidRPr="00502778">
                            <w:rPr>
                              <w:rFonts w:cstheme="minorHAnsi"/>
                              <w:i w:val="0"/>
                              <w:color w:val="000000" w:themeColor="text1"/>
                            </w:rPr>
                            <w:t>Figure</w:t>
                          </w:r>
                          <w:r>
                            <w:rPr>
                              <w:rFonts w:cstheme="minorHAnsi"/>
                              <w:i w:val="0"/>
                              <w:color w:val="000000" w:themeColor="text1"/>
                            </w:rPr>
                            <w:t xml:space="preserve"> 6.</w:t>
                          </w:r>
                          <w:r w:rsidRPr="00502778">
                            <w:rPr>
                              <w:rFonts w:cstheme="minorHAnsi"/>
                              <w:i w:val="0"/>
                              <w:color w:val="000000" w:themeColor="text1"/>
                            </w:rPr>
                            <w:t xml:space="preserve"> </w:t>
                          </w:r>
                          <w:r>
                            <w:rPr>
                              <w:rFonts w:cstheme="minorHAnsi"/>
                              <w:i w:val="0"/>
                              <w:color w:val="000000" w:themeColor="text1"/>
                            </w:rPr>
                            <w:t xml:space="preserve">Cross sections at 10 cm depth of soil columns before termination. A) Bare soil B) Rye C) Tillage radish D) Rye &amp; tillage radish. White shows soil, red shows pore space and coloured areas show radish roots. </w:t>
                          </w:r>
                        </w:p>
                      </w:txbxContent>
                    </v:textbox>
                  </v:shape>
                  <v:group id="Group 69" o:spid="_x0000_s1044" style="position:absolute;width:56083;height:41624" coordsize="56083,41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Rectangle 70" o:spid="_x0000_s1045" style="position:absolute;width:56083;height:41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" fillcolor="windowText" stroked="f" strokeweight="1pt"/>
                    <v:group id="Group 71" o:spid="_x0000_s1046" style="position:absolute;left:272;width:55625;height:40600" coordsize="55624,40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group id="Group 72" o:spid="_x0000_s1047" style="position:absolute;top:3070;width:55624;height:37530" coordorigin="-3854,539" coordsize="62840,4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Picture 73" o:spid="_x0000_s1048" type="#_x0000_t75" style="position:absolute;left:-3854;top:693;width:27000;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">
                          <v:imagedata r:id="rId29" o:title=""/>
                        </v:shape>
                        <v:shape id="Picture 74" o:spid="_x0000_s1049" type="#_x0000_t75" style="position:absolute;left:30992;top:24941;width:27001;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">
                          <v:imagedata r:id="rId30" o:title=""/>
                        </v:shape>
                        <v:shape id="Picture 75" o:spid="_x0000_s1050" type="#_x0000_t75" style="position:absolute;left:31986;top:539;width:27000;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">
                          <v:imagedata r:id="rId31" o:title=""/>
                        </v:shape>
                        <v:shape id="Picture 76" o:spid="_x0000_s1051" type="#_x0000_t75" style="position:absolute;left:-3314;top:24941;width:27038;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">
                          <v:imagedata r:id="rId32" o:title=""/>
                        </v:shape>
                      </v:group>
                      <v:shape id="Text Box 77" o:spid="_x0000_s1052" type="#_x0000_t202" style="position:absolute;left:10440;width:2724;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" fillcolor="windowText" strokeweight=".5pt">
                        <v:textbox>
                          <w:txbxContent>
                            <w:p w14:paraId="3D7483F2" w14:textId="77777777" w:rsidR="004833BA" w:rsidRPr="00502778" w:rsidRDefault="004833BA" w:rsidP="00444D0B">
                              <w:pPr>
                                <w:rPr>
                                  <w:color w:val="FFFFFF" w:themeColor="background1"/>
                                </w:rPr>
                              </w:pPr>
                              <w:r w:rsidRPr="00502778">
                                <w:rPr>
                                  <w:color w:val="FFFFFF" w:themeColor="background1"/>
                                </w:rPr>
                                <w:t>A</w:t>
                              </w:r>
                            </w:p>
                          </w:txbxContent>
                        </v:textbox>
                      </v:shape>
                      <v:shape id="Text Box 78" o:spid="_x0000_s1053" type="#_x0000_t202" style="position:absolute;left:42990;top:21631;width:272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" fillcolor="windowText" strokeweight=".5pt">
                        <v:textbox>
                          <w:txbxContent>
                            <w:p w14:paraId="45454708" w14:textId="77777777" w:rsidR="004833BA" w:rsidRPr="00502778" w:rsidRDefault="004833BA" w:rsidP="00444D0B">
                              <w:pPr>
                                <w:rPr>
                                  <w:color w:val="FFFFFF" w:themeColor="background1"/>
                                </w:rPr>
                              </w:pPr>
                              <w:r>
                                <w:rPr>
                                  <w:color w:val="FFFFFF" w:themeColor="background1"/>
                                </w:rPr>
                                <w:t>D</w:t>
                              </w:r>
                            </w:p>
                          </w:txbxContent>
                        </v:textbox>
                      </v:shape>
                      <v:shape id="Text Box 79" o:spid="_x0000_s1054" type="#_x0000_t202" style="position:absolute;left:9894;top:21768;width:272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" fillcolor="windowText" strokeweight=".5pt">
                        <v:textbox>
                          <w:txbxContent>
                            <w:p w14:paraId="066E50FA" w14:textId="77777777" w:rsidR="004833BA" w:rsidRPr="00502778" w:rsidRDefault="004833BA" w:rsidP="00444D0B">
                              <w:pPr>
                                <w:rPr>
                                  <w:color w:val="FFFFFF" w:themeColor="background1"/>
                                </w:rPr>
                              </w:pPr>
                              <w:r>
                                <w:rPr>
                                  <w:color w:val="FFFFFF" w:themeColor="background1"/>
                                </w:rPr>
                                <w:t>C</w:t>
                              </w:r>
                            </w:p>
                          </w:txbxContent>
                        </v:textbox>
                      </v:shape>
                      <v:shape id="Text Box 80" o:spid="_x0000_s1055" type="#_x0000_t202" style="position:absolute;left:42853;width:2725;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" fillcolor="windowText" strokeweight=".5pt">
                        <v:textbox>
                          <w:txbxContent>
                            <w:p w14:paraId="1CA1C2A1" w14:textId="77777777" w:rsidR="004833BA" w:rsidRPr="00502778" w:rsidRDefault="004833BA" w:rsidP="00444D0B">
                              <w:pPr>
                                <w:rPr>
                                  <w:color w:val="FFFFFF" w:themeColor="background1"/>
                                </w:rPr>
                              </w:pPr>
                              <w:r>
                                <w:rPr>
                                  <w:color w:val="FFFFFF" w:themeColor="background1"/>
                                </w:rPr>
                                <w:t>B</w:t>
                              </w:r>
                            </w:p>
                          </w:txbxContent>
                        </v:textbox>
                      </v:shape>
                    </v:group>
                  </v:group>
                </v:group>
                <v:shapetype id="_x0000_t32" coordsize="21600,21600" o:spt="32" o:oned="t" path="m,l21600,21600e" filled="f">
                  <v:path arrowok="t" fillok="f" o:connecttype="none"/>
                  <o:lock v:ext="edit" shapetype="t"/>
                </v:shapetype>
                <v:shape id="Straight Arrow Connector 20" o:spid="_x0000_s1056" type="#_x0000_t32" style="position:absolute;left:5647;top:19991;width:129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" strokecolor="window" strokeweight="1.5pt">
                  <v:stroke startarrow="block" endarrow="block" joinstyle="miter"/>
                </v:shape>
                <v:shape id="Text Box 51" o:spid="_x0000_s1057" type="#_x0000_t202" style="position:absolute;left:8337;top:19991;width:7351;height:2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14D20663" w14:textId="77777777" w:rsidR="004833BA" w:rsidRPr="00DB5E9A" w:rsidRDefault="004833BA" w:rsidP="00444D0B">
                        <w:pPr>
                          <w:jc w:val="center"/>
                          <w:rPr>
                            <w:color w:val="FFFFFF" w:themeColor="background1"/>
                          </w:rPr>
                        </w:pPr>
                        <w:r w:rsidRPr="00DB5E9A">
                          <w:rPr>
                            <w:color w:val="FFFFFF" w:themeColor="background1"/>
                          </w:rPr>
                          <w:t>6 cm</w:t>
                        </w:r>
                      </w:p>
                    </w:txbxContent>
                  </v:textbox>
                </v:shape>
                <w10:wrap type="topAndBottom" anchorx="margin" anchory="page"/>
              </v:group>
            </w:pict>
          </mc:Fallback>
        </mc:AlternateContent>
      </w:r>
      <w:r>
        <w:t xml:space="preserve">No overall differences in soil porosity were measured. X-ray CT images suggest that where a tillage radish was grown the distribution of pores becomes more restricted and the porosity of the soil changes from being many small pores to having a greater proportion of large cracks as a result of lateral fracturing due to the large tap roots (Fig.6). </w:t>
      </w:r>
    </w:p>
    <w:p w14:paraId="05B35CC0" w14:textId="6E9C3783" w:rsidR="00444D0B" w:rsidRDefault="00444D0B" w:rsidP="00E865EB">
      <w:pPr>
        <w:spacing w:line="360" w:lineRule="auto"/>
      </w:pPr>
      <w:r w:rsidRPr="0011072A">
        <w:rPr>
          <w:rFonts w:asciiTheme="majorHAnsi" w:eastAsiaTheme="majorEastAsia" w:hAnsiTheme="majorHAnsi" w:cstheme="majorBidi"/>
          <w:i/>
          <w:iCs/>
          <w:noProof/>
          <w:color w:val="2E74B5" w:themeColor="accent1" w:themeShade="BF"/>
          <w:sz w:val="22"/>
          <w:lang w:eastAsia="en-GB"/>
        </w:rPr>
        <mc:AlternateContent>
          <mc:Choice Requires="wpg">
            <w:drawing>
              <wp:anchor distT="0" distB="0" distL="114300" distR="114300" simplePos="0" relativeHeight="251655168" behindDoc="0" locked="0" layoutInCell="1" allowOverlap="1" wp14:anchorId="6AF9B1DA" wp14:editId="3025B88A">
                <wp:simplePos x="0" y="0"/>
                <wp:positionH relativeFrom="margin">
                  <wp:posOffset>1092835</wp:posOffset>
                </wp:positionH>
                <wp:positionV relativeFrom="page">
                  <wp:posOffset>7441227</wp:posOffset>
                </wp:positionV>
                <wp:extent cx="3545205" cy="2803525"/>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3545205" cy="2803525"/>
                          <a:chOff x="0" y="0"/>
                          <a:chExt cx="3545205" cy="2803525"/>
                        </a:xfrm>
                      </wpg:grpSpPr>
                      <wpg:graphicFrame>
                        <wpg:cNvPr id="24" name="Chart 24"/>
                        <wpg:cNvFrPr/>
                        <wpg:xfrm>
                          <a:off x="0" y="0"/>
                          <a:ext cx="3545205" cy="2339975"/>
                        </wpg:xfrm>
                        <a:graphic>
                          <a:graphicData uri="http://schemas.openxmlformats.org/drawingml/2006/chart">
                            <c:chart xmlns:c="http://schemas.openxmlformats.org/drawingml/2006/chart" xmlns:r="http://schemas.openxmlformats.org/officeDocument/2006/relationships" r:id="rId33"/>
                          </a:graphicData>
                        </a:graphic>
                      </wpg:graphicFrame>
                      <wps:wsp>
                        <wps:cNvPr id="25" name="Text Box 25"/>
                        <wps:cNvSpPr txBox="1"/>
                        <wps:spPr>
                          <a:xfrm>
                            <a:off x="60385" y="2397760"/>
                            <a:ext cx="3419475" cy="405765"/>
                          </a:xfrm>
                          <a:prstGeom prst="rect">
                            <a:avLst/>
                          </a:prstGeom>
                          <a:solidFill>
                            <a:prstClr val="white"/>
                          </a:solidFill>
                          <a:ln>
                            <a:noFill/>
                          </a:ln>
                        </wps:spPr>
                        <wps:txbx>
                          <w:txbxContent>
                            <w:p w14:paraId="0F8BF436" w14:textId="7792B3C1" w:rsidR="004833BA" w:rsidRPr="00D9511D" w:rsidRDefault="004833BA" w:rsidP="00444D0B">
                              <w:pPr>
                                <w:pStyle w:val="Caption"/>
                                <w:rPr>
                                  <w:i w:val="0"/>
                                  <w:color w:val="000000" w:themeColor="text1"/>
                                </w:rPr>
                              </w:pPr>
                              <w:r w:rsidRPr="00D9511D">
                                <w:rPr>
                                  <w:i w:val="0"/>
                                  <w:color w:val="000000" w:themeColor="text1"/>
                                </w:rPr>
                                <w:t>Figure</w:t>
                              </w:r>
                              <w:r>
                                <w:rPr>
                                  <w:i w:val="0"/>
                                  <w:color w:val="000000" w:themeColor="text1"/>
                                </w:rPr>
                                <w:t xml:space="preserve"> 7. </w:t>
                              </w:r>
                              <w:r w:rsidRPr="00D9511D">
                                <w:rPr>
                                  <w:i w:val="0"/>
                                  <w:color w:val="000000" w:themeColor="text1"/>
                                </w:rPr>
                                <w:t xml:space="preserve"> </w:t>
                              </w:r>
                              <w:r>
                                <w:rPr>
                                  <w:i w:val="0"/>
                                  <w:color w:val="000000" w:themeColor="text1"/>
                                </w:rPr>
                                <w:t>Sugar beet leaf area at harvest following different cover crop treatments</w:t>
                              </w:r>
                              <w:r w:rsidRPr="00D9511D">
                                <w:rPr>
                                  <w:i w:val="0"/>
                                  <w:color w:val="000000" w:themeColor="text1"/>
                                </w:rPr>
                                <w:t xml:space="preserve"> (</w:t>
                              </w:r>
                              <w:r w:rsidRPr="00D9511D">
                                <w:rPr>
                                  <w:color w:val="000000" w:themeColor="text1"/>
                                </w:rPr>
                                <w:t>P&lt;.001</w:t>
                              </w:r>
                              <w:r w:rsidRPr="00D9511D">
                                <w:rPr>
                                  <w:i w:val="0"/>
                                  <w:color w:val="000000" w:themeColor="text1"/>
                                </w:rPr>
                                <w:t xml:space="preserve">, d.f. 16) error bar shows LSD of 440.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F9B1DA" id="Group 26" o:spid="_x0000_s1058" style="position:absolute;margin-left:86.05pt;margin-top:585.9pt;width:279.15pt;height:220.75pt;z-index:251655168;mso-position-horizontal-relative:margin;mso-position-vertical-relative:page" coordsize="35452,28035"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">
                <v:shape id="Chart 24" o:spid="_x0000_s1059" type="#_x0000_t75" style="position:absolute;width:35478;height:234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">
                  <v:imagedata r:id="rId34" o:title=""/>
                  <o:lock v:ext="edit" aspectratio="f"/>
                </v:shape>
                <v:shape id="Text Box 25" o:spid="_x0000_s1060" type="#_x0000_t202" style="position:absolute;left:603;top:23977;width:34195;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0F8BF436" w14:textId="7792B3C1" w:rsidR="004833BA" w:rsidRPr="00D9511D" w:rsidRDefault="004833BA" w:rsidP="00444D0B">
                        <w:pPr>
                          <w:pStyle w:val="Caption"/>
                          <w:rPr>
                            <w:i w:val="0"/>
                            <w:color w:val="000000" w:themeColor="text1"/>
                          </w:rPr>
                        </w:pPr>
                        <w:r w:rsidRPr="00D9511D">
                          <w:rPr>
                            <w:i w:val="0"/>
                            <w:color w:val="000000" w:themeColor="text1"/>
                          </w:rPr>
                          <w:t>Figure</w:t>
                        </w:r>
                        <w:r>
                          <w:rPr>
                            <w:i w:val="0"/>
                            <w:color w:val="000000" w:themeColor="text1"/>
                          </w:rPr>
                          <w:t xml:space="preserve"> 7. </w:t>
                        </w:r>
                        <w:r w:rsidRPr="00D9511D">
                          <w:rPr>
                            <w:i w:val="0"/>
                            <w:color w:val="000000" w:themeColor="text1"/>
                          </w:rPr>
                          <w:t xml:space="preserve"> </w:t>
                        </w:r>
                        <w:r>
                          <w:rPr>
                            <w:i w:val="0"/>
                            <w:color w:val="000000" w:themeColor="text1"/>
                          </w:rPr>
                          <w:t>Sugar beet leaf area at harvest following different cover crop treatments</w:t>
                        </w:r>
                        <w:r w:rsidRPr="00D9511D">
                          <w:rPr>
                            <w:i w:val="0"/>
                            <w:color w:val="000000" w:themeColor="text1"/>
                          </w:rPr>
                          <w:t xml:space="preserve"> (</w:t>
                        </w:r>
                        <w:r w:rsidRPr="00D9511D">
                          <w:rPr>
                            <w:color w:val="000000" w:themeColor="text1"/>
                          </w:rPr>
                          <w:t>P&lt;.001</w:t>
                        </w:r>
                        <w:r w:rsidRPr="00D9511D">
                          <w:rPr>
                            <w:i w:val="0"/>
                            <w:color w:val="000000" w:themeColor="text1"/>
                          </w:rPr>
                          <w:t xml:space="preserve">, d.f. 16) error bar shows LSD of 440. </w:t>
                        </w:r>
                      </w:p>
                    </w:txbxContent>
                  </v:textbox>
                </v:shape>
                <w10:wrap type="topAndBottom" anchorx="margin" anchory="page"/>
              </v:group>
            </w:pict>
          </mc:Fallback>
        </mc:AlternateContent>
      </w:r>
      <w:r>
        <w:t>It appeared that sugar beet growth in treatments containing radishes may have been restricted as seen by the differences in leaf area and storage root size (Fig.7&amp;8)</w:t>
      </w:r>
    </w:p>
    <w:p w14:paraId="519738C0" w14:textId="01449F6B" w:rsidR="00444D0B" w:rsidRDefault="007B03E6" w:rsidP="00E865EB">
      <w:pPr>
        <w:spacing w:line="360" w:lineRule="auto"/>
      </w:pPr>
      <w:r w:rsidRPr="0011072A">
        <w:rPr>
          <w:rFonts w:asciiTheme="minorHAnsi" w:hAnsiTheme="minorHAnsi"/>
          <w:noProof/>
          <w:sz w:val="22"/>
          <w:lang w:eastAsia="en-GB"/>
        </w:rPr>
        <w:lastRenderedPageBreak/>
        <mc:AlternateContent>
          <mc:Choice Requires="wpg">
            <w:drawing>
              <wp:anchor distT="0" distB="0" distL="114300" distR="114300" simplePos="0" relativeHeight="251657216" behindDoc="0" locked="0" layoutInCell="1" allowOverlap="1" wp14:anchorId="20436A99" wp14:editId="32254560">
                <wp:simplePos x="0" y="0"/>
                <wp:positionH relativeFrom="margin">
                  <wp:posOffset>1160780</wp:posOffset>
                </wp:positionH>
                <wp:positionV relativeFrom="paragraph">
                  <wp:posOffset>750618</wp:posOffset>
                </wp:positionV>
                <wp:extent cx="3402330" cy="2873375"/>
                <wp:effectExtent l="0" t="0" r="7620" b="3175"/>
                <wp:wrapTopAndBottom/>
                <wp:docPr id="10" name="Group 10"/>
                <wp:cNvGraphicFramePr/>
                <a:graphic xmlns:a="http://schemas.openxmlformats.org/drawingml/2006/main">
                  <a:graphicData uri="http://schemas.microsoft.com/office/word/2010/wordprocessingGroup">
                    <wpg:wgp>
                      <wpg:cNvGrpSpPr/>
                      <wpg:grpSpPr>
                        <a:xfrm>
                          <a:off x="0" y="0"/>
                          <a:ext cx="3402330" cy="2873375"/>
                          <a:chOff x="0" y="0"/>
                          <a:chExt cx="3402330" cy="2873375"/>
                        </a:xfrm>
                      </wpg:grpSpPr>
                      <wpg:graphicFrame>
                        <wpg:cNvPr id="11" name="Chart 11"/>
                        <wpg:cNvFrPr/>
                        <wpg:xfrm>
                          <a:off x="0" y="0"/>
                          <a:ext cx="3402330" cy="2339975"/>
                        </wpg:xfrm>
                        <a:graphic>
                          <a:graphicData uri="http://schemas.openxmlformats.org/drawingml/2006/chart">
                            <c:chart xmlns:c="http://schemas.openxmlformats.org/drawingml/2006/chart" xmlns:r="http://schemas.openxmlformats.org/officeDocument/2006/relationships" r:id="rId35"/>
                          </a:graphicData>
                        </a:graphic>
                      </wpg:graphicFrame>
                      <wps:wsp>
                        <wps:cNvPr id="12" name="Text Box 12"/>
                        <wps:cNvSpPr txBox="1"/>
                        <wps:spPr>
                          <a:xfrm>
                            <a:off x="0" y="2467610"/>
                            <a:ext cx="3402330" cy="405765"/>
                          </a:xfrm>
                          <a:prstGeom prst="rect">
                            <a:avLst/>
                          </a:prstGeom>
                          <a:solidFill>
                            <a:prstClr val="white"/>
                          </a:solidFill>
                          <a:ln>
                            <a:noFill/>
                          </a:ln>
                        </wps:spPr>
                        <wps:txbx>
                          <w:txbxContent>
                            <w:p w14:paraId="2A9B5614" w14:textId="31BC2A0E" w:rsidR="004833BA" w:rsidRPr="00D9511D" w:rsidRDefault="004833BA" w:rsidP="007B03E6">
                              <w:pPr>
                                <w:pStyle w:val="Caption"/>
                                <w:rPr>
                                  <w:rFonts w:ascii="Calibri" w:hAnsi="Calibri"/>
                                  <w:i w:val="0"/>
                                  <w:noProof/>
                                  <w:color w:val="000000" w:themeColor="text1"/>
                                  <w:lang w:val="en-US"/>
                                </w:rPr>
                              </w:pPr>
                              <w:r w:rsidRPr="00D9511D">
                                <w:rPr>
                                  <w:i w:val="0"/>
                                  <w:color w:val="000000" w:themeColor="text1"/>
                                </w:rPr>
                                <w:t>Figure</w:t>
                              </w:r>
                              <w:r>
                                <w:rPr>
                                  <w:i w:val="0"/>
                                  <w:color w:val="000000" w:themeColor="text1"/>
                                </w:rPr>
                                <w:t xml:space="preserve"> 8.  T</w:t>
                              </w:r>
                              <w:r w:rsidRPr="00D9511D">
                                <w:rPr>
                                  <w:i w:val="0"/>
                                  <w:color w:val="000000" w:themeColor="text1"/>
                                </w:rPr>
                                <w:t xml:space="preserve">aproot dry weight of sugar beet </w:t>
                              </w:r>
                              <w:r>
                                <w:rPr>
                                  <w:i w:val="0"/>
                                  <w:color w:val="000000" w:themeColor="text1"/>
                                </w:rPr>
                                <w:t>following different cover crop species(</w:t>
                              </w:r>
                              <w:r w:rsidRPr="00D9511D">
                                <w:rPr>
                                  <w:color w:val="000000" w:themeColor="text1"/>
                                </w:rPr>
                                <w:t xml:space="preserve">P=0.005, </w:t>
                              </w:r>
                              <w:r w:rsidRPr="00D9511D">
                                <w:rPr>
                                  <w:i w:val="0"/>
                                  <w:color w:val="000000" w:themeColor="text1"/>
                                </w:rPr>
                                <w:t>d.f. 16) Error bars showing</w:t>
                              </w:r>
                              <w:r w:rsidRPr="00D9511D">
                                <w:rPr>
                                  <w:color w:val="000000" w:themeColor="text1"/>
                                </w:rPr>
                                <w:t xml:space="preserve"> </w:t>
                              </w:r>
                              <w:r w:rsidRPr="00D9511D">
                                <w:rPr>
                                  <w:i w:val="0"/>
                                  <w:color w:val="000000" w:themeColor="text1"/>
                                </w:rPr>
                                <w:t xml:space="preserve">LSD of 11.92.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436A99" id="Group 10" o:spid="_x0000_s1061" style="position:absolute;margin-left:91.4pt;margin-top:59.1pt;width:267.9pt;height:226.25pt;z-index:251657216;mso-position-horizontal-relative:margin" coordsize="34023,28733"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">
                <v:shape id="Chart 11" o:spid="_x0000_s1062" type="#_x0000_t75" style="position:absolute;width:34015;height:234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">
                  <v:imagedata r:id="rId36" o:title=""/>
                  <o:lock v:ext="edit" aspectratio="f"/>
                </v:shape>
                <v:shape id="Text Box 12" o:spid="_x0000_s1063" type="#_x0000_t202" style="position:absolute;top:24676;width:3402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2A9B5614" w14:textId="31BC2A0E" w:rsidR="004833BA" w:rsidRPr="00D9511D" w:rsidRDefault="004833BA" w:rsidP="007B03E6">
                        <w:pPr>
                          <w:pStyle w:val="Caption"/>
                          <w:rPr>
                            <w:rFonts w:ascii="Calibri" w:hAnsi="Calibri"/>
                            <w:i w:val="0"/>
                            <w:noProof/>
                            <w:color w:val="000000" w:themeColor="text1"/>
                            <w:lang w:val="en-US"/>
                          </w:rPr>
                        </w:pPr>
                        <w:r w:rsidRPr="00D9511D">
                          <w:rPr>
                            <w:i w:val="0"/>
                            <w:color w:val="000000" w:themeColor="text1"/>
                          </w:rPr>
                          <w:t>Figure</w:t>
                        </w:r>
                        <w:r>
                          <w:rPr>
                            <w:i w:val="0"/>
                            <w:color w:val="000000" w:themeColor="text1"/>
                          </w:rPr>
                          <w:t xml:space="preserve"> 8.  T</w:t>
                        </w:r>
                        <w:r w:rsidRPr="00D9511D">
                          <w:rPr>
                            <w:i w:val="0"/>
                            <w:color w:val="000000" w:themeColor="text1"/>
                          </w:rPr>
                          <w:t xml:space="preserve">aproot dry weight of sugar beet </w:t>
                        </w:r>
                        <w:r>
                          <w:rPr>
                            <w:i w:val="0"/>
                            <w:color w:val="000000" w:themeColor="text1"/>
                          </w:rPr>
                          <w:t>following different cover crop species(</w:t>
                        </w:r>
                        <w:r w:rsidRPr="00D9511D">
                          <w:rPr>
                            <w:color w:val="000000" w:themeColor="text1"/>
                          </w:rPr>
                          <w:t xml:space="preserve">P=0.005, </w:t>
                        </w:r>
                        <w:r w:rsidRPr="00D9511D">
                          <w:rPr>
                            <w:i w:val="0"/>
                            <w:color w:val="000000" w:themeColor="text1"/>
                          </w:rPr>
                          <w:t>d.f. 16) Error bars showing</w:t>
                        </w:r>
                        <w:r w:rsidRPr="00D9511D">
                          <w:rPr>
                            <w:color w:val="000000" w:themeColor="text1"/>
                          </w:rPr>
                          <w:t xml:space="preserve"> </w:t>
                        </w:r>
                        <w:r w:rsidRPr="00D9511D">
                          <w:rPr>
                            <w:i w:val="0"/>
                            <w:color w:val="000000" w:themeColor="text1"/>
                          </w:rPr>
                          <w:t xml:space="preserve">LSD of 11.92. </w:t>
                        </w:r>
                      </w:p>
                    </w:txbxContent>
                  </v:textbox>
                </v:shape>
                <w10:wrap type="topAndBottom" anchorx="margin"/>
              </v:group>
            </w:pict>
          </mc:Fallback>
        </mc:AlternateContent>
      </w:r>
      <w:r>
        <w:t xml:space="preserve">It is unclear why produced the smallest taproot compared to all other cover crop treatments particularly as the CT scans suggest that the soil porosity had not </w:t>
      </w:r>
      <w:proofErr w:type="gramStart"/>
      <w:r>
        <w:t>changed</w:t>
      </w:r>
      <w:proofErr w:type="gramEnd"/>
      <w:r>
        <w:t xml:space="preserve"> and the leaf area was second greatest after bare soil (Fig.8)</w:t>
      </w:r>
    </w:p>
    <w:p w14:paraId="5EABC3D8" w14:textId="77777777" w:rsidR="007B03E6" w:rsidRDefault="007B03E6" w:rsidP="00E865EB">
      <w:pPr>
        <w:spacing w:line="360" w:lineRule="auto"/>
      </w:pPr>
    </w:p>
    <w:p w14:paraId="7C0F7F3E" w14:textId="7E852AC4" w:rsidR="007B03E6" w:rsidRDefault="007B03E6" w:rsidP="00E865EB">
      <w:pPr>
        <w:spacing w:line="360" w:lineRule="auto"/>
      </w:pPr>
      <w:r>
        <w:t xml:space="preserve">CT Scans of the sugar beet following cover crops show that the beet following radish appear to be far more restricted resulting in malformed taproots as seen in Figure 9B particularly. It is unlikely that in UK field conditions we would see tillage radish having </w:t>
      </w:r>
      <w:proofErr w:type="gramStart"/>
      <w:r>
        <w:t>sufficient</w:t>
      </w:r>
      <w:proofErr w:type="gramEnd"/>
      <w:r>
        <w:t xml:space="preserve"> thermal time in the autumn to produce such large taproots. Furthermore, field conditions are likely to be far more conducive to decomposition of cover crop roots so it unlikely that this effect would be seen in sugar beet crops. </w:t>
      </w:r>
    </w:p>
    <w:p w14:paraId="4A4E97A7" w14:textId="77777777" w:rsidR="007B03E6" w:rsidRDefault="007B03E6" w:rsidP="00E865EB">
      <w:pPr>
        <w:spacing w:line="360" w:lineRule="auto"/>
      </w:pPr>
    </w:p>
    <w:p w14:paraId="1FFB7D40" w14:textId="77777777" w:rsidR="007B03E6" w:rsidRDefault="007B03E6" w:rsidP="00E865EB">
      <w:pPr>
        <w:spacing w:line="360" w:lineRule="auto"/>
      </w:pPr>
    </w:p>
    <w:p w14:paraId="4F06B532" w14:textId="77777777" w:rsidR="007B03E6" w:rsidRDefault="007B03E6" w:rsidP="00E865EB">
      <w:pPr>
        <w:spacing w:line="360" w:lineRule="auto"/>
      </w:pPr>
    </w:p>
    <w:p w14:paraId="00B0F530" w14:textId="77777777" w:rsidR="007B03E6" w:rsidRDefault="007B03E6" w:rsidP="00E865EB">
      <w:pPr>
        <w:spacing w:line="360" w:lineRule="auto"/>
      </w:pPr>
    </w:p>
    <w:p w14:paraId="537162C5" w14:textId="77777777" w:rsidR="007B03E6" w:rsidRDefault="007B03E6" w:rsidP="00E865EB">
      <w:pPr>
        <w:spacing w:line="360" w:lineRule="auto"/>
      </w:pPr>
    </w:p>
    <w:p w14:paraId="1C9BA9B4" w14:textId="77777777" w:rsidR="007B03E6" w:rsidRDefault="007B03E6" w:rsidP="00E865EB">
      <w:pPr>
        <w:spacing w:line="360" w:lineRule="auto"/>
      </w:pPr>
    </w:p>
    <w:p w14:paraId="577AC808" w14:textId="77777777" w:rsidR="007B03E6" w:rsidRDefault="007B03E6" w:rsidP="00E865EB">
      <w:pPr>
        <w:spacing w:line="360" w:lineRule="auto"/>
      </w:pPr>
    </w:p>
    <w:p w14:paraId="13F51FB9" w14:textId="77777777" w:rsidR="007B03E6" w:rsidRDefault="007B03E6" w:rsidP="00E865EB">
      <w:pPr>
        <w:spacing w:line="360" w:lineRule="auto"/>
      </w:pPr>
    </w:p>
    <w:p w14:paraId="362CADB6" w14:textId="0CDB2416" w:rsidR="007B03E6" w:rsidRDefault="007B03E6" w:rsidP="007B03E6">
      <w:pPr>
        <w:pStyle w:val="Heading3"/>
      </w:pPr>
      <w:bookmarkStart w:id="9" w:name="_Toc13662373"/>
      <w:r>
        <w:rPr>
          <w:rFonts w:asciiTheme="minorHAnsi" w:hAnsiTheme="minorHAnsi"/>
          <w:noProof/>
          <w:sz w:val="22"/>
          <w:lang w:eastAsia="en-GB"/>
        </w:rPr>
        <w:lastRenderedPageBreak/>
        <mc:AlternateContent>
          <mc:Choice Requires="wpg">
            <w:drawing>
              <wp:anchor distT="0" distB="0" distL="114300" distR="114300" simplePos="0" relativeHeight="251662336" behindDoc="0" locked="0" layoutInCell="1" allowOverlap="1" wp14:anchorId="1D10484F" wp14:editId="5AE3330A">
                <wp:simplePos x="0" y="0"/>
                <wp:positionH relativeFrom="column">
                  <wp:posOffset>351790</wp:posOffset>
                </wp:positionH>
                <wp:positionV relativeFrom="page">
                  <wp:posOffset>1041485</wp:posOffset>
                </wp:positionV>
                <wp:extent cx="4914900" cy="575945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914900" cy="5759450"/>
                          <a:chOff x="0" y="0"/>
                          <a:chExt cx="4914900" cy="5759450"/>
                        </a:xfrm>
                      </wpg:grpSpPr>
                      <wpg:grpSp>
                        <wpg:cNvPr id="56" name="Group 56"/>
                        <wpg:cNvGrpSpPr/>
                        <wpg:grpSpPr>
                          <a:xfrm>
                            <a:off x="0" y="0"/>
                            <a:ext cx="4914900" cy="5759450"/>
                            <a:chOff x="0" y="0"/>
                            <a:chExt cx="4914900" cy="5759450"/>
                          </a:xfrm>
                        </wpg:grpSpPr>
                        <wpg:grpSp>
                          <wpg:cNvPr id="100" name="Group 100"/>
                          <wpg:cNvGrpSpPr>
                            <a:grpSpLocks noChangeAspect="1"/>
                          </wpg:cNvGrpSpPr>
                          <wpg:grpSpPr>
                            <a:xfrm>
                              <a:off x="0" y="0"/>
                              <a:ext cx="4914900" cy="5759450"/>
                              <a:chOff x="0" y="0"/>
                              <a:chExt cx="3753134" cy="4397375"/>
                            </a:xfrm>
                          </wpg:grpSpPr>
                          <wpg:grpSp>
                            <wpg:cNvPr id="101" name="Group 101"/>
                            <wpg:cNvGrpSpPr/>
                            <wpg:grpSpPr>
                              <a:xfrm>
                                <a:off x="0" y="0"/>
                                <a:ext cx="3753134" cy="3937379"/>
                                <a:chOff x="0" y="0"/>
                                <a:chExt cx="3753134" cy="3937379"/>
                              </a:xfrm>
                            </wpg:grpSpPr>
                            <wps:wsp>
                              <wps:cNvPr id="102" name="Rectangle 102"/>
                              <wps:cNvSpPr/>
                              <wps:spPr>
                                <a:xfrm>
                                  <a:off x="0" y="0"/>
                                  <a:ext cx="3753134" cy="3937379"/>
                                </a:xfrm>
                                <a:prstGeom prst="rect">
                                  <a:avLst/>
                                </a:prstGeom>
                                <a:solidFill>
                                  <a:sysClr val="windowText" lastClr="000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3" name="Group 103"/>
                              <wpg:cNvGrpSpPr/>
                              <wpg:grpSpPr>
                                <a:xfrm>
                                  <a:off x="47767" y="54591"/>
                                  <a:ext cx="3634740" cy="3819459"/>
                                  <a:chOff x="0" y="0"/>
                                  <a:chExt cx="3634740" cy="3819459"/>
                                </a:xfrm>
                              </wpg:grpSpPr>
                              <wpg:grpSp>
                                <wpg:cNvPr id="104" name="Group 104"/>
                                <wpg:cNvGrpSpPr/>
                                <wpg:grpSpPr>
                                  <a:xfrm>
                                    <a:off x="0" y="0"/>
                                    <a:ext cx="3634740" cy="1799590"/>
                                    <a:chOff x="0" y="0"/>
                                    <a:chExt cx="3634740" cy="1799590"/>
                                  </a:xfrm>
                                </wpg:grpSpPr>
                                <wpg:grpSp>
                                  <wpg:cNvPr id="105" name="Group 105"/>
                                  <wpg:cNvGrpSpPr/>
                                  <wpg:grpSpPr>
                                    <a:xfrm>
                                      <a:off x="0" y="0"/>
                                      <a:ext cx="3634740" cy="1799590"/>
                                      <a:chOff x="0" y="0"/>
                                      <a:chExt cx="3634740" cy="1799590"/>
                                    </a:xfrm>
                                  </wpg:grpSpPr>
                                  <wpg:grpSp>
                                    <wpg:cNvPr id="106" name="Group 106"/>
                                    <wpg:cNvGrpSpPr/>
                                    <wpg:grpSpPr>
                                      <a:xfrm>
                                        <a:off x="0" y="0"/>
                                        <a:ext cx="3634740" cy="1799590"/>
                                        <a:chOff x="0" y="6824"/>
                                        <a:chExt cx="3635214" cy="1799590"/>
                                      </a:xfrm>
                                    </wpg:grpSpPr>
                                    <pic:pic xmlns:pic="http://schemas.openxmlformats.org/drawingml/2006/picture">
                                      <pic:nvPicPr>
                                        <pic:cNvPr id="107" name="Picture 107"/>
                                        <pic:cNvPicPr>
                                          <a:picLocks noChangeAspect="1"/>
                                        </pic:cNvPicPr>
                                      </pic:nvPicPr>
                                      <pic:blipFill rotWithShape="1">
                                        <a:blip r:embed="rId37" cstate="print">
                                          <a:extLst>
                                            <a:ext uri="{28A0092B-C50C-407E-A947-70E740481C1C}">
                                              <a14:useLocalDpi xmlns:a14="http://schemas.microsoft.com/office/drawing/2010/main" val="0"/>
                                            </a:ext>
                                          </a:extLst>
                                        </a:blip>
                                        <a:srcRect l="19593" r="19593"/>
                                        <a:stretch/>
                                      </pic:blipFill>
                                      <pic:spPr bwMode="auto">
                                        <a:xfrm>
                                          <a:off x="0" y="6824"/>
                                          <a:ext cx="1799590" cy="17995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Picture 108"/>
                                        <pic:cNvPicPr>
                                          <a:picLocks noChangeAspect="1"/>
                                        </pic:cNvPicPr>
                                      </pic:nvPicPr>
                                      <pic:blipFill rotWithShape="1">
                                        <a:blip r:embed="rId38" cstate="print">
                                          <a:extLst>
                                            <a:ext uri="{28A0092B-C50C-407E-A947-70E740481C1C}">
                                              <a14:useLocalDpi xmlns:a14="http://schemas.microsoft.com/office/drawing/2010/main" val="0"/>
                                            </a:ext>
                                          </a:extLst>
                                        </a:blip>
                                        <a:srcRect l="29818" t="5324" r="25035" b="20438"/>
                                        <a:stretch/>
                                      </pic:blipFill>
                                      <pic:spPr bwMode="auto">
                                        <a:xfrm>
                                          <a:off x="1835624" y="6824"/>
                                          <a:ext cx="1799590" cy="1799590"/>
                                        </a:xfrm>
                                        <a:prstGeom prst="rect">
                                          <a:avLst/>
                                        </a:prstGeom>
                                        <a:ln>
                                          <a:noFill/>
                                        </a:ln>
                                        <a:extLst>
                                          <a:ext uri="{53640926-AAD7-44D8-BBD7-CCE9431645EC}">
                                            <a14:shadowObscured xmlns:a14="http://schemas.microsoft.com/office/drawing/2010/main"/>
                                          </a:ext>
                                        </a:extLst>
                                      </pic:spPr>
                                    </pic:pic>
                                  </wpg:grpSp>
                                  <wps:wsp>
                                    <wps:cNvPr id="109" name="Text Box 109"/>
                                    <wps:cNvSpPr txBox="1"/>
                                    <wps:spPr>
                                      <a:xfrm>
                                        <a:off x="1869743" y="47767"/>
                                        <a:ext cx="286603" cy="286603"/>
                                      </a:xfrm>
                                      <a:prstGeom prst="rect">
                                        <a:avLst/>
                                      </a:prstGeom>
                                      <a:solidFill>
                                        <a:sysClr val="windowText" lastClr="000000"/>
                                      </a:solidFill>
                                      <a:ln w="6350">
                                        <a:solidFill>
                                          <a:prstClr val="black"/>
                                        </a:solidFill>
                                      </a:ln>
                                    </wps:spPr>
                                    <wps:txbx>
                                      <w:txbxContent>
                                        <w:p w14:paraId="36B9FBE1" w14:textId="77777777" w:rsidR="004833BA" w:rsidRDefault="004833BA" w:rsidP="007B03E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0" name="Text Box 110"/>
                                  <wps:cNvSpPr txBox="1"/>
                                  <wps:spPr>
                                    <a:xfrm>
                                      <a:off x="170597" y="47767"/>
                                      <a:ext cx="286385" cy="286385"/>
                                    </a:xfrm>
                                    <a:prstGeom prst="rect">
                                      <a:avLst/>
                                    </a:prstGeom>
                                    <a:solidFill>
                                      <a:sysClr val="windowText" lastClr="000000"/>
                                    </a:solidFill>
                                    <a:ln w="6350">
                                      <a:solidFill>
                                        <a:prstClr val="black"/>
                                      </a:solidFill>
                                    </a:ln>
                                  </wps:spPr>
                                  <wps:txbx>
                                    <w:txbxContent>
                                      <w:p w14:paraId="6E0E74C6" w14:textId="77777777" w:rsidR="004833BA" w:rsidRPr="00F81050" w:rsidRDefault="004833BA" w:rsidP="007B03E6">
                                        <w:r w:rsidRPr="00F81050">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1" name="Group 111"/>
                                <wpg:cNvGrpSpPr/>
                                <wpg:grpSpPr>
                                  <a:xfrm>
                                    <a:off x="0" y="2019869"/>
                                    <a:ext cx="3634740" cy="1799590"/>
                                    <a:chOff x="0" y="0"/>
                                    <a:chExt cx="3634740" cy="1799590"/>
                                  </a:xfrm>
                                </wpg:grpSpPr>
                                <wpg:grpSp>
                                  <wpg:cNvPr id="112" name="Group 112"/>
                                  <wpg:cNvGrpSpPr/>
                                  <wpg:grpSpPr>
                                    <a:xfrm>
                                      <a:off x="0" y="0"/>
                                      <a:ext cx="3634740" cy="1799590"/>
                                      <a:chOff x="0" y="0"/>
                                      <a:chExt cx="3634740" cy="1799590"/>
                                    </a:xfrm>
                                  </wpg:grpSpPr>
                                  <wpg:grpSp>
                                    <wpg:cNvPr id="113" name="Group 113"/>
                                    <wpg:cNvGrpSpPr/>
                                    <wpg:grpSpPr>
                                      <a:xfrm>
                                        <a:off x="0" y="0"/>
                                        <a:ext cx="3634740" cy="1799590"/>
                                        <a:chOff x="0" y="0"/>
                                        <a:chExt cx="3635214" cy="1799590"/>
                                      </a:xfrm>
                                    </wpg:grpSpPr>
                                    <pic:pic xmlns:pic="http://schemas.openxmlformats.org/drawingml/2006/picture">
                                      <pic:nvPicPr>
                                        <pic:cNvPr id="114" name="Picture 114"/>
                                        <pic:cNvPicPr>
                                          <a:picLocks noChangeAspect="1"/>
                                        </pic:cNvPicPr>
                                      </pic:nvPicPr>
                                      <pic:blipFill rotWithShape="1">
                                        <a:blip r:embed="rId39" cstate="print">
                                          <a:extLst>
                                            <a:ext uri="{28A0092B-C50C-407E-A947-70E740481C1C}">
                                              <a14:useLocalDpi xmlns:a14="http://schemas.microsoft.com/office/drawing/2010/main" val="0"/>
                                            </a:ext>
                                          </a:extLst>
                                        </a:blip>
                                        <a:srcRect l="19593" r="19593"/>
                                        <a:stretch/>
                                      </pic:blipFill>
                                      <pic:spPr bwMode="auto">
                                        <a:xfrm>
                                          <a:off x="0" y="0"/>
                                          <a:ext cx="1799590" cy="17995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5" name="Picture 115"/>
                                        <pic:cNvPicPr>
                                          <a:picLocks noChangeAspect="1"/>
                                        </pic:cNvPicPr>
                                      </pic:nvPicPr>
                                      <pic:blipFill rotWithShape="1">
                                        <a:blip r:embed="rId40" cstate="print">
                                          <a:extLst>
                                            <a:ext uri="{28A0092B-C50C-407E-A947-70E740481C1C}">
                                              <a14:useLocalDpi xmlns:a14="http://schemas.microsoft.com/office/drawing/2010/main" val="0"/>
                                            </a:ext>
                                          </a:extLst>
                                        </a:blip>
                                        <a:srcRect l="19593" r="19593"/>
                                        <a:stretch/>
                                      </pic:blipFill>
                                      <pic:spPr bwMode="auto">
                                        <a:xfrm>
                                          <a:off x="1835624" y="0"/>
                                          <a:ext cx="1799590" cy="1799590"/>
                                        </a:xfrm>
                                        <a:prstGeom prst="rect">
                                          <a:avLst/>
                                        </a:prstGeom>
                                        <a:ln>
                                          <a:noFill/>
                                        </a:ln>
                                        <a:extLst>
                                          <a:ext uri="{53640926-AAD7-44D8-BBD7-CCE9431645EC}">
                                            <a14:shadowObscured xmlns:a14="http://schemas.microsoft.com/office/drawing/2010/main"/>
                                          </a:ext>
                                        </a:extLst>
                                      </pic:spPr>
                                    </pic:pic>
                                  </wpg:grpSp>
                                  <wps:wsp>
                                    <wps:cNvPr id="116" name="Text Box 116"/>
                                    <wps:cNvSpPr txBox="1"/>
                                    <wps:spPr>
                                      <a:xfrm>
                                        <a:off x="1849272" y="6824"/>
                                        <a:ext cx="286385" cy="286385"/>
                                      </a:xfrm>
                                      <a:prstGeom prst="rect">
                                        <a:avLst/>
                                      </a:prstGeom>
                                      <a:solidFill>
                                        <a:sysClr val="windowText" lastClr="000000"/>
                                      </a:solidFill>
                                      <a:ln w="6350">
                                        <a:solidFill>
                                          <a:prstClr val="black"/>
                                        </a:solidFill>
                                      </a:ln>
                                    </wps:spPr>
                                    <wps:txbx>
                                      <w:txbxContent>
                                        <w:p w14:paraId="6E70ED08" w14:textId="77777777" w:rsidR="004833BA" w:rsidRDefault="004833BA" w:rsidP="007B03E6">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7" name="Text Box 117"/>
                                  <wps:cNvSpPr txBox="1"/>
                                  <wps:spPr>
                                    <a:xfrm>
                                      <a:off x="34119" y="47767"/>
                                      <a:ext cx="286385" cy="286385"/>
                                    </a:xfrm>
                                    <a:prstGeom prst="rect">
                                      <a:avLst/>
                                    </a:prstGeom>
                                    <a:solidFill>
                                      <a:sysClr val="windowText" lastClr="000000"/>
                                    </a:solidFill>
                                    <a:ln w="6350">
                                      <a:solidFill>
                                        <a:prstClr val="black"/>
                                      </a:solidFill>
                                    </a:ln>
                                  </wps:spPr>
                                  <wps:txbx>
                                    <w:txbxContent>
                                      <w:p w14:paraId="7229CE9B" w14:textId="77777777" w:rsidR="004833BA" w:rsidRDefault="004833BA" w:rsidP="007B03E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118" name="Text Box 118"/>
                            <wps:cNvSpPr txBox="1"/>
                            <wps:spPr>
                              <a:xfrm>
                                <a:off x="0" y="3991610"/>
                                <a:ext cx="3752850" cy="405765"/>
                              </a:xfrm>
                              <a:prstGeom prst="rect">
                                <a:avLst/>
                              </a:prstGeom>
                              <a:solidFill>
                                <a:prstClr val="white"/>
                              </a:solidFill>
                              <a:ln>
                                <a:noFill/>
                              </a:ln>
                            </wps:spPr>
                            <wps:txbx>
                              <w:txbxContent>
                                <w:p w14:paraId="06E2E4F7" w14:textId="6C7D99C2" w:rsidR="004833BA" w:rsidRPr="00F81050" w:rsidRDefault="004833BA" w:rsidP="007B03E6">
                                  <w:pPr>
                                    <w:pStyle w:val="Caption"/>
                                    <w:rPr>
                                      <w:rFonts w:cstheme="minorHAnsi"/>
                                      <w:i w:val="0"/>
                                      <w:noProof/>
                                      <w:color w:val="000000" w:themeColor="text1"/>
                                      <w:sz w:val="20"/>
                                    </w:rPr>
                                  </w:pPr>
                                  <w:r w:rsidRPr="00F81050">
                                    <w:rPr>
                                      <w:rFonts w:cstheme="minorHAnsi"/>
                                      <w:i w:val="0"/>
                                      <w:color w:val="000000" w:themeColor="text1"/>
                                    </w:rPr>
                                    <w:t xml:space="preserve">Figure </w:t>
                                  </w:r>
                                  <w:r>
                                    <w:rPr>
                                      <w:rFonts w:cstheme="minorHAnsi"/>
                                      <w:i w:val="0"/>
                                      <w:color w:val="000000" w:themeColor="text1"/>
                                    </w:rPr>
                                    <w:t xml:space="preserve">9. X-ray CT reconstructions of sugar beet growing following each cover crop treatment. A) Bare soil B) Rye C) Radish D) Rye &amp; radish.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8" name="Flowchart: Magnetic Disk 18"/>
                          <wps:cNvSpPr/>
                          <wps:spPr>
                            <a:xfrm>
                              <a:off x="1057836" y="1532964"/>
                              <a:ext cx="771525" cy="734546"/>
                            </a:xfrm>
                            <a:prstGeom prst="flowChartMagneticDisk">
                              <a:avLst/>
                            </a:prstGeom>
                            <a:solidFill>
                              <a:sysClr val="window" lastClr="FFFFFF">
                                <a:alpha val="20000"/>
                              </a:sysClr>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4177553" y="358588"/>
                              <a:ext cx="0" cy="2069920"/>
                            </a:xfrm>
                            <a:prstGeom prst="straightConnector1">
                              <a:avLst/>
                            </a:prstGeom>
                            <a:noFill/>
                            <a:ln w="6350" cap="flat" cmpd="sng" algn="ctr">
                              <a:solidFill>
                                <a:sysClr val="window" lastClr="FFFFFF"/>
                              </a:solidFill>
                              <a:prstDash val="solid"/>
                              <a:miter lim="800000"/>
                              <a:headEnd type="triangle"/>
                              <a:tailEnd type="triangle"/>
                            </a:ln>
                            <a:effectLst/>
                          </wps:spPr>
                          <wps:bodyPr/>
                        </wps:wsp>
                        <wps:wsp>
                          <wps:cNvPr id="54" name="Text Box 54"/>
                          <wps:cNvSpPr txBox="1"/>
                          <wps:spPr>
                            <a:xfrm>
                              <a:off x="4222377" y="1174376"/>
                              <a:ext cx="645197" cy="277906"/>
                            </a:xfrm>
                            <a:prstGeom prst="rect">
                              <a:avLst/>
                            </a:prstGeom>
                            <a:noFill/>
                            <a:ln w="6350">
                              <a:solidFill>
                                <a:prstClr val="black"/>
                              </a:solidFill>
                            </a:ln>
                          </wps:spPr>
                          <wps:txbx>
                            <w:txbxContent>
                              <w:p w14:paraId="6459DB54" w14:textId="77777777" w:rsidR="004833BA" w:rsidRPr="00DB5E9A" w:rsidRDefault="004833BA" w:rsidP="007B03E6">
                                <w:pPr>
                                  <w:rPr>
                                    <w:color w:val="FFFFFF" w:themeColor="background1"/>
                                  </w:rPr>
                                </w:pPr>
                                <w:r w:rsidRPr="00DB5E9A">
                                  <w:rPr>
                                    <w:color w:val="FFFFFF" w:themeColor="background1"/>
                                  </w:rPr>
                                  <w:t>50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 name="Flowchart: Magnetic Disk 13"/>
                        <wps:cNvSpPr/>
                        <wps:spPr>
                          <a:xfrm>
                            <a:off x="3261815" y="4203510"/>
                            <a:ext cx="771525" cy="734546"/>
                          </a:xfrm>
                          <a:prstGeom prst="flowChartMagneticDisk">
                            <a:avLst/>
                          </a:prstGeom>
                          <a:solidFill>
                            <a:sysClr val="window" lastClr="FFFFFF">
                              <a:alpha val="20000"/>
                            </a:sysClr>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D10484F" id="Group 14" o:spid="_x0000_s1064" style="position:absolute;margin-left:27.7pt;margin-top:82pt;width:387pt;height:453.5pt;z-index:251662336;mso-position-vertical-relative:page" coordsize="49149,575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f+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qr4afsY+EPi7+zh4P8&#10;W6T4Q8R6TeXk1w3iDXP7B1C61K/kjXVZ9mkWhEVnqUD29pbxhUuI7iO4iuTJ+5KsnVXP/BJLwr4e&#10;8BX3xB8b/tK61p9po9lHdatHH8I9QG9Z9Vt9Ot47aS5lghlnV7lPtMErwSW7q8YWUxyFPivccYzR&#10;ub1qvd5rh0Pcv2wf2Lj+yTo/hOe8+Jo8QX3iC0aW+jtfDtzb2Vu3kW86rbXj5ivgFuVSQptaKWN0&#10;ZcbXYrw3J9aKleZT5eiCiiigk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tHwheabp3izS9Q1qLfZwahDJdJtzuj&#10;EgLD8s1nUUPVWA/pM/YQ8UmT4/eGYfD/AIgF5pkmlSRQtJeNEGRrZH5j3HByX2rjBO0jAbdXyB/w&#10;dxCM+MfgszJGs23xEsnlvuwNuk4Gevf9a+kv+CaGr3Vr8Z/BME4tY3ufD8llcRxQhkZ1thIH25BG&#10;T/GSSduOgwPmL/g7c8P3Nh8R/gzrtxqM7fbNN1yKOz6QxrH/AGcfMVcn5mMhBbusaD+HJ/MMoio8&#10;UU15S/Jnn0/94R+PtFFFfp56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SJ/wAE6EhtNd8Dy2thZi31PTkRri6jMgkuo4t7NESR5cyoHTAz&#10;hXDfxDPyN/wdv+Wni74Iwx7flh8RfKJMnJ/ssk47ZPvyc/j9L/8ABNjxde6t8JP2cdd1vVI/tmoW&#10;qzXU0dum97m4snDgopVU4dGGFAHnKcEAA/Hf/B2MjQ/tR/DOA3DSY8FTtubHU3AyeOM/hX5nlEH/&#10;AK0Qu9uf8E0cNNf7QflDRRRX6Ydw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v/AARf8U6j8RPgh8E9hn+2aXClmpcRtFHaWtrMSihlBV5d&#10;v3g5OI+cLtA+YP8Ag7FikX9p/wCGc8m/Mng254kxlf8ASAccccZx/nNeuf8ABBfXL+5/Z6+GKvqV&#10;15n/AAmktsr2kzREIJp18uQg/Mgj3dMZ34bcAMcL/wAHbfgqDSPid8F/GoluDLqmj63aMsr7lEdv&#10;LZspU8nObhs59Bx6/neBj7Pi7l/x/qzih7uI+8/H+iiiv0Q7Q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9jv+CAPiCxvvgr4V8N2nn3Etr8S&#10;Abi6iufm0+R5MqEXkZ2EyEMpTaWzkkLWl/wd5i3M/wCz5LCxLND4pDbgc/e0r17fp+Oa8h/4N+vE&#10;U2m6Fq+3Tprsaf4yhnhsoWb/AEuaSKJEjYKrMw/dk4UbgcMPu4r6Y/4Os9Mhtf2S/hzNqGmwtdr8&#10;Q1SzvpEiM/lmwujKpKINoZhFlVIU+WhIJA2/n8l7HjKD7uX4xf8Amce2JR+EtFFFfoB2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6if8G8/&#10;iRrG++yW03lnTvGzaheboCyPELJTyVyw4ikGQpI35AYgCvpT/g6o1eHXv2N/hjqSXsV1/wAXBylx&#10;DavCGDWV3/A5JX7o6nPB4AxXyb/wbuX+nWPxmeG7vmj+2a0sEirGJCqm3ba4jP3iGHTHIDZyAVb1&#10;n/g6x8Yy2938EvhjY6/eeStjrGp3th5ElvDPlrWO3uGjwE3D/SlXqyB26bzn4OtR5uMqdvN/+Ss4&#10;3/vKPyAooor7w7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9DP8Ag318D+LvGHx11IeE7i4iuV1TT/s9xbylDaYS58yXPb5D6jceMjg16J/w&#10;dU6jYf8ADTHww8Ordt9us/A1xLd2c1958kayXjbHJ67W2MAT3jYdsDwf/ghf8ex8Hf2qptEktrVv&#10;7at4ZbWa7+5HcQMyoW+ZTsAndmCkNhc5ABB95/4OrPhVD4Z/aX+FXxTsrvULi31/4dvpq3F5yrtZ&#10;3kkhwcDLkXqlugGVwB3+RnBx4vg5dYu3npr+pzf8xCPyuooor646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0T9kzxNceEf2lPBes2xbc2v&#10;Q23ygcrOfJI9uJDyOR1HOK/aL/g4N+H2pfFH/gkl4N+KOnQWN1a+DfEOj3L3mmzPIscEtvJYsC0v&#10;zbRNJGnUsWCkhcsB+Emg61qXhzXLPxDo121veWF1HcWs6gZjkRgysM8cEA1/Q7/wUOj1D4yf8EBv&#10;EWheDRbrt8GaVq8/nzFm8qzvre8uB8qEKAIZApJ5OwHG44+Tz79zmmCrL+ez9Hb/ADZz1tKkX5n8&#10;69FGaK+sOg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pG/Y60b4kfHj/ghzb/DzQbGG8udd+CGpWFvNNK0MkuoT2cgUM33WUmQZJHXP1P8A&#10;NzX9FX/Bu54mk8Q/8E2NP0dIJrv+ybq7to9so8mIPJIzKQX+ZyWb5QpAwvQsa+T4wXLgadX+WaZz&#10;4n4U/M/nVIIODRWt478Lz+CPHGs+C7m5WaTR9WuLKSZVwJGilaMsBk4yVz1NZNfVp8yudAUUUUw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eL/g&#10;078fR6/+zJ8SPhfq3iBJG03xbFLZ6eWHmQ201uN7AAZKmTd3OCe2efwdr9lv+DT/AFTUdNj+LCaZ&#10;pk08txNp8aSRzIBCcOd7I5AYDGeDu4wAcnHzfFkFPI6nk4v8UYYhXos/Mf8A4KCaY2jft4fGjTf7&#10;PktVj+K3iDyYJI9hWM6jOU49CpBHYggjivIa+rv+C4S3S/8ABVL4vNe2vkyvq9i7x8fLu020bsSO&#10;/Yn6mvlGvawNT2mCpT7xi/vSNYfAgooorqK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Xv8A4NRHtk+InxNQ6xdLK+n2p+wRytsYKWw+0HOfmPzA&#10;Z4AJxX5CV+tv/BqCLyH46/EKdrV2t5dFgiWSON22y7i2GIGBkdOeSD7Z8Hib/kR1vRfmjGv/AAmf&#10;Jn/BeDzf+HsPxc85mLfbNJLblAP/ACB7HrivkWvqz/guB4r8NeM/+Cqvxi1nwlrMN/Zx65a2TXEB&#10;O3z7bT7W2njPoyTRSIw7MhHavlOvRy26y2in/JH8kXT/AIa9AooortL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Zj/g1FuptE0/4o38OhNcy6hq&#10;WnwQzeckaxxRg+cefmdh50JCqDnnkEgN+M9ft1/waffEfRrH4V/Er4aNaM2pT+JI9QhmRkysYto1&#10;I5ywyRnOCvy4PO0H53iq/wDYdSy7fmjHEfwmflP/AMFELsah+3/8cr9UZRN8YPErhX+8M6pcHn3r&#10;x2vev+CpHw8134X/APBRT4zeF/EUttJcTfELUdTje0kLIYL6U3sHJA58q4jyOQGyASBk+C17WElG&#10;WFptbOK/I0h8CCiiiug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9bP+DUGdv+F7fEaK31CRZo9EtW+zmQCNlLOMnIJ/h/gwTtGTgYr8k6/Sz/g1&#10;w+IWp+H/ANvjVvh/axr9m8QeELiW7cDLEW5yqj2LS7if9ivF4ig6mS1ku1/uaZlW/hs8e/4OAPDG&#10;oeGP+CsPxQS+Kbb1dHubXZ/zyOkWajPvlT9evevjSv0D/wCDmTwRqXhL/gqRrGtXlrHHb+JPB+k6&#10;nYeW2d8Yje1Zj6Ey20v1696/PyujJ5+0ymg/7kfyQ6f8NegUUUV6Ro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79/wAEufjo/wCzv+3n8N/iJNqF&#10;9b2b+II9O1JtOuPKka3us27Dd6AyKx9dteA1LY317pl7DqWm3ctvcW8qy29xDIVeN1OVZWHIIIBB&#10;HINZV6UcRRlTltJNfehSXMrH6/8A/B158ILrT9U+DHxs0aKa+0m60/UtIn1hg0xEgeG4gjefGCGV&#10;5mjUtkhJSowCa/HuvpT9sf8A4Kt/tb/t0/Bzwf8AAz48avoc2ieDXjms203SBDcXtxHAYFuLiQsx&#10;Z/LZxhNiEuSVJxj5rrgyXCYjA5bChWabjfbtdtfgRSjKNOzCiiivUN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FBurP30ZAQB9GQEAFQAAAGRycy9tZWRpYS9pbWFnZTIuanBlZ//Y&#10;/+AAEEpGSUYAAQEBANwA3AAA/9sAQwACAQEBAQECAQEBAgICAgIEAwICAgIFBAQDBAYFBgYGBQYG&#10;BgcJCAYHCQcGBggLCAkKCgoKCgYICwwLCgwJCgoK/9sAQwECAgICAgIFAwMFCgcGBwoKCgoKCgoK&#10;CgoKCgoKCgoKCgoKCgoKCgoKCgoKCgoKCgoKCgoKCgoKCgoKCgoKCgoK/8AAEQgC/QTq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7U/wCCLfxy1D4R&#10;fFnxJaxJBPDdWFvOtnJgM80cwwynBO5VLEdgcZr4rr1j9iDx7qfw/wD2nfC93puoXFt/al7/AGTI&#10;9rGzORcjylA2EP8AfZD8hDYHGeh83OMKsZldai+sX+Gv6F05cs0z+hb/AIK3/A7wv43/AOCKfi/V&#10;/EniS+uY4fCUHiDR99yG3SxFbhE2o5YqN0ZBJKgBtwAC7v5ka/p6+IAX47f8EN/jB4B8JrbNqUPg&#10;bVWtVmlLfZFjYSSxGTk4ClcAZBYN3HH8wtfCeF8pRy3E0JPWFV6dk0vzsdWN+KL8gooor9NOI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n2/8Ar4/98fzp&#10;lavgXw7J4v8AG2j+E4blYW1TVLe0WZl3CMySKm7HfGc4qZSUYtsD+lP9ozwu1n/wQD+LniAaR5P2&#10;vwDcSC6mdi06HHzIOgyxwfbtzX8y9f0aft4az4r+A/8AwQS8bf2j4o8vTfEmipp8NtNNKUJnuVQK&#10;mwOfnM68EquUAPyAkfzl1+d+G8f9hxc73TrSs/lE7MZ8UfQKKKK/Rjj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sv2c7WK+/aE8CWU5Ijm8ZaYj7Tzg3cYNcbXWfARnT46eC3jOGXxZpxU+/2mOsq/wDAl6P8&#10;hx+I/oa/4LmN4V0H/g3p/sLTfE1vdy3F54eeGO3ukk+9ewOQdvGQAPocg5Nfzc1+8n/BwF4k1nwf&#10;/wAEU/hpovgyOPSdH8S+PtJ0/V7W2VDHfRw6ddXAb7oPM1vC+7CuSpB4Yg/g3Xwnhrh5UeH5tu/N&#10;Vm/yWv3HTjJXrfJBRRRX6Aco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d9+ynpzav+1D8N9KUsDdePtHhB&#10;VNxG69iHTv16VwNegfsnXFzaftTfDW6spxFNH4/0d4ZGzhGF7CQeOeD6c1hiv92n6P8AIqPxI/ar&#10;/g5RudOsf+CQPwf0ywtYUMvxOs3bzbVVlYf2dqYMg4AXcUGdoXB4PBwPwVr+ij/g49+Df9t/8EWv&#10;CPirH2dfC/iqw1qZVkw0s0xNmiFWUErtvZGJHRkTBZTmv516+I8Nq1OrwyuXpOafre/5NHRjP43y&#10;QUUUV98co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AkHINFFAHpXwU/a&#10;+/aO/Z6u7eb4VfFXUtPt7Vpmj0+RxPanzVQSZglDRnIROduQVBGCM19HfBT/AIKp3vi3x34Jtv2s&#10;NWvv7F8PeMLLUrq50bSrcwtaRk+bAbeJY2+ZcKGDNgMxC18T0VlUo060bS/Ox6GBzPF5fV9pRav3&#10;aT+66dn5qzPpD/goz/wUf+J37ffxo1DxpeW7aH4Yjt1sNB8PwsAy2KS+YguXX/XSGT94QcqrEBeF&#10;Br5vooq4xjHRKxyVq9avJOpJyaVld30Wy9AoooqjI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5/6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Z&#10;UEsDBAoAAAAAAAAAIQDlws0tk3gAAJN4AAAVAAAAZHJzL21lZGlhL2ltYWdlNC5qcGVn/9j/4AAQ&#10;SkZJRgABAQEA3ADcAAD/2wBDAAIBAQEBAQIBAQECAgICAgQDAgICAgUEBAMEBgUGBgYFBgYGBwkI&#10;BgcJBwYGCAsICQoKCgoKBggLDAsKDAkKCgr/2wBDAQICAgICAgUDAwUKBwYHCgoKCgoKCgoKCgoK&#10;CgoKCgoKCgoKCgoKCgoKCgoKCgoKCgoKCgoKCgoKCgoKCgoKCgr/wAARCAI4A6Y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f+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qr4afsY+EP&#10;i7+zh4P8W6T4Q8R6TeXk1w3iDXP7B1C61K/kjXVZ9mkWhEVnqUD29pbxhUuI7iO4iuTJ+5KsnVXP&#10;/BJLwr4e8BX3xB8b/tK61p9po9lHdatHH8I9QG9Z9Vt9Ot47aS5lghlnV7lPtMErwSW7q8YWUxyF&#10;PivccYzRub1qvd5rh0Pcv2wf2Lj+yTo/hOe8+Jo8QX3iC0aW+jtfDtzb2Vu3kW86rbXj5ivgFuVS&#10;QptaKWN0ZcbXYrw3J9aKleZT5eiCiiigk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tLwx4P8W+NtUGieDPC+o6vetG0i2el2MlxKUUZZtiAn&#10;AHU44qZSjGN5OyAzaK77T/2U/wBqLVrGHVNK/Zt8fXVrcQia3uLfwfevHLGQCHVhFgrgg5HHNcLc&#10;2d3ZyvBd2skUkbFZI5IyrKwOCCD0INZ08Th60mqc1JrezTt62G4yW6I6KKK2E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&#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">
                <v:group id="Group 56" o:spid="_x0000_s1065" style="position:absolute;width:49149;height:57594" coordsize="49149,57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group id="Group 100" o:spid="_x0000_s1066" style="position:absolute;width:49149;height:57594" coordsize="37531,43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o:lock v:ext="edit" aspectratio="t"/>
                    <v:group id="Group 101" o:spid="_x0000_s1067" style="position:absolute;width:37531;height:39373" coordsize="37531,39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Rectangle 102" o:spid="_x0000_s1068" style="position:absolute;width:37531;height:39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" fillcolor="windowText" stroked="f" strokeweight="1pt"/>
                      <v:group id="Group 103" o:spid="_x0000_s1069" style="position:absolute;left:477;top:545;width:36348;height:38195" coordsize="36347,3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Group 104" o:spid="_x0000_s1070" style="position:absolute;width:36347;height:17995" coordsize="36347,1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Group 105" o:spid="_x0000_s1071" style="position:absolute;width:36347;height:17995" coordsize="36347,1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group id="Group 106" o:spid="_x0000_s1072" style="position:absolute;width:36347;height:17995" coordorigin=",68" coordsize="36352,1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Picture 107" o:spid="_x0000_s1073" type="#_x0000_t75" style="position:absolute;top:68;width:17995;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">
                                <v:imagedata r:id="rId41" o:title="" cropleft="12840f" cropright="12840f"/>
                              </v:shape>
                              <v:shape id="Picture 108" o:spid="_x0000_s1074" type="#_x0000_t75" style="position:absolute;left:18356;top:68;width:17996;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">
                                <v:imagedata r:id="rId42" o:title="" croptop="3489f" cropbottom="13394f" cropleft="19542f" cropright="16407f"/>
                              </v:shape>
                            </v:group>
                            <v:shape id="Text Box 109" o:spid="_x0000_s1075" type="#_x0000_t202" style="position:absolute;left:18697;top:477;width:286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" fillcolor="windowText" strokeweight=".5pt">
                              <v:textbox>
                                <w:txbxContent>
                                  <w:p w14:paraId="36B9FBE1" w14:textId="77777777" w:rsidR="004833BA" w:rsidRDefault="004833BA" w:rsidP="007B03E6">
                                    <w:r>
                                      <w:t>B</w:t>
                                    </w:r>
                                  </w:p>
                                </w:txbxContent>
                              </v:textbox>
                            </v:shape>
                          </v:group>
                          <v:shape id="Text Box 110" o:spid="_x0000_s1076" type="#_x0000_t202" style="position:absolute;left:1705;top:477;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" fillcolor="windowText" strokeweight=".5pt">
                            <v:textbox>
                              <w:txbxContent>
                                <w:p w14:paraId="6E0E74C6" w14:textId="77777777" w:rsidR="004833BA" w:rsidRPr="00F81050" w:rsidRDefault="004833BA" w:rsidP="007B03E6">
                                  <w:r w:rsidRPr="00F81050">
                                    <w:t>A</w:t>
                                  </w:r>
                                </w:p>
                              </w:txbxContent>
                            </v:textbox>
                          </v:shape>
                        </v:group>
                        <v:group id="Group 111" o:spid="_x0000_s1077" style="position:absolute;top:20198;width:36347;height:17996" coordsize="36347,1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group id="Group 112" o:spid="_x0000_s1078" style="position:absolute;width:36347;height:17995" coordsize="36347,1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group id="Group 113" o:spid="_x0000_s1079" style="position:absolute;width:36347;height:17995" coordsize="36352,17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Picture 114" o:spid="_x0000_s1080"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">
                                <v:imagedata r:id="rId43" o:title="" cropleft="12840f" cropright="12840f"/>
                              </v:shape>
                              <v:shape id="Picture 115" o:spid="_x0000_s1081" type="#_x0000_t75" style="position:absolute;left:18356;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">
                                <v:imagedata r:id="rId44" o:title="" cropleft="12840f" cropright="12840f"/>
                              </v:shape>
                            </v:group>
                            <v:shape id="Text Box 116" o:spid="_x0000_s1082" type="#_x0000_t202" style="position:absolute;left:18492;top:68;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" fillcolor="windowText" strokeweight=".5pt">
                              <v:textbox>
                                <w:txbxContent>
                                  <w:p w14:paraId="6E70ED08" w14:textId="77777777" w:rsidR="004833BA" w:rsidRDefault="004833BA" w:rsidP="007B03E6">
                                    <w:r>
                                      <w:t>D</w:t>
                                    </w:r>
                                  </w:p>
                                </w:txbxContent>
                              </v:textbox>
                            </v:shape>
                          </v:group>
                          <v:shape id="Text Box 117" o:spid="_x0000_s1083" type="#_x0000_t202" style="position:absolute;left:341;top:477;width:286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" fillcolor="windowText" strokeweight=".5pt">
                            <v:textbox>
                              <w:txbxContent>
                                <w:p w14:paraId="7229CE9B" w14:textId="77777777" w:rsidR="004833BA" w:rsidRDefault="004833BA" w:rsidP="007B03E6">
                                  <w:r>
                                    <w:t>C</w:t>
                                  </w:r>
                                </w:p>
                              </w:txbxContent>
                            </v:textbox>
                          </v:shape>
                        </v:group>
                      </v:group>
                    </v:group>
                    <v:shape id="Text Box 118" o:spid="_x0000_s1084" type="#_x0000_t202" style="position:absolute;top:39916;width:37528;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" stroked="f">
                      <v:textbox inset="0,0,0,0">
                        <w:txbxContent>
                          <w:p w14:paraId="06E2E4F7" w14:textId="6C7D99C2" w:rsidR="004833BA" w:rsidRPr="00F81050" w:rsidRDefault="004833BA" w:rsidP="007B03E6">
                            <w:pPr>
                              <w:pStyle w:val="Caption"/>
                              <w:rPr>
                                <w:rFonts w:cstheme="minorHAnsi"/>
                                <w:i w:val="0"/>
                                <w:noProof/>
                                <w:color w:val="000000" w:themeColor="text1"/>
                                <w:sz w:val="20"/>
                              </w:rPr>
                            </w:pPr>
                            <w:r w:rsidRPr="00F81050">
                              <w:rPr>
                                <w:rFonts w:cstheme="minorHAnsi"/>
                                <w:i w:val="0"/>
                                <w:color w:val="000000" w:themeColor="text1"/>
                              </w:rPr>
                              <w:t xml:space="preserve">Figure </w:t>
                            </w:r>
                            <w:r>
                              <w:rPr>
                                <w:rFonts w:cstheme="minorHAnsi"/>
                                <w:i w:val="0"/>
                                <w:color w:val="000000" w:themeColor="text1"/>
                              </w:rPr>
                              <w:t xml:space="preserve">9. X-ray CT reconstructions of sugar beet growing following each cover crop treatment. A) Bare soil B) Rye C) Radish D) Rye &amp; radish. </w:t>
                            </w:r>
                          </w:p>
                        </w:txbxContent>
                      </v:textbox>
                    </v:shape>
                  </v:group>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8" o:spid="_x0000_s1085" type="#_x0000_t132" style="position:absolute;left:10578;top:15329;width:7715;height:7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" fillcolor="window" strokecolor="window" strokeweight="1pt">
                    <v:fill opacity="13107f"/>
                    <v:stroke joinstyle="miter"/>
                  </v:shape>
                  <v:shape id="Straight Arrow Connector 53" o:spid="_x0000_s1086" type="#_x0000_t32" style="position:absolute;left:41775;top:3585;width:0;height:20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" strokecolor="window" strokeweight=".5pt">
                    <v:stroke startarrow="block" endarrow="block" joinstyle="miter"/>
                  </v:shape>
                  <v:shape id="Text Box 54" o:spid="_x0000_s1087" type="#_x0000_t202" style="position:absolute;left:42223;top:11743;width:6452;height:2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" filled="f" strokeweight=".5pt">
                    <v:textbox>
                      <w:txbxContent>
                        <w:p w14:paraId="6459DB54" w14:textId="77777777" w:rsidR="004833BA" w:rsidRPr="00DB5E9A" w:rsidRDefault="004833BA" w:rsidP="007B03E6">
                          <w:pPr>
                            <w:rPr>
                              <w:color w:val="FFFFFF" w:themeColor="background1"/>
                            </w:rPr>
                          </w:pPr>
                          <w:r w:rsidRPr="00DB5E9A">
                            <w:rPr>
                              <w:color w:val="FFFFFF" w:themeColor="background1"/>
                            </w:rPr>
                            <w:t>50 cm</w:t>
                          </w:r>
                        </w:p>
                      </w:txbxContent>
                    </v:textbox>
                  </v:shape>
                </v:group>
                <v:shape id="Flowchart: Magnetic Disk 13" o:spid="_x0000_s1088" type="#_x0000_t132" style="position:absolute;left:32618;top:42035;width:7715;height:7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" fillcolor="window" strokecolor="window" strokeweight="1pt">
                  <v:fill opacity="13107f"/>
                  <v:stroke joinstyle="miter"/>
                </v:shape>
                <w10:wrap type="topAndBottom" anchory="page"/>
              </v:group>
            </w:pict>
          </mc:Fallback>
        </mc:AlternateContent>
      </w:r>
      <w:r>
        <w:t>Conclusions</w:t>
      </w:r>
      <w:bookmarkEnd w:id="9"/>
    </w:p>
    <w:p w14:paraId="4E0417F7" w14:textId="4F77C36D" w:rsidR="00843BF3" w:rsidRDefault="00843BF3" w:rsidP="004C6026">
      <w:pPr>
        <w:pStyle w:val="ListParagraph"/>
        <w:numPr>
          <w:ilvl w:val="0"/>
          <w:numId w:val="2"/>
        </w:numPr>
        <w:spacing w:line="360" w:lineRule="auto"/>
      </w:pPr>
      <w:r>
        <w:t>Cover crops had a significant but lesser effect on soil aggregation which is likely to be due to both lower root density and less intense wetting &amp; drying cycles</w:t>
      </w:r>
    </w:p>
    <w:p w14:paraId="409110ED" w14:textId="15504443" w:rsidR="00843BF3" w:rsidRDefault="00843BF3" w:rsidP="004C6026">
      <w:pPr>
        <w:pStyle w:val="ListParagraph"/>
        <w:numPr>
          <w:ilvl w:val="0"/>
          <w:numId w:val="2"/>
        </w:numPr>
        <w:spacing w:line="360" w:lineRule="auto"/>
      </w:pPr>
      <w:r>
        <w:t xml:space="preserve">Tillage radish roots reduced the proportion of small pore space in the </w:t>
      </w:r>
      <w:proofErr w:type="gramStart"/>
      <w:r>
        <w:t>soil</w:t>
      </w:r>
      <w:proofErr w:type="gramEnd"/>
      <w:r>
        <w:t xml:space="preserve"> but this is likely to be less severe in field conditions</w:t>
      </w:r>
    </w:p>
    <w:p w14:paraId="435772A4" w14:textId="0F3B87DA" w:rsidR="00843BF3" w:rsidRDefault="00F86F40" w:rsidP="004C6026">
      <w:pPr>
        <w:pStyle w:val="ListParagraph"/>
        <w:numPr>
          <w:ilvl w:val="0"/>
          <w:numId w:val="2"/>
        </w:numPr>
        <w:spacing w:line="360" w:lineRule="auto"/>
      </w:pPr>
      <w:r>
        <w:t xml:space="preserve">Sugar beet root growth was restricted by cover crop growth, particularly tillage radish. </w:t>
      </w:r>
    </w:p>
    <w:p w14:paraId="79D774E8" w14:textId="4303D5EF" w:rsidR="00F86F40" w:rsidRDefault="00F86F40" w:rsidP="004C6026">
      <w:pPr>
        <w:pStyle w:val="ListParagraph"/>
        <w:numPr>
          <w:ilvl w:val="0"/>
          <w:numId w:val="2"/>
        </w:numPr>
        <w:spacing w:line="360" w:lineRule="auto"/>
      </w:pPr>
      <w:r>
        <w:t>In controlled conditions sugar beet were larger following bare soil</w:t>
      </w:r>
    </w:p>
    <w:p w14:paraId="05330E71" w14:textId="7E4A98A0" w:rsidR="00220485" w:rsidRDefault="00220485" w:rsidP="00220485">
      <w:pPr>
        <w:spacing w:line="360" w:lineRule="auto"/>
      </w:pPr>
    </w:p>
    <w:p w14:paraId="0ECE1BA1" w14:textId="0EEEC3A7" w:rsidR="00220485" w:rsidRDefault="00220485" w:rsidP="00220485">
      <w:pPr>
        <w:spacing w:line="360" w:lineRule="auto"/>
      </w:pPr>
    </w:p>
    <w:p w14:paraId="78D48E98" w14:textId="434EB471" w:rsidR="00220485" w:rsidRDefault="00220485" w:rsidP="00220485">
      <w:pPr>
        <w:spacing w:line="360" w:lineRule="auto"/>
      </w:pPr>
    </w:p>
    <w:p w14:paraId="3D6D37E8" w14:textId="4D45175C" w:rsidR="00220485" w:rsidRDefault="00220485" w:rsidP="00220485">
      <w:pPr>
        <w:pStyle w:val="Heading2"/>
      </w:pPr>
      <w:bookmarkStart w:id="10" w:name="_Toc13662374"/>
      <w:r>
        <w:lastRenderedPageBreak/>
        <w:t>Glasshouse experiment 3 – understanding the effects of combining species on root growth</w:t>
      </w:r>
      <w:bookmarkEnd w:id="10"/>
    </w:p>
    <w:p w14:paraId="6E9E0514" w14:textId="3F35B63E" w:rsidR="00220485" w:rsidRDefault="00220485" w:rsidP="00220485"/>
    <w:p w14:paraId="0A9D4A9C" w14:textId="3645B338" w:rsidR="00220485" w:rsidRDefault="00220485" w:rsidP="00220485">
      <w:pPr>
        <w:pStyle w:val="Heading3"/>
      </w:pPr>
      <w:bookmarkStart w:id="11" w:name="_Toc13662375"/>
      <w:r>
        <w:t>Introduction</w:t>
      </w:r>
      <w:bookmarkEnd w:id="11"/>
    </w:p>
    <w:p w14:paraId="2AF94050" w14:textId="37251627" w:rsidR="00220485" w:rsidRDefault="00220485" w:rsidP="00220485"/>
    <w:p w14:paraId="24CFAEE3" w14:textId="352CB72D" w:rsidR="00220485" w:rsidRDefault="00CB0803" w:rsidP="00CB0803">
      <w:pPr>
        <w:spacing w:line="360" w:lineRule="auto"/>
      </w:pPr>
      <w:r>
        <w:t xml:space="preserve">In the previous glasshouse experiment it appeared that there was a negative effect of combining tillage radish and rye on overall root growth. Changes to the Common Agricultural Policy (CAP) require cover crops that are part of environmental schemes, to consist of two or more species containing at least one cereal </w:t>
      </w:r>
      <w:r w:rsidR="00893691">
        <w:t xml:space="preserve">plant and one non-cereal plant </w:t>
      </w:r>
      <w:r w:rsidR="00893691">
        <w:fldChar w:fldCharType="begin"/>
      </w:r>
      <w:r w:rsidR="00893691">
        <w:instrText xml:space="preserve"> ADDIN EN.CITE &lt;EndNote&gt;&lt;Cite&gt;&lt;Author&gt;DEFRA&lt;/Author&gt;&lt;Year&gt;2018&lt;/Year&gt;&lt;RecNum&gt;351&lt;/RecNum&gt;&lt;DisplayText&gt;(DEFRA, 2018)&lt;/DisplayText&gt;&lt;record&gt;&lt;rec-number&gt;351&lt;/rec-number&gt;&lt;foreign-keys&gt;&lt;key app="EN" db-id="5tds050ayxret0eazadpt0saxszavsdzexrf" timestamp="1560175426"&gt;351&lt;/key&gt;&lt;/foreign-keys&gt;&lt;ref-type name="Government Document"&gt;46&lt;/ref-type&gt;&lt;contributors&gt;&lt;authors&gt;&lt;author&gt;DEFRA&lt;/author&gt;&lt;/authors&gt;&lt;secondary-authors&gt;&lt;author&gt;DEFRA&lt;/author&gt;&lt;/secondary-authors&gt;&lt;/contributors&gt;&lt;titles&gt;&lt;title&gt;Basic Payment Scheme: Rules for 2019&lt;/title&gt;&lt;/titles&gt;&lt;dates&gt;&lt;year&gt;2018&lt;/year&gt;&lt;/dates&gt;&lt;pub-location&gt;London&lt;/pub-location&gt;&lt;publisher&gt;UK Government&lt;/publisher&gt;&lt;urls&gt;&lt;/urls&gt;&lt;/record&gt;&lt;/Cite&gt;&lt;/EndNote&gt;</w:instrText>
      </w:r>
      <w:r w:rsidR="00893691">
        <w:fldChar w:fldCharType="separate"/>
      </w:r>
      <w:r w:rsidR="00893691">
        <w:rPr>
          <w:noProof/>
        </w:rPr>
        <w:t>(DEFRA, 2018)</w:t>
      </w:r>
      <w:r w:rsidR="00893691">
        <w:fldChar w:fldCharType="end"/>
      </w:r>
      <w:r>
        <w:t xml:space="preserve">. In addition to this, many of the commercially available cover crops are combinations of five or more species which are being sold as beneficial to growers as a result of combining species with for a ‘hybrid vigour’ effect of their root structures. </w:t>
      </w:r>
    </w:p>
    <w:p w14:paraId="76E01E57" w14:textId="61DE0474" w:rsidR="00CB0803" w:rsidRDefault="00CB0803" w:rsidP="00CB0803">
      <w:pPr>
        <w:spacing w:line="360" w:lineRule="auto"/>
      </w:pPr>
      <w:r>
        <w:t xml:space="preserve">The previous work from this project suggests that there may </w:t>
      </w:r>
      <w:proofErr w:type="gramStart"/>
      <w:r>
        <w:t>actually be</w:t>
      </w:r>
      <w:proofErr w:type="gramEnd"/>
      <w:r>
        <w:t xml:space="preserve"> a negative effect of combining two species and therefore it is important to investigate further. It is suggested that in some cases there may be benefits to growin</w:t>
      </w:r>
      <w:r w:rsidR="00985953">
        <w:t xml:space="preserve">g multiple species as one crop </w:t>
      </w:r>
      <w:r w:rsidR="00985953">
        <w:fldChar w:fldCharType="begin">
          <w:fldData xml:space="preserve">PEVuZE5vdGU+PENpdGU+PEF1dGhvcj5Cb25rb3dza2k8L0F1dGhvcj48WWVhcj4yMDA5PC9ZZWFy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</w:fldData>
        </w:fldChar>
      </w:r>
      <w:r w:rsidR="00985953">
        <w:instrText xml:space="preserve"> ADDIN EN.CITE </w:instrText>
      </w:r>
      <w:r w:rsidR="00985953">
        <w:fldChar w:fldCharType="begin">
          <w:fldData xml:space="preserve">PEVuZE5vdGU+PENpdGU+PEF1dGhvcj5Cb25rb3dza2k8L0F1dGhvcj48WWVhcj4yMDA5PC9ZZWFy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</w:fldData>
        </w:fldChar>
      </w:r>
      <w:r w:rsidR="00985953">
        <w:instrText xml:space="preserve"> ADDIN EN.CITE.DATA </w:instrText>
      </w:r>
      <w:r w:rsidR="00985953">
        <w:fldChar w:fldCharType="end"/>
      </w:r>
      <w:r w:rsidR="00985953">
        <w:fldChar w:fldCharType="separate"/>
      </w:r>
      <w:r w:rsidR="00985953">
        <w:rPr>
          <w:noProof/>
        </w:rPr>
        <w:t>(Bonkowski et al., 2009)</w:t>
      </w:r>
      <w:r w:rsidR="00985953">
        <w:fldChar w:fldCharType="end"/>
      </w:r>
      <w:r>
        <w:t>. This can be demonstrated in agroforestry, companion cropping and in grass leys. However, there is also considerable evidence to suggest that this is not always the case and that interspecies competition and allelopathy may have negative ef</w:t>
      </w:r>
      <w:r w:rsidR="00985953">
        <w:t xml:space="preserve">fects on growth of cover crops </w:t>
      </w:r>
      <w:r w:rsidR="00985953">
        <w:fldChar w:fldCharType="begin">
          <w:fldData xml:space="preserve">PEVuZE5vdGU+PENpdGU+PEF1dGhvcj5PaG5vPC9BdXRob3I+PFllYXI+MjAwMDwvWWVhcj48UmVj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=
</w:fldData>
        </w:fldChar>
      </w:r>
      <w:r w:rsidR="00985953">
        <w:instrText xml:space="preserve"> ADDIN EN.CITE </w:instrText>
      </w:r>
      <w:r w:rsidR="00985953">
        <w:fldChar w:fldCharType="begin">
          <w:fldData xml:space="preserve">PEVuZE5vdGU+PENpdGU+PEF1dGhvcj5PaG5vPC9BdXRob3I+PFllYXI+MjAwMDwvWWVhcj48UmVj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=
</w:fldData>
        </w:fldChar>
      </w:r>
      <w:r w:rsidR="00985953">
        <w:instrText xml:space="preserve"> ADDIN EN.CITE.DATA </w:instrText>
      </w:r>
      <w:r w:rsidR="00985953">
        <w:fldChar w:fldCharType="end"/>
      </w:r>
      <w:r w:rsidR="00985953">
        <w:fldChar w:fldCharType="separate"/>
      </w:r>
      <w:r w:rsidR="00985953">
        <w:rPr>
          <w:noProof/>
        </w:rPr>
        <w:t>(Ohno et al., 2000)</w:t>
      </w:r>
      <w:r w:rsidR="00985953">
        <w:fldChar w:fldCharType="end"/>
      </w:r>
      <w:r>
        <w:t xml:space="preserve">. </w:t>
      </w:r>
    </w:p>
    <w:p w14:paraId="47951D7F" w14:textId="26852F0B" w:rsidR="00BA115F" w:rsidRDefault="00F13A50" w:rsidP="00CB0803">
      <w:pPr>
        <w:spacing w:line="360" w:lineRule="auto"/>
      </w:pPr>
      <w:r>
        <w:t xml:space="preserve">From a practical aspect it is possible that combining species may spread the risk of one not establishing well as a result of poor moisture </w:t>
      </w:r>
      <w:r w:rsidR="00BA115F">
        <w:t>availability</w:t>
      </w:r>
      <w:r>
        <w:t xml:space="preserve"> or low thermal receipts in the autumn – both of which are important factors in the UK. </w:t>
      </w:r>
    </w:p>
    <w:p w14:paraId="3388F2F7" w14:textId="562DC2DA" w:rsidR="00F13A50" w:rsidRDefault="00BA115F" w:rsidP="00CB0803">
      <w:pPr>
        <w:spacing w:line="360" w:lineRule="auto"/>
      </w:pPr>
      <w:r>
        <w:t>It I well-regarded that in long term ecosystem management, greater plant species diversity will have positive effects on overall biodiversity. It is likely that this will be the case where cover crops are used in long term situations to encourage pollinators</w:t>
      </w:r>
      <w:r w:rsidR="00985953">
        <w:t xml:space="preserve"> </w:t>
      </w:r>
      <w:r w:rsidR="00985953">
        <w:fldChar w:fldCharType="begin">
          <w:fldData xml:space="preserve">PEVuZE5vdGU+PENpdGU+PEF1dGhvcj5Cb25rb3dza2k8L0F1dGhvcj48WWVhcj4yMDA5PC9ZZWFy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</w:fldData>
        </w:fldChar>
      </w:r>
      <w:r w:rsidR="00985953">
        <w:instrText xml:space="preserve"> ADDIN EN.CITE </w:instrText>
      </w:r>
      <w:r w:rsidR="00985953">
        <w:fldChar w:fldCharType="begin">
          <w:fldData xml:space="preserve">PEVuZE5vdGU+PENpdGU+PEF1dGhvcj5Cb25rb3dza2k8L0F1dGhvcj48WWVhcj4yMDA5PC9ZZWFy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</w:fldData>
        </w:fldChar>
      </w:r>
      <w:r w:rsidR="00985953">
        <w:instrText xml:space="preserve"> ADDIN EN.CITE.DATA </w:instrText>
      </w:r>
      <w:r w:rsidR="00985953">
        <w:fldChar w:fldCharType="end"/>
      </w:r>
      <w:r w:rsidR="00985953">
        <w:fldChar w:fldCharType="separate"/>
      </w:r>
      <w:r w:rsidR="00985953">
        <w:rPr>
          <w:noProof/>
        </w:rPr>
        <w:t>(Bonkowski et al., 2009)</w:t>
      </w:r>
      <w:r w:rsidR="00985953">
        <w:fldChar w:fldCharType="end"/>
      </w:r>
      <w:r>
        <w:t>. However, due to the cool autumn temperatures experienced in the UK it is likely that the aim for getting a successful cover crop is rapid and maximum autumn growth.</w:t>
      </w:r>
      <w:r w:rsidR="00A42B1D">
        <w:t xml:space="preserve"> </w:t>
      </w:r>
      <w:r>
        <w:t xml:space="preserve">As a </w:t>
      </w:r>
      <w:proofErr w:type="gramStart"/>
      <w:r>
        <w:t>result</w:t>
      </w:r>
      <w:proofErr w:type="gramEnd"/>
      <w:r>
        <w:t xml:space="preserve"> is may be beneficial to avoid complicated cover crop mixtures in favour of single species cover crops. </w:t>
      </w:r>
    </w:p>
    <w:p w14:paraId="6A690DC5" w14:textId="7DA73300" w:rsidR="00952D44" w:rsidRDefault="00952D44" w:rsidP="00CB0803">
      <w:pPr>
        <w:spacing w:line="360" w:lineRule="auto"/>
      </w:pPr>
    </w:p>
    <w:p w14:paraId="125C8E19" w14:textId="41FF3172" w:rsidR="00952D44" w:rsidRDefault="00952D44" w:rsidP="00CB0803">
      <w:pPr>
        <w:spacing w:line="360" w:lineRule="auto"/>
      </w:pPr>
    </w:p>
    <w:p w14:paraId="7618B1E9" w14:textId="67ECB7F4" w:rsidR="00952D44" w:rsidRDefault="00952D44" w:rsidP="00CB0803">
      <w:pPr>
        <w:spacing w:line="360" w:lineRule="auto"/>
      </w:pPr>
    </w:p>
    <w:p w14:paraId="7F5A0C4A" w14:textId="5D605921" w:rsidR="00952D44" w:rsidRDefault="00952D44" w:rsidP="00CB0803">
      <w:pPr>
        <w:spacing w:line="360" w:lineRule="auto"/>
      </w:pPr>
    </w:p>
    <w:p w14:paraId="5448307D" w14:textId="77777777" w:rsidR="00952D44" w:rsidRDefault="00952D44" w:rsidP="00CB0803">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952D44" w14:paraId="45514F70" w14:textId="77777777" w:rsidTr="009E3249">
        <w:tc>
          <w:tcPr>
            <w:tcW w:w="3005" w:type="dxa"/>
            <w:tcBorders>
              <w:bottom w:val="single" w:sz="4" w:space="0" w:color="auto"/>
              <w:right w:val="single" w:sz="4" w:space="0" w:color="auto"/>
            </w:tcBorders>
          </w:tcPr>
          <w:p w14:paraId="2747F8BE" w14:textId="77777777" w:rsidR="00952D44" w:rsidRDefault="00952D44" w:rsidP="009E3249">
            <w:pPr>
              <w:spacing w:line="480" w:lineRule="auto"/>
              <w:jc w:val="center"/>
            </w:pPr>
            <w:r>
              <w:lastRenderedPageBreak/>
              <w:t>Species 1</w:t>
            </w:r>
          </w:p>
        </w:tc>
        <w:tc>
          <w:tcPr>
            <w:tcW w:w="3005" w:type="dxa"/>
            <w:tcBorders>
              <w:left w:val="single" w:sz="4" w:space="0" w:color="auto"/>
              <w:bottom w:val="single" w:sz="4" w:space="0" w:color="auto"/>
              <w:right w:val="single" w:sz="4" w:space="0" w:color="auto"/>
            </w:tcBorders>
          </w:tcPr>
          <w:p w14:paraId="0F1E6818" w14:textId="77777777" w:rsidR="00952D44" w:rsidRDefault="00952D44" w:rsidP="009E3249">
            <w:pPr>
              <w:spacing w:line="480" w:lineRule="auto"/>
              <w:jc w:val="center"/>
            </w:pPr>
            <w:r>
              <w:t>Species 2</w:t>
            </w:r>
          </w:p>
        </w:tc>
        <w:tc>
          <w:tcPr>
            <w:tcW w:w="3006" w:type="dxa"/>
            <w:tcBorders>
              <w:left w:val="single" w:sz="4" w:space="0" w:color="auto"/>
              <w:bottom w:val="single" w:sz="4" w:space="0" w:color="auto"/>
            </w:tcBorders>
          </w:tcPr>
          <w:p w14:paraId="1C8C16BF" w14:textId="77777777" w:rsidR="00952D44" w:rsidRDefault="00952D44" w:rsidP="009E3249">
            <w:pPr>
              <w:spacing w:line="480" w:lineRule="auto"/>
              <w:jc w:val="center"/>
            </w:pPr>
            <w:r>
              <w:t>Treatment name</w:t>
            </w:r>
          </w:p>
        </w:tc>
      </w:tr>
      <w:tr w:rsidR="00952D44" w14:paraId="3370421D" w14:textId="77777777" w:rsidTr="009E3249">
        <w:tc>
          <w:tcPr>
            <w:tcW w:w="3005" w:type="dxa"/>
            <w:tcBorders>
              <w:top w:val="single" w:sz="4" w:space="0" w:color="auto"/>
              <w:right w:val="single" w:sz="4" w:space="0" w:color="auto"/>
            </w:tcBorders>
          </w:tcPr>
          <w:p w14:paraId="5B61626A" w14:textId="77777777" w:rsidR="00952D44" w:rsidRDefault="00952D44" w:rsidP="009E3249">
            <w:pPr>
              <w:spacing w:line="480" w:lineRule="auto"/>
            </w:pPr>
            <w:r>
              <w:t>White mustard</w:t>
            </w:r>
          </w:p>
        </w:tc>
        <w:tc>
          <w:tcPr>
            <w:tcW w:w="3005" w:type="dxa"/>
            <w:tcBorders>
              <w:top w:val="single" w:sz="4" w:space="0" w:color="auto"/>
              <w:left w:val="single" w:sz="4" w:space="0" w:color="auto"/>
              <w:right w:val="single" w:sz="4" w:space="0" w:color="auto"/>
            </w:tcBorders>
          </w:tcPr>
          <w:p w14:paraId="42095779" w14:textId="77777777" w:rsidR="00952D44" w:rsidRDefault="00952D44" w:rsidP="009E3249">
            <w:pPr>
              <w:spacing w:line="480" w:lineRule="auto"/>
            </w:pPr>
            <w:r>
              <w:t>White mustard</w:t>
            </w:r>
          </w:p>
        </w:tc>
        <w:tc>
          <w:tcPr>
            <w:tcW w:w="3006" w:type="dxa"/>
            <w:tcBorders>
              <w:top w:val="single" w:sz="4" w:space="0" w:color="auto"/>
              <w:left w:val="single" w:sz="4" w:space="0" w:color="auto"/>
            </w:tcBorders>
          </w:tcPr>
          <w:p w14:paraId="7B6D8410" w14:textId="77777777" w:rsidR="00952D44" w:rsidRDefault="00952D44" w:rsidP="009E3249">
            <w:pPr>
              <w:spacing w:line="480" w:lineRule="auto"/>
              <w:jc w:val="center"/>
            </w:pPr>
            <w:r>
              <w:t>MM</w:t>
            </w:r>
          </w:p>
        </w:tc>
      </w:tr>
      <w:tr w:rsidR="00952D44" w14:paraId="335EC912" w14:textId="77777777" w:rsidTr="009E3249">
        <w:tc>
          <w:tcPr>
            <w:tcW w:w="3005" w:type="dxa"/>
            <w:tcBorders>
              <w:right w:val="single" w:sz="4" w:space="0" w:color="auto"/>
            </w:tcBorders>
          </w:tcPr>
          <w:p w14:paraId="74A52661" w14:textId="77777777" w:rsidR="00952D44" w:rsidRDefault="00952D44" w:rsidP="009E3249">
            <w:pPr>
              <w:spacing w:line="480" w:lineRule="auto"/>
            </w:pPr>
            <w:r>
              <w:t>Tillage radish</w:t>
            </w:r>
          </w:p>
        </w:tc>
        <w:tc>
          <w:tcPr>
            <w:tcW w:w="3005" w:type="dxa"/>
            <w:tcBorders>
              <w:left w:val="single" w:sz="4" w:space="0" w:color="auto"/>
              <w:right w:val="single" w:sz="4" w:space="0" w:color="auto"/>
            </w:tcBorders>
          </w:tcPr>
          <w:p w14:paraId="7EBE3AE4" w14:textId="77777777" w:rsidR="00952D44" w:rsidRDefault="00952D44" w:rsidP="009E3249">
            <w:pPr>
              <w:spacing w:line="480" w:lineRule="auto"/>
            </w:pPr>
            <w:r>
              <w:t>Tillage radish</w:t>
            </w:r>
          </w:p>
        </w:tc>
        <w:tc>
          <w:tcPr>
            <w:tcW w:w="3006" w:type="dxa"/>
            <w:tcBorders>
              <w:left w:val="single" w:sz="4" w:space="0" w:color="auto"/>
            </w:tcBorders>
          </w:tcPr>
          <w:p w14:paraId="62E62D25" w14:textId="77777777" w:rsidR="00952D44" w:rsidRDefault="00952D44" w:rsidP="009E3249">
            <w:pPr>
              <w:spacing w:line="480" w:lineRule="auto"/>
              <w:jc w:val="center"/>
            </w:pPr>
            <w:r>
              <w:t>TT</w:t>
            </w:r>
          </w:p>
        </w:tc>
      </w:tr>
      <w:tr w:rsidR="00952D44" w14:paraId="16B5C49E" w14:textId="77777777" w:rsidTr="009E3249">
        <w:tc>
          <w:tcPr>
            <w:tcW w:w="3005" w:type="dxa"/>
            <w:tcBorders>
              <w:right w:val="single" w:sz="4" w:space="0" w:color="auto"/>
            </w:tcBorders>
          </w:tcPr>
          <w:p w14:paraId="56548F34" w14:textId="77777777" w:rsidR="00952D44" w:rsidRDefault="00952D44" w:rsidP="009E3249">
            <w:pPr>
              <w:spacing w:line="480" w:lineRule="auto"/>
            </w:pPr>
            <w:r>
              <w:t>Black oat</w:t>
            </w:r>
          </w:p>
        </w:tc>
        <w:tc>
          <w:tcPr>
            <w:tcW w:w="3005" w:type="dxa"/>
            <w:tcBorders>
              <w:left w:val="single" w:sz="4" w:space="0" w:color="auto"/>
              <w:right w:val="single" w:sz="4" w:space="0" w:color="auto"/>
            </w:tcBorders>
          </w:tcPr>
          <w:p w14:paraId="0506ABAA" w14:textId="77777777" w:rsidR="00952D44" w:rsidRDefault="00952D44" w:rsidP="009E3249">
            <w:pPr>
              <w:spacing w:line="480" w:lineRule="auto"/>
            </w:pPr>
            <w:r>
              <w:t>Black oat</w:t>
            </w:r>
          </w:p>
        </w:tc>
        <w:tc>
          <w:tcPr>
            <w:tcW w:w="3006" w:type="dxa"/>
            <w:tcBorders>
              <w:left w:val="single" w:sz="4" w:space="0" w:color="auto"/>
            </w:tcBorders>
          </w:tcPr>
          <w:p w14:paraId="6BF45034" w14:textId="77777777" w:rsidR="00952D44" w:rsidRDefault="00952D44" w:rsidP="009E3249">
            <w:pPr>
              <w:spacing w:line="480" w:lineRule="auto"/>
              <w:jc w:val="center"/>
            </w:pPr>
            <w:r>
              <w:t>OO</w:t>
            </w:r>
          </w:p>
        </w:tc>
      </w:tr>
      <w:tr w:rsidR="00952D44" w14:paraId="43C2C2CC" w14:textId="77777777" w:rsidTr="009E3249">
        <w:tc>
          <w:tcPr>
            <w:tcW w:w="3005" w:type="dxa"/>
            <w:tcBorders>
              <w:right w:val="single" w:sz="4" w:space="0" w:color="auto"/>
            </w:tcBorders>
          </w:tcPr>
          <w:p w14:paraId="5644A043" w14:textId="77777777" w:rsidR="00952D44" w:rsidRDefault="00952D44" w:rsidP="009E3249">
            <w:pPr>
              <w:spacing w:line="480" w:lineRule="auto"/>
            </w:pPr>
            <w:r>
              <w:t>Forage rye</w:t>
            </w:r>
          </w:p>
        </w:tc>
        <w:tc>
          <w:tcPr>
            <w:tcW w:w="3005" w:type="dxa"/>
            <w:tcBorders>
              <w:left w:val="single" w:sz="4" w:space="0" w:color="auto"/>
              <w:right w:val="single" w:sz="4" w:space="0" w:color="auto"/>
            </w:tcBorders>
          </w:tcPr>
          <w:p w14:paraId="21C51364" w14:textId="77777777" w:rsidR="00952D44" w:rsidRDefault="00952D44" w:rsidP="009E3249">
            <w:pPr>
              <w:spacing w:line="480" w:lineRule="auto"/>
            </w:pPr>
            <w:r>
              <w:t>Forage rye</w:t>
            </w:r>
          </w:p>
        </w:tc>
        <w:tc>
          <w:tcPr>
            <w:tcW w:w="3006" w:type="dxa"/>
            <w:tcBorders>
              <w:left w:val="single" w:sz="4" w:space="0" w:color="auto"/>
            </w:tcBorders>
          </w:tcPr>
          <w:p w14:paraId="2085B022" w14:textId="77777777" w:rsidR="00952D44" w:rsidRDefault="00952D44" w:rsidP="009E3249">
            <w:pPr>
              <w:spacing w:line="480" w:lineRule="auto"/>
              <w:jc w:val="center"/>
            </w:pPr>
            <w:r>
              <w:t>RR</w:t>
            </w:r>
          </w:p>
        </w:tc>
      </w:tr>
      <w:tr w:rsidR="00952D44" w14:paraId="78D03017" w14:textId="77777777" w:rsidTr="009E3249">
        <w:tc>
          <w:tcPr>
            <w:tcW w:w="3005" w:type="dxa"/>
            <w:tcBorders>
              <w:right w:val="single" w:sz="4" w:space="0" w:color="auto"/>
            </w:tcBorders>
          </w:tcPr>
          <w:p w14:paraId="21B7D9AA" w14:textId="77777777" w:rsidR="00952D44" w:rsidRDefault="00952D44" w:rsidP="009E3249">
            <w:pPr>
              <w:spacing w:line="480" w:lineRule="auto"/>
            </w:pPr>
            <w:r>
              <w:t>White mustard</w:t>
            </w:r>
          </w:p>
        </w:tc>
        <w:tc>
          <w:tcPr>
            <w:tcW w:w="3005" w:type="dxa"/>
            <w:tcBorders>
              <w:left w:val="single" w:sz="4" w:space="0" w:color="auto"/>
              <w:right w:val="single" w:sz="4" w:space="0" w:color="auto"/>
            </w:tcBorders>
          </w:tcPr>
          <w:p w14:paraId="25260229" w14:textId="77777777" w:rsidR="00952D44" w:rsidRDefault="00952D44" w:rsidP="009E3249">
            <w:pPr>
              <w:spacing w:line="480" w:lineRule="auto"/>
            </w:pPr>
            <w:r>
              <w:t>Tillage radish</w:t>
            </w:r>
          </w:p>
        </w:tc>
        <w:tc>
          <w:tcPr>
            <w:tcW w:w="3006" w:type="dxa"/>
            <w:tcBorders>
              <w:left w:val="single" w:sz="4" w:space="0" w:color="auto"/>
            </w:tcBorders>
          </w:tcPr>
          <w:p w14:paraId="3E2DA999" w14:textId="77777777" w:rsidR="00952D44" w:rsidRDefault="00952D44" w:rsidP="009E3249">
            <w:pPr>
              <w:spacing w:line="480" w:lineRule="auto"/>
              <w:jc w:val="center"/>
            </w:pPr>
            <w:r>
              <w:t>MT</w:t>
            </w:r>
          </w:p>
        </w:tc>
      </w:tr>
      <w:tr w:rsidR="00952D44" w14:paraId="1AB7A9D8" w14:textId="77777777" w:rsidTr="009E3249">
        <w:tc>
          <w:tcPr>
            <w:tcW w:w="3005" w:type="dxa"/>
            <w:tcBorders>
              <w:right w:val="single" w:sz="4" w:space="0" w:color="auto"/>
            </w:tcBorders>
          </w:tcPr>
          <w:p w14:paraId="65D1D691" w14:textId="77777777" w:rsidR="00952D44" w:rsidRDefault="00952D44" w:rsidP="009E3249">
            <w:pPr>
              <w:spacing w:line="480" w:lineRule="auto"/>
            </w:pPr>
            <w:r>
              <w:t>White mustard</w:t>
            </w:r>
          </w:p>
        </w:tc>
        <w:tc>
          <w:tcPr>
            <w:tcW w:w="3005" w:type="dxa"/>
            <w:tcBorders>
              <w:left w:val="single" w:sz="4" w:space="0" w:color="auto"/>
              <w:right w:val="single" w:sz="4" w:space="0" w:color="auto"/>
            </w:tcBorders>
          </w:tcPr>
          <w:p w14:paraId="3E216E63" w14:textId="77777777" w:rsidR="00952D44" w:rsidRDefault="00952D44" w:rsidP="009E3249">
            <w:pPr>
              <w:spacing w:line="480" w:lineRule="auto"/>
            </w:pPr>
            <w:r>
              <w:t>Black oat</w:t>
            </w:r>
          </w:p>
        </w:tc>
        <w:tc>
          <w:tcPr>
            <w:tcW w:w="3006" w:type="dxa"/>
            <w:tcBorders>
              <w:left w:val="single" w:sz="4" w:space="0" w:color="auto"/>
            </w:tcBorders>
          </w:tcPr>
          <w:p w14:paraId="2394B385" w14:textId="77777777" w:rsidR="00952D44" w:rsidRDefault="00952D44" w:rsidP="009E3249">
            <w:pPr>
              <w:spacing w:line="480" w:lineRule="auto"/>
              <w:jc w:val="center"/>
            </w:pPr>
            <w:r>
              <w:t>MO</w:t>
            </w:r>
          </w:p>
        </w:tc>
      </w:tr>
      <w:tr w:rsidR="00952D44" w14:paraId="38DA9098" w14:textId="77777777" w:rsidTr="009E3249">
        <w:tc>
          <w:tcPr>
            <w:tcW w:w="3005" w:type="dxa"/>
            <w:tcBorders>
              <w:right w:val="single" w:sz="4" w:space="0" w:color="auto"/>
            </w:tcBorders>
          </w:tcPr>
          <w:p w14:paraId="12FB839C" w14:textId="77777777" w:rsidR="00952D44" w:rsidRDefault="00952D44" w:rsidP="009E3249">
            <w:pPr>
              <w:spacing w:line="480" w:lineRule="auto"/>
            </w:pPr>
            <w:r>
              <w:t>White mustard</w:t>
            </w:r>
          </w:p>
        </w:tc>
        <w:tc>
          <w:tcPr>
            <w:tcW w:w="3005" w:type="dxa"/>
            <w:tcBorders>
              <w:left w:val="single" w:sz="4" w:space="0" w:color="auto"/>
              <w:right w:val="single" w:sz="4" w:space="0" w:color="auto"/>
            </w:tcBorders>
          </w:tcPr>
          <w:p w14:paraId="55F4BDBB" w14:textId="77777777" w:rsidR="00952D44" w:rsidRDefault="00952D44" w:rsidP="009E3249">
            <w:pPr>
              <w:spacing w:line="480" w:lineRule="auto"/>
            </w:pPr>
            <w:r>
              <w:t>Forage rye</w:t>
            </w:r>
          </w:p>
        </w:tc>
        <w:tc>
          <w:tcPr>
            <w:tcW w:w="3006" w:type="dxa"/>
            <w:tcBorders>
              <w:left w:val="single" w:sz="4" w:space="0" w:color="auto"/>
            </w:tcBorders>
          </w:tcPr>
          <w:p w14:paraId="291F8268" w14:textId="77777777" w:rsidR="00952D44" w:rsidRDefault="00952D44" w:rsidP="009E3249">
            <w:pPr>
              <w:spacing w:line="480" w:lineRule="auto"/>
              <w:jc w:val="center"/>
            </w:pPr>
            <w:r>
              <w:t>WR</w:t>
            </w:r>
          </w:p>
        </w:tc>
      </w:tr>
      <w:tr w:rsidR="00952D44" w14:paraId="4A9EC543" w14:textId="77777777" w:rsidTr="009E3249">
        <w:tc>
          <w:tcPr>
            <w:tcW w:w="3005" w:type="dxa"/>
            <w:tcBorders>
              <w:right w:val="single" w:sz="4" w:space="0" w:color="auto"/>
            </w:tcBorders>
          </w:tcPr>
          <w:p w14:paraId="33E9F5A1" w14:textId="77777777" w:rsidR="00952D44" w:rsidRDefault="00952D44" w:rsidP="009E3249">
            <w:pPr>
              <w:spacing w:line="480" w:lineRule="auto"/>
            </w:pPr>
            <w:r>
              <w:t>Forage rye</w:t>
            </w:r>
          </w:p>
        </w:tc>
        <w:tc>
          <w:tcPr>
            <w:tcW w:w="3005" w:type="dxa"/>
            <w:tcBorders>
              <w:left w:val="single" w:sz="4" w:space="0" w:color="auto"/>
              <w:right w:val="single" w:sz="4" w:space="0" w:color="auto"/>
            </w:tcBorders>
          </w:tcPr>
          <w:p w14:paraId="3180F63C" w14:textId="77777777" w:rsidR="00952D44" w:rsidRDefault="00952D44" w:rsidP="009E3249">
            <w:pPr>
              <w:spacing w:line="480" w:lineRule="auto"/>
            </w:pPr>
            <w:r>
              <w:t>Tillage radish</w:t>
            </w:r>
          </w:p>
        </w:tc>
        <w:tc>
          <w:tcPr>
            <w:tcW w:w="3006" w:type="dxa"/>
            <w:tcBorders>
              <w:left w:val="single" w:sz="4" w:space="0" w:color="auto"/>
            </w:tcBorders>
          </w:tcPr>
          <w:p w14:paraId="3B731FFB" w14:textId="77777777" w:rsidR="00952D44" w:rsidRDefault="00952D44" w:rsidP="009E3249">
            <w:pPr>
              <w:spacing w:line="480" w:lineRule="auto"/>
              <w:jc w:val="center"/>
            </w:pPr>
            <w:r>
              <w:t>RT</w:t>
            </w:r>
          </w:p>
        </w:tc>
      </w:tr>
      <w:tr w:rsidR="00952D44" w14:paraId="1EC0C8F3" w14:textId="77777777" w:rsidTr="009E3249">
        <w:tc>
          <w:tcPr>
            <w:tcW w:w="3005" w:type="dxa"/>
            <w:tcBorders>
              <w:right w:val="single" w:sz="4" w:space="0" w:color="auto"/>
            </w:tcBorders>
          </w:tcPr>
          <w:p w14:paraId="48027674" w14:textId="77777777" w:rsidR="00952D44" w:rsidRDefault="00952D44" w:rsidP="009E3249">
            <w:pPr>
              <w:spacing w:line="480" w:lineRule="auto"/>
            </w:pPr>
            <w:r>
              <w:t>Forage rye</w:t>
            </w:r>
          </w:p>
        </w:tc>
        <w:tc>
          <w:tcPr>
            <w:tcW w:w="3005" w:type="dxa"/>
            <w:tcBorders>
              <w:left w:val="single" w:sz="4" w:space="0" w:color="auto"/>
              <w:right w:val="single" w:sz="4" w:space="0" w:color="auto"/>
            </w:tcBorders>
          </w:tcPr>
          <w:p w14:paraId="21871530" w14:textId="77777777" w:rsidR="00952D44" w:rsidRDefault="00952D44" w:rsidP="009E3249">
            <w:pPr>
              <w:spacing w:line="480" w:lineRule="auto"/>
            </w:pPr>
            <w:r>
              <w:t>Black oat</w:t>
            </w:r>
          </w:p>
        </w:tc>
        <w:tc>
          <w:tcPr>
            <w:tcW w:w="3006" w:type="dxa"/>
            <w:tcBorders>
              <w:left w:val="single" w:sz="4" w:space="0" w:color="auto"/>
            </w:tcBorders>
          </w:tcPr>
          <w:p w14:paraId="56448C22" w14:textId="77777777" w:rsidR="00952D44" w:rsidRDefault="00952D44" w:rsidP="009E3249">
            <w:pPr>
              <w:spacing w:line="480" w:lineRule="auto"/>
              <w:jc w:val="center"/>
            </w:pPr>
            <w:r>
              <w:t>RO</w:t>
            </w:r>
          </w:p>
        </w:tc>
      </w:tr>
      <w:tr w:rsidR="00952D44" w14:paraId="75577805" w14:textId="77777777" w:rsidTr="009E3249">
        <w:tc>
          <w:tcPr>
            <w:tcW w:w="3005" w:type="dxa"/>
            <w:tcBorders>
              <w:right w:val="single" w:sz="4" w:space="0" w:color="auto"/>
            </w:tcBorders>
          </w:tcPr>
          <w:p w14:paraId="64E9C886" w14:textId="77777777" w:rsidR="00952D44" w:rsidRDefault="00952D44" w:rsidP="009E3249">
            <w:pPr>
              <w:spacing w:line="480" w:lineRule="auto"/>
            </w:pPr>
            <w:r>
              <w:t>Black oat</w:t>
            </w:r>
          </w:p>
        </w:tc>
        <w:tc>
          <w:tcPr>
            <w:tcW w:w="3005" w:type="dxa"/>
            <w:tcBorders>
              <w:left w:val="single" w:sz="4" w:space="0" w:color="auto"/>
              <w:right w:val="single" w:sz="4" w:space="0" w:color="auto"/>
            </w:tcBorders>
          </w:tcPr>
          <w:p w14:paraId="77BEA9FF" w14:textId="77777777" w:rsidR="00952D44" w:rsidRDefault="00952D44" w:rsidP="009E3249">
            <w:pPr>
              <w:spacing w:line="480" w:lineRule="auto"/>
            </w:pPr>
            <w:r>
              <w:t>Tillage radish</w:t>
            </w:r>
          </w:p>
        </w:tc>
        <w:tc>
          <w:tcPr>
            <w:tcW w:w="3006" w:type="dxa"/>
            <w:tcBorders>
              <w:left w:val="single" w:sz="4" w:space="0" w:color="auto"/>
            </w:tcBorders>
          </w:tcPr>
          <w:p w14:paraId="688C9C5D" w14:textId="77777777" w:rsidR="00952D44" w:rsidRDefault="00952D44" w:rsidP="009E3249">
            <w:pPr>
              <w:spacing w:line="480" w:lineRule="auto"/>
              <w:jc w:val="center"/>
            </w:pPr>
            <w:r>
              <w:t>OT</w:t>
            </w:r>
          </w:p>
        </w:tc>
      </w:tr>
    </w:tbl>
    <w:p w14:paraId="041990FE" w14:textId="77777777" w:rsidR="00952D44" w:rsidRDefault="00952D44" w:rsidP="00CB0803">
      <w:pPr>
        <w:spacing w:line="360" w:lineRule="auto"/>
      </w:pPr>
    </w:p>
    <w:p w14:paraId="39FDE238" w14:textId="4A9B8DA9" w:rsidR="00E03D7F" w:rsidRDefault="00E03D7F" w:rsidP="00E03D7F">
      <w:pPr>
        <w:pStyle w:val="Heading3"/>
      </w:pPr>
      <w:bookmarkStart w:id="12" w:name="_Toc13662376"/>
      <w:r>
        <w:t>Results and Discussion</w:t>
      </w:r>
      <w:bookmarkEnd w:id="12"/>
    </w:p>
    <w:p w14:paraId="5677050E" w14:textId="738BB5DD" w:rsidR="00952D44" w:rsidRDefault="00952D44" w:rsidP="00E03D7F"/>
    <w:p w14:paraId="51CCCEB4" w14:textId="2E593C1C" w:rsidR="00952D44" w:rsidRDefault="009C14B8" w:rsidP="009C14B8">
      <w:pPr>
        <w:spacing w:line="360" w:lineRule="auto"/>
      </w:pPr>
      <w:r>
        <w:t xml:space="preserve">Brassica cover crops produced the greatest quantity of above ground biomass when in combination with other brassica cover crops (Fig10). When cereal cover crops were in monoculture or in </w:t>
      </w:r>
      <w:proofErr w:type="gramStart"/>
      <w:r>
        <w:t>combinations</w:t>
      </w:r>
      <w:proofErr w:type="gramEnd"/>
      <w:r>
        <w:t xml:space="preserve"> they produced the least amount of biomass. When a brassica was combined with a cereal the biomass production was intermediate of the two groups. The same relationship was seen in root production and there was a strong linear relationship between root production and above ground biomass (Fig.11 &amp; 12). Tillage radish produced significantly more roots with a diameter of greater than 3mm although the total length of roots at this diameter remained small. </w:t>
      </w:r>
    </w:p>
    <w:p w14:paraId="5A0D8BFE" w14:textId="0326335F" w:rsidR="009C14B8" w:rsidRDefault="009C14B8" w:rsidP="009C14B8">
      <w:pPr>
        <w:spacing w:line="360" w:lineRule="auto"/>
      </w:pPr>
      <w:r>
        <w:t>The linear relationship between above ground biomass and root growth suggests that if the aim is to produce the largest quantity of roots then a brassica cover crop would be preferential. However, in other experiments within this project and other’s findings, cereal cover crops have produced more biomass than brassicas. This is likely to be related to the conditions at cover crop establishment as brassicas are highly sensitive to soil moisture at drilling whereas in the UK cereal cover crop growth is more limited by thermal time accumulated dur</w:t>
      </w:r>
      <w:r w:rsidR="00985953">
        <w:t xml:space="preserve">ing growth </w:t>
      </w:r>
      <w:r w:rsidR="00985953">
        <w:fldChar w:fldCharType="begin"/>
      </w:r>
      <w:r w:rsidR="00985953">
        <w:instrText xml:space="preserve"> ADDIN EN.CITE &lt;EndNote&gt;&lt;Cite&gt;&lt;Author&gt;Allison&lt;/Author&gt;&lt;Year&gt;1998&lt;/Year&gt;&lt;RecNum&gt;47&lt;/RecNum&gt;&lt;DisplayText&gt;(Allison et al., 1998)&lt;/DisplayText&gt;&lt;record&gt;&lt;rec-number&gt;47&lt;/rec-number&gt;&lt;foreign-keys&gt;&lt;key app="EN" db-id="5tds050ayxret0eazadpt0saxszavsdzexrf" timestamp="0"&gt;47&lt;/key&gt;&lt;/foreign-keys&gt;&lt;ref-type name="Journal Article"&gt;17&lt;/ref-type&gt;&lt;contributors&gt;&lt;authors&gt;&lt;author&gt;Allison, M. F.&lt;/author&gt;&lt;author&gt;Armstrong, M. J.&lt;/author&gt;&lt;author&gt;Jaggard, K. W.&lt;/author&gt;&lt;author&gt;Todd, A. D.&lt;/author&gt;&lt;/authors&gt;&lt;/contributors&gt;&lt;auth-address&gt;IACR Brooms Barn, Bury St Edmunds IP28 6NP, Suffolk, England. British Sugar Plc, Holme PE7 3PG, Cambs, England. IACR Rothamsted, Harpenden AL5 2JQ, Herts, England.&amp;#xD;Allison, MF (reprint author), Cambridge Univ Farm, Huntingdon Rd, Cambridge CB3 0LH, England.&lt;/auth-address&gt;&lt;titles&gt;&lt;title&gt;Integration of nitrate cover crops into sugarbeet (Beta vulgaris) rotations. II. Effect of cover crops on growth, yield and N requirement of sugarbeet&lt;/title&gt;&lt;secondary-title&gt;Journal of Agricultural Science&lt;/secondary-title&gt;&lt;/titles&gt;&lt;periodical&gt;&lt;full-title&gt;Journal of Agricultural Science&lt;/full-title&gt;&lt;abbr-1&gt;J. Agric. Sci.&lt;/abbr-1&gt;&lt;/periodical&gt;&lt;pages&gt;61-67&lt;/pages&gt;&lt;volume&gt;130&lt;/volume&gt;&lt;keywords&gt;&lt;keyword&gt;beet&lt;/keyword&gt;&lt;/keywords&gt;&lt;dates&gt;&lt;year&gt;1998&lt;/year&gt;&lt;pub-dates&gt;&lt;date&gt;Feb&lt;/date&gt;&lt;/pub-dates&gt;&lt;/dates&gt;&lt;isbn&gt;0021-8596&lt;/isbn&gt;&lt;accession-num&gt;WOS:000071967300007&lt;/accession-num&gt;&lt;work-type&gt;Article&lt;/work-type&gt;&lt;urls&gt;&lt;related-urls&gt;&lt;url&gt;&amp;lt;Go to ISI&amp;gt;://WOS:000071967300007&lt;/url&gt;&lt;/related-urls&gt;&lt;/urls&gt;&lt;electronic-resource-num&gt;10.1017/s002185969700511x&lt;/electronic-resource-num&gt;&lt;language&gt;English&lt;/language&gt;&lt;/record&gt;&lt;/Cite&gt;&lt;/EndNote&gt;</w:instrText>
      </w:r>
      <w:r w:rsidR="00985953">
        <w:fldChar w:fldCharType="separate"/>
      </w:r>
      <w:r w:rsidR="00985953">
        <w:rPr>
          <w:noProof/>
        </w:rPr>
        <w:t>(Allison et al., 1998)</w:t>
      </w:r>
      <w:r w:rsidR="00985953">
        <w:fldChar w:fldCharType="end"/>
      </w:r>
      <w:r>
        <w:t xml:space="preserve">. </w:t>
      </w:r>
    </w:p>
    <w:p w14:paraId="0F33174C" w14:textId="77777777" w:rsidR="009C14B8" w:rsidRDefault="009C14B8" w:rsidP="00E03D7F"/>
    <w:p w14:paraId="7E25172F" w14:textId="77777777" w:rsidR="009C14B8" w:rsidRDefault="009C14B8" w:rsidP="00E03D7F"/>
    <w:p w14:paraId="06236E22" w14:textId="77777777" w:rsidR="009C14B8" w:rsidRDefault="009C14B8" w:rsidP="00E03D7F"/>
    <w:p w14:paraId="12ED5336" w14:textId="77777777" w:rsidR="009C14B8" w:rsidRDefault="009C14B8" w:rsidP="00E03D7F"/>
    <w:p w14:paraId="41D48F27" w14:textId="362972E8" w:rsidR="009C14B8" w:rsidRDefault="009C14B8" w:rsidP="00E03D7F">
      <w:r w:rsidRPr="00E03D7F">
        <w:rPr>
          <w:noProof/>
          <w:lang w:eastAsia="en-GB"/>
        </w:rPr>
        <w:lastRenderedPageBreak/>
        <mc:AlternateContent>
          <mc:Choice Requires="wpg">
            <w:drawing>
              <wp:anchor distT="0" distB="0" distL="114300" distR="114300" simplePos="0" relativeHeight="251666432" behindDoc="0" locked="0" layoutInCell="1" allowOverlap="1" wp14:anchorId="0C486DC0" wp14:editId="5929E531">
                <wp:simplePos x="0" y="0"/>
                <wp:positionH relativeFrom="margin">
                  <wp:align>center</wp:align>
                </wp:positionH>
                <wp:positionV relativeFrom="page">
                  <wp:posOffset>5276850</wp:posOffset>
                </wp:positionV>
                <wp:extent cx="4319905" cy="3432810"/>
                <wp:effectExtent l="0" t="0" r="4445" b="0"/>
                <wp:wrapTopAndBottom/>
                <wp:docPr id="21" name="Group 21"/>
                <wp:cNvGraphicFramePr/>
                <a:graphic xmlns:a="http://schemas.openxmlformats.org/drawingml/2006/main">
                  <a:graphicData uri="http://schemas.microsoft.com/office/word/2010/wordprocessingGroup">
                    <wpg:wgp>
                      <wpg:cNvGrpSpPr/>
                      <wpg:grpSpPr>
                        <a:xfrm>
                          <a:off x="0" y="0"/>
                          <a:ext cx="4319905" cy="3432810"/>
                          <a:chOff x="0" y="0"/>
                          <a:chExt cx="4319905" cy="3432810"/>
                        </a:xfrm>
                      </wpg:grpSpPr>
                      <wpg:graphicFrame>
                        <wpg:cNvPr id="22" name="Chart 22"/>
                        <wpg:cNvFrPr/>
                        <wpg:xfrm>
                          <a:off x="0" y="0"/>
                          <a:ext cx="4319905" cy="2879725"/>
                        </wpg:xfrm>
                        <a:graphic>
                          <a:graphicData uri="http://schemas.openxmlformats.org/drawingml/2006/chart">
                            <c:chart xmlns:c="http://schemas.openxmlformats.org/drawingml/2006/chart" xmlns:r="http://schemas.openxmlformats.org/officeDocument/2006/relationships" r:id="rId45"/>
                          </a:graphicData>
                        </a:graphic>
                      </wpg:graphicFrame>
                      <wps:wsp>
                        <wps:cNvPr id="23" name="Text Box 23"/>
                        <wps:cNvSpPr txBox="1"/>
                        <wps:spPr>
                          <a:xfrm>
                            <a:off x="0" y="2933700"/>
                            <a:ext cx="4319905" cy="499110"/>
                          </a:xfrm>
                          <a:prstGeom prst="rect">
                            <a:avLst/>
                          </a:prstGeom>
                          <a:solidFill>
                            <a:prstClr val="white"/>
                          </a:solidFill>
                          <a:ln>
                            <a:noFill/>
                          </a:ln>
                        </wps:spPr>
                        <wps:txbx>
                          <w:txbxContent>
                            <w:p w14:paraId="59757A54" w14:textId="158859C2" w:rsidR="004833BA" w:rsidRPr="0088734E" w:rsidRDefault="004833BA" w:rsidP="00E03D7F">
                              <w:pPr>
                                <w:pStyle w:val="Caption"/>
                                <w:rPr>
                                  <w:rFonts w:ascii="Calibri" w:hAnsi="Calibri" w:cs="Calibri"/>
                                  <w:i w:val="0"/>
                                  <w:color w:val="000000" w:themeColor="text1"/>
                                  <w:sz w:val="24"/>
                                  <w:szCs w:val="24"/>
                                </w:rPr>
                              </w:pPr>
                              <w:r w:rsidRPr="00AC3866">
                                <w:rPr>
                                  <w:rFonts w:ascii="Calibri" w:hAnsi="Calibri" w:cs="Calibri"/>
                                  <w:i w:val="0"/>
                                  <w:color w:val="000000" w:themeColor="text1"/>
                                  <w:sz w:val="24"/>
                                  <w:szCs w:val="24"/>
                                </w:rPr>
                                <w:t xml:space="preserve">Figure </w:t>
                              </w:r>
                              <w:r>
                                <w:rPr>
                                  <w:rFonts w:ascii="Calibri" w:hAnsi="Calibri" w:cs="Calibri"/>
                                  <w:i w:val="0"/>
                                  <w:color w:val="000000" w:themeColor="text1"/>
                                  <w:sz w:val="24"/>
                                  <w:szCs w:val="24"/>
                                </w:rPr>
                                <w:t xml:space="preserve">11. Total root length density of cover crop species. </w:t>
                              </w:r>
                              <w:r>
                                <w:rPr>
                                  <w:rFonts w:ascii="Calibri" w:hAnsi="Calibri" w:cs="Calibri"/>
                                  <w:color w:val="000000" w:themeColor="text1"/>
                                  <w:sz w:val="24"/>
                                  <w:szCs w:val="24"/>
                                </w:rPr>
                                <w:t>P&lt;.001</w:t>
                              </w:r>
                              <w:r>
                                <w:rPr>
                                  <w:rFonts w:ascii="Calibri" w:hAnsi="Calibri" w:cs="Calibri"/>
                                  <w:i w:val="0"/>
                                  <w:color w:val="000000" w:themeColor="text1"/>
                                  <w:sz w:val="24"/>
                                  <w:szCs w:val="24"/>
                                </w:rPr>
                                <w:t xml:space="preserve"> d.f. 58, error bars showing LSD of 0.2292.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486DC0" id="Group 21" o:spid="_x0000_s1089" style="position:absolute;margin-left:0;margin-top:415.5pt;width:340.15pt;height:270.3pt;z-index:251666432;mso-position-horizontal:center;mso-position-horizontal-relative:margin;mso-position-vertical-relative:page" coordsize="43199,34328"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">
                <v:shape id="Chart 22" o:spid="_x0000_s1090" type="#_x0000_t75" style="position:absolute;width:43220;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">
                  <v:imagedata r:id="rId46" o:title=""/>
                  <o:lock v:ext="edit" aspectratio="f"/>
                </v:shape>
                <v:shape id="Text Box 23" o:spid="_x0000_s1091" type="#_x0000_t202" style="position:absolute;top:29337;width:43199;height:4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59757A54" w14:textId="158859C2" w:rsidR="004833BA" w:rsidRPr="0088734E" w:rsidRDefault="004833BA" w:rsidP="00E03D7F">
                        <w:pPr>
                          <w:pStyle w:val="Caption"/>
                          <w:rPr>
                            <w:rFonts w:ascii="Calibri" w:hAnsi="Calibri" w:cs="Calibri"/>
                            <w:i w:val="0"/>
                            <w:color w:val="000000" w:themeColor="text1"/>
                            <w:sz w:val="24"/>
                            <w:szCs w:val="24"/>
                          </w:rPr>
                        </w:pPr>
                        <w:r w:rsidRPr="00AC3866">
                          <w:rPr>
                            <w:rFonts w:ascii="Calibri" w:hAnsi="Calibri" w:cs="Calibri"/>
                            <w:i w:val="0"/>
                            <w:color w:val="000000" w:themeColor="text1"/>
                            <w:sz w:val="24"/>
                            <w:szCs w:val="24"/>
                          </w:rPr>
                          <w:t xml:space="preserve">Figure </w:t>
                        </w:r>
                        <w:r>
                          <w:rPr>
                            <w:rFonts w:ascii="Calibri" w:hAnsi="Calibri" w:cs="Calibri"/>
                            <w:i w:val="0"/>
                            <w:color w:val="000000" w:themeColor="text1"/>
                            <w:sz w:val="24"/>
                            <w:szCs w:val="24"/>
                          </w:rPr>
                          <w:t xml:space="preserve">11. Total root length density of cover crop species. </w:t>
                        </w:r>
                        <w:r>
                          <w:rPr>
                            <w:rFonts w:ascii="Calibri" w:hAnsi="Calibri" w:cs="Calibri"/>
                            <w:color w:val="000000" w:themeColor="text1"/>
                            <w:sz w:val="24"/>
                            <w:szCs w:val="24"/>
                          </w:rPr>
                          <w:t>P&lt;.001</w:t>
                        </w:r>
                        <w:r>
                          <w:rPr>
                            <w:rFonts w:ascii="Calibri" w:hAnsi="Calibri" w:cs="Calibri"/>
                            <w:i w:val="0"/>
                            <w:color w:val="000000" w:themeColor="text1"/>
                            <w:sz w:val="24"/>
                            <w:szCs w:val="24"/>
                          </w:rPr>
                          <w:t xml:space="preserve"> d.f. 58, error bars showing LSD of 0.2292. </w:t>
                        </w:r>
                      </w:p>
                    </w:txbxContent>
                  </v:textbox>
                </v:shape>
                <w10:wrap type="topAndBottom" anchorx="margin" anchory="page"/>
              </v:group>
            </w:pict>
          </mc:Fallback>
        </mc:AlternateContent>
      </w:r>
      <w:r>
        <w:rPr>
          <w:noProof/>
          <w:lang w:eastAsia="en-GB"/>
        </w:rPr>
        <mc:AlternateContent>
          <mc:Choice Requires="wpg">
            <w:drawing>
              <wp:anchor distT="0" distB="0" distL="114300" distR="114300" simplePos="0" relativeHeight="251664384" behindDoc="0" locked="0" layoutInCell="1" allowOverlap="1" wp14:anchorId="7574E3AA" wp14:editId="374A6B7B">
                <wp:simplePos x="0" y="0"/>
                <wp:positionH relativeFrom="margin">
                  <wp:posOffset>742950</wp:posOffset>
                </wp:positionH>
                <wp:positionV relativeFrom="page">
                  <wp:posOffset>972820</wp:posOffset>
                </wp:positionV>
                <wp:extent cx="4319905" cy="4000500"/>
                <wp:effectExtent l="0" t="0" r="4445" b="0"/>
                <wp:wrapTopAndBottom/>
                <wp:docPr id="15" name="Group 15"/>
                <wp:cNvGraphicFramePr/>
                <a:graphic xmlns:a="http://schemas.openxmlformats.org/drawingml/2006/main">
                  <a:graphicData uri="http://schemas.microsoft.com/office/word/2010/wordprocessingGroup">
                    <wpg:wgp>
                      <wpg:cNvGrpSpPr/>
                      <wpg:grpSpPr>
                        <a:xfrm>
                          <a:off x="0" y="0"/>
                          <a:ext cx="4319905" cy="4000500"/>
                          <a:chOff x="0" y="0"/>
                          <a:chExt cx="4319905" cy="4000500"/>
                        </a:xfrm>
                      </wpg:grpSpPr>
                      <wpg:graphicFrame>
                        <wpg:cNvPr id="16" name="Chart 16"/>
                        <wpg:cNvFrPr/>
                        <wpg:xfrm>
                          <a:off x="0" y="0"/>
                          <a:ext cx="4319905" cy="2879725"/>
                        </wpg:xfrm>
                        <a:graphic>
                          <a:graphicData uri="http://schemas.openxmlformats.org/drawingml/2006/chart">
                            <c:chart xmlns:c="http://schemas.openxmlformats.org/drawingml/2006/chart" xmlns:r="http://schemas.openxmlformats.org/officeDocument/2006/relationships" r:id="rId47"/>
                          </a:graphicData>
                        </a:graphic>
                      </wpg:graphicFrame>
                      <wps:wsp>
                        <wps:cNvPr id="17" name="Text Box 17"/>
                        <wps:cNvSpPr txBox="1"/>
                        <wps:spPr>
                          <a:xfrm>
                            <a:off x="0" y="2943225"/>
                            <a:ext cx="4319905" cy="1057275"/>
                          </a:xfrm>
                          <a:prstGeom prst="rect">
                            <a:avLst/>
                          </a:prstGeom>
                          <a:solidFill>
                            <a:prstClr val="white"/>
                          </a:solidFill>
                          <a:ln>
                            <a:noFill/>
                          </a:ln>
                        </wps:spPr>
                        <wps:txbx>
                          <w:txbxContent>
                            <w:p w14:paraId="7FBE6EE6" w14:textId="45DE1D35" w:rsidR="004833BA" w:rsidRPr="00AC3866" w:rsidRDefault="004833BA" w:rsidP="00E03D7F">
                              <w:pPr>
                                <w:pStyle w:val="Caption"/>
                                <w:rPr>
                                  <w:rFonts w:cstheme="minorHAnsi"/>
                                  <w:color w:val="000000" w:themeColor="text1"/>
                                  <w:sz w:val="24"/>
                                  <w:szCs w:val="24"/>
                                </w:rPr>
                              </w:pPr>
                              <w:r w:rsidRPr="00AC3866">
                                <w:rPr>
                                  <w:rFonts w:cstheme="minorHAnsi"/>
                                  <w:i w:val="0"/>
                                  <w:color w:val="000000" w:themeColor="text1"/>
                                  <w:sz w:val="24"/>
                                  <w:szCs w:val="24"/>
                                </w:rPr>
                                <w:t xml:space="preserve">Figure </w:t>
                              </w:r>
                              <w:r w:rsidRPr="00AC3866">
                                <w:rPr>
                                  <w:rFonts w:cstheme="minorHAnsi"/>
                                  <w:i w:val="0"/>
                                  <w:color w:val="000000" w:themeColor="text1"/>
                                  <w:sz w:val="24"/>
                                  <w:szCs w:val="24"/>
                                </w:rPr>
                                <w:fldChar w:fldCharType="begin"/>
                              </w:r>
                              <w:r w:rsidRPr="00AC3866">
                                <w:rPr>
                                  <w:rFonts w:cstheme="minorHAnsi"/>
                                  <w:i w:val="0"/>
                                  <w:color w:val="000000" w:themeColor="text1"/>
                                  <w:sz w:val="24"/>
                                  <w:szCs w:val="24"/>
                                </w:rPr>
                                <w:instrText xml:space="preserve"> SEQ Figure \* ARABIC </w:instrText>
                              </w:r>
                              <w:r w:rsidRPr="00AC3866">
                                <w:rPr>
                                  <w:rFonts w:cstheme="minorHAnsi"/>
                                  <w:i w:val="0"/>
                                  <w:color w:val="000000" w:themeColor="text1"/>
                                  <w:sz w:val="24"/>
                                  <w:szCs w:val="24"/>
                                </w:rPr>
                                <w:fldChar w:fldCharType="separate"/>
                              </w:r>
                              <w:r>
                                <w:rPr>
                                  <w:rFonts w:cstheme="minorHAnsi"/>
                                  <w:i w:val="0"/>
                                  <w:noProof/>
                                  <w:color w:val="000000" w:themeColor="text1"/>
                                  <w:sz w:val="24"/>
                                  <w:szCs w:val="24"/>
                                </w:rPr>
                                <w:t>1</w:t>
                              </w:r>
                              <w:r w:rsidRPr="00AC3866">
                                <w:rPr>
                                  <w:rFonts w:cstheme="minorHAnsi"/>
                                  <w:i w:val="0"/>
                                  <w:color w:val="000000" w:themeColor="text1"/>
                                  <w:sz w:val="24"/>
                                  <w:szCs w:val="24"/>
                                </w:rPr>
                                <w:fldChar w:fldCharType="end"/>
                              </w:r>
                              <w:r>
                                <w:rPr>
                                  <w:rFonts w:cstheme="minorHAnsi"/>
                                  <w:i w:val="0"/>
                                  <w:color w:val="000000" w:themeColor="text1"/>
                                  <w:sz w:val="24"/>
                                  <w:szCs w:val="24"/>
                                </w:rPr>
                                <w:t>0</w:t>
                              </w:r>
                              <w:r w:rsidRPr="00AC3866">
                                <w:rPr>
                                  <w:rFonts w:cstheme="minorHAnsi"/>
                                  <w:i w:val="0"/>
                                  <w:color w:val="000000" w:themeColor="text1"/>
                                  <w:sz w:val="24"/>
                                  <w:szCs w:val="24"/>
                                </w:rPr>
                                <w:t xml:space="preserve">. Above ground biomass of </w:t>
                              </w:r>
                              <w:r>
                                <w:rPr>
                                  <w:rFonts w:cstheme="minorHAnsi"/>
                                  <w:i w:val="0"/>
                                  <w:color w:val="000000" w:themeColor="text1"/>
                                  <w:sz w:val="24"/>
                                  <w:szCs w:val="24"/>
                                </w:rPr>
                                <w:t>cover crop species</w:t>
                              </w:r>
                              <w:r w:rsidRPr="00AC3866">
                                <w:rPr>
                                  <w:rFonts w:cstheme="minorHAnsi"/>
                                  <w:i w:val="0"/>
                                  <w:color w:val="000000" w:themeColor="text1"/>
                                  <w:sz w:val="24"/>
                                  <w:szCs w:val="24"/>
                                </w:rPr>
                                <w:t xml:space="preserve">. Bars represent total of both plants in each pot. Colours denote the species: yellow, green, grey and red being white mustard, tillage radish, and black oat and forage rye respectively. </w:t>
                              </w:r>
                              <w:r w:rsidRPr="00AC3866">
                                <w:rPr>
                                  <w:rFonts w:cstheme="minorHAnsi"/>
                                  <w:color w:val="000000" w:themeColor="text1"/>
                                  <w:sz w:val="24"/>
                                  <w:szCs w:val="24"/>
                                </w:rPr>
                                <w:t xml:space="preserve">P&lt;.001 </w:t>
                              </w:r>
                              <w:r w:rsidRPr="00AC3866">
                                <w:rPr>
                                  <w:rFonts w:cstheme="minorHAnsi"/>
                                  <w:i w:val="0"/>
                                  <w:color w:val="000000" w:themeColor="text1"/>
                                  <w:sz w:val="24"/>
                                  <w:szCs w:val="24"/>
                                </w:rPr>
                                <w:t xml:space="preserve">d.f.58 error bars showing LSD 0.0968.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74E3AA" id="Group 15" o:spid="_x0000_s1092" style="position:absolute;margin-left:58.5pt;margin-top:76.6pt;width:340.15pt;height:315pt;z-index:251664384;mso-position-horizontal-relative:margin;mso-position-vertical-relative:page" coordsize="43199,4000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">
                <v:shape id="Chart 16" o:spid="_x0000_s1093" type="#_x0000_t75" style="position:absolute;width:43220;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">
                  <v:imagedata r:id="rId48" o:title=""/>
                  <o:lock v:ext="edit" aspectratio="f"/>
                </v:shape>
                <v:shape id="Text Box 17" o:spid="_x0000_s1094" type="#_x0000_t202" style="position:absolute;top:29432;width:43199;height:10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7FBE6EE6" w14:textId="45DE1D35" w:rsidR="004833BA" w:rsidRPr="00AC3866" w:rsidRDefault="004833BA" w:rsidP="00E03D7F">
                        <w:pPr>
                          <w:pStyle w:val="Caption"/>
                          <w:rPr>
                            <w:rFonts w:cstheme="minorHAnsi"/>
                            <w:color w:val="000000" w:themeColor="text1"/>
                            <w:sz w:val="24"/>
                            <w:szCs w:val="24"/>
                          </w:rPr>
                        </w:pPr>
                        <w:r w:rsidRPr="00AC3866">
                          <w:rPr>
                            <w:rFonts w:cstheme="minorHAnsi"/>
                            <w:i w:val="0"/>
                            <w:color w:val="000000" w:themeColor="text1"/>
                            <w:sz w:val="24"/>
                            <w:szCs w:val="24"/>
                          </w:rPr>
                          <w:t xml:space="preserve">Figure </w:t>
                        </w:r>
                        <w:r w:rsidRPr="00AC3866">
                          <w:rPr>
                            <w:rFonts w:cstheme="minorHAnsi"/>
                            <w:i w:val="0"/>
                            <w:color w:val="000000" w:themeColor="text1"/>
                            <w:sz w:val="24"/>
                            <w:szCs w:val="24"/>
                          </w:rPr>
                          <w:fldChar w:fldCharType="begin"/>
                        </w:r>
                        <w:r w:rsidRPr="00AC3866">
                          <w:rPr>
                            <w:rFonts w:cstheme="minorHAnsi"/>
                            <w:i w:val="0"/>
                            <w:color w:val="000000" w:themeColor="text1"/>
                            <w:sz w:val="24"/>
                            <w:szCs w:val="24"/>
                          </w:rPr>
                          <w:instrText xml:space="preserve"> SEQ Figure \* ARABIC </w:instrText>
                        </w:r>
                        <w:r w:rsidRPr="00AC3866">
                          <w:rPr>
                            <w:rFonts w:cstheme="minorHAnsi"/>
                            <w:i w:val="0"/>
                            <w:color w:val="000000" w:themeColor="text1"/>
                            <w:sz w:val="24"/>
                            <w:szCs w:val="24"/>
                          </w:rPr>
                          <w:fldChar w:fldCharType="separate"/>
                        </w:r>
                        <w:r>
                          <w:rPr>
                            <w:rFonts w:cstheme="minorHAnsi"/>
                            <w:i w:val="0"/>
                            <w:noProof/>
                            <w:color w:val="000000" w:themeColor="text1"/>
                            <w:sz w:val="24"/>
                            <w:szCs w:val="24"/>
                          </w:rPr>
                          <w:t>1</w:t>
                        </w:r>
                        <w:r w:rsidRPr="00AC3866">
                          <w:rPr>
                            <w:rFonts w:cstheme="minorHAnsi"/>
                            <w:i w:val="0"/>
                            <w:color w:val="000000" w:themeColor="text1"/>
                            <w:sz w:val="24"/>
                            <w:szCs w:val="24"/>
                          </w:rPr>
                          <w:fldChar w:fldCharType="end"/>
                        </w:r>
                        <w:r>
                          <w:rPr>
                            <w:rFonts w:cstheme="minorHAnsi"/>
                            <w:i w:val="0"/>
                            <w:color w:val="000000" w:themeColor="text1"/>
                            <w:sz w:val="24"/>
                            <w:szCs w:val="24"/>
                          </w:rPr>
                          <w:t>0</w:t>
                        </w:r>
                        <w:r w:rsidRPr="00AC3866">
                          <w:rPr>
                            <w:rFonts w:cstheme="minorHAnsi"/>
                            <w:i w:val="0"/>
                            <w:color w:val="000000" w:themeColor="text1"/>
                            <w:sz w:val="24"/>
                            <w:szCs w:val="24"/>
                          </w:rPr>
                          <w:t xml:space="preserve">. Above ground biomass of </w:t>
                        </w:r>
                        <w:r>
                          <w:rPr>
                            <w:rFonts w:cstheme="minorHAnsi"/>
                            <w:i w:val="0"/>
                            <w:color w:val="000000" w:themeColor="text1"/>
                            <w:sz w:val="24"/>
                            <w:szCs w:val="24"/>
                          </w:rPr>
                          <w:t>cover crop species</w:t>
                        </w:r>
                        <w:r w:rsidRPr="00AC3866">
                          <w:rPr>
                            <w:rFonts w:cstheme="minorHAnsi"/>
                            <w:i w:val="0"/>
                            <w:color w:val="000000" w:themeColor="text1"/>
                            <w:sz w:val="24"/>
                            <w:szCs w:val="24"/>
                          </w:rPr>
                          <w:t xml:space="preserve">. Bars represent total of both plants in each pot. Colours denote the species: yellow, green, grey and red being white mustard, tillage radish, and black oat and forage rye respectively. </w:t>
                        </w:r>
                        <w:r w:rsidRPr="00AC3866">
                          <w:rPr>
                            <w:rFonts w:cstheme="minorHAnsi"/>
                            <w:color w:val="000000" w:themeColor="text1"/>
                            <w:sz w:val="24"/>
                            <w:szCs w:val="24"/>
                          </w:rPr>
                          <w:t xml:space="preserve">P&lt;.001 </w:t>
                        </w:r>
                        <w:r w:rsidRPr="00AC3866">
                          <w:rPr>
                            <w:rFonts w:cstheme="minorHAnsi"/>
                            <w:i w:val="0"/>
                            <w:color w:val="000000" w:themeColor="text1"/>
                            <w:sz w:val="24"/>
                            <w:szCs w:val="24"/>
                          </w:rPr>
                          <w:t xml:space="preserve">d.f.58 error bars showing LSD 0.0968. </w:t>
                        </w:r>
                      </w:p>
                    </w:txbxContent>
                  </v:textbox>
                </v:shape>
                <w10:wrap type="topAndBottom" anchorx="margin" anchory="page"/>
              </v:group>
            </w:pict>
          </mc:Fallback>
        </mc:AlternateContent>
      </w:r>
    </w:p>
    <w:p w14:paraId="0E43E87C" w14:textId="44C417FC" w:rsidR="009C14B8" w:rsidRDefault="009C14B8" w:rsidP="00E03D7F"/>
    <w:p w14:paraId="1340650F" w14:textId="6BA34737" w:rsidR="009C14B8" w:rsidRDefault="009C14B8" w:rsidP="00E03D7F"/>
    <w:p w14:paraId="5582E127" w14:textId="2450506C" w:rsidR="009C14B8" w:rsidRDefault="009C14B8" w:rsidP="00E03D7F"/>
    <w:p w14:paraId="5543F4A0" w14:textId="77777777" w:rsidR="009C14B8" w:rsidRDefault="009C14B8" w:rsidP="00E03D7F"/>
    <w:p w14:paraId="1D203E82" w14:textId="422A2DD3" w:rsidR="009C14B8" w:rsidRDefault="009C14B8" w:rsidP="00E03D7F">
      <w:r w:rsidRPr="009C14B8">
        <w:rPr>
          <w:noProof/>
          <w:lang w:eastAsia="en-GB"/>
        </w:rPr>
        <w:lastRenderedPageBreak/>
        <mc:AlternateContent>
          <mc:Choice Requires="wpg">
            <w:drawing>
              <wp:anchor distT="0" distB="0" distL="114300" distR="114300" simplePos="0" relativeHeight="251668480" behindDoc="0" locked="0" layoutInCell="1" allowOverlap="1" wp14:anchorId="0E666A47" wp14:editId="3D0A2FFD">
                <wp:simplePos x="0" y="0"/>
                <wp:positionH relativeFrom="margin">
                  <wp:posOffset>704850</wp:posOffset>
                </wp:positionH>
                <wp:positionV relativeFrom="page">
                  <wp:posOffset>990600</wp:posOffset>
                </wp:positionV>
                <wp:extent cx="4319905" cy="3443605"/>
                <wp:effectExtent l="0" t="0" r="4445" b="4445"/>
                <wp:wrapTopAndBottom/>
                <wp:docPr id="28" name="Group 28"/>
                <wp:cNvGraphicFramePr/>
                <a:graphic xmlns:a="http://schemas.openxmlformats.org/drawingml/2006/main">
                  <a:graphicData uri="http://schemas.microsoft.com/office/word/2010/wordprocessingGroup">
                    <wpg:wgp>
                      <wpg:cNvGrpSpPr/>
                      <wpg:grpSpPr>
                        <a:xfrm>
                          <a:off x="0" y="0"/>
                          <a:ext cx="4319905" cy="3443605"/>
                          <a:chOff x="0" y="0"/>
                          <a:chExt cx="4319905" cy="3443605"/>
                        </a:xfrm>
                      </wpg:grpSpPr>
                      <wpg:graphicFrame>
                        <wpg:cNvPr id="29" name="Chart 29"/>
                        <wpg:cNvFrPr/>
                        <wpg:xfrm>
                          <a:off x="0" y="0"/>
                          <a:ext cx="4319905" cy="2879725"/>
                        </wpg:xfrm>
                        <a:graphic>
                          <a:graphicData uri="http://schemas.openxmlformats.org/drawingml/2006/chart">
                            <c:chart xmlns:c="http://schemas.openxmlformats.org/drawingml/2006/chart" xmlns:r="http://schemas.openxmlformats.org/officeDocument/2006/relationships" r:id="rId49"/>
                          </a:graphicData>
                        </a:graphic>
                      </wpg:graphicFrame>
                      <wps:wsp>
                        <wps:cNvPr id="30" name="Text Box 30"/>
                        <wps:cNvSpPr txBox="1"/>
                        <wps:spPr>
                          <a:xfrm>
                            <a:off x="0" y="2944495"/>
                            <a:ext cx="4319905" cy="499110"/>
                          </a:xfrm>
                          <a:prstGeom prst="rect">
                            <a:avLst/>
                          </a:prstGeom>
                          <a:solidFill>
                            <a:prstClr val="white"/>
                          </a:solidFill>
                          <a:ln>
                            <a:noFill/>
                          </a:ln>
                        </wps:spPr>
                        <wps:txbx>
                          <w:txbxContent>
                            <w:p w14:paraId="3FBD38E2" w14:textId="6DFC9113" w:rsidR="004833BA" w:rsidRPr="00661580" w:rsidRDefault="004833BA" w:rsidP="009C14B8">
                              <w:pPr>
                                <w:pStyle w:val="Caption"/>
                                <w:rPr>
                                  <w:rFonts w:cstheme="minorHAnsi"/>
                                  <w:i w:val="0"/>
                                  <w:noProof/>
                                  <w:color w:val="000000" w:themeColor="text1"/>
                                  <w:sz w:val="24"/>
                                  <w:szCs w:val="24"/>
                                </w:rPr>
                              </w:pPr>
                              <w:r w:rsidRPr="00661580">
                                <w:rPr>
                                  <w:rFonts w:cstheme="minorHAnsi"/>
                                  <w:i w:val="0"/>
                                  <w:color w:val="000000" w:themeColor="text1"/>
                                  <w:sz w:val="24"/>
                                  <w:szCs w:val="24"/>
                                </w:rPr>
                                <w:t xml:space="preserve">Figure </w:t>
                              </w:r>
                              <w:r>
                                <w:rPr>
                                  <w:rFonts w:cstheme="minorHAnsi"/>
                                  <w:i w:val="0"/>
                                  <w:color w:val="000000" w:themeColor="text1"/>
                                  <w:sz w:val="24"/>
                                  <w:szCs w:val="24"/>
                                </w:rPr>
                                <w:t xml:space="preserve">12. Regression of above ground biomass on total root length density. </w:t>
                              </w:r>
                              <w:r>
                                <w:rPr>
                                  <w:rFonts w:cstheme="minorHAnsi"/>
                                  <w:color w:val="000000" w:themeColor="text1"/>
                                  <w:sz w:val="24"/>
                                  <w:szCs w:val="24"/>
                                </w:rPr>
                                <w:t>P&lt;.0001</w:t>
                              </w:r>
                              <w:r>
                                <w:rPr>
                                  <w:rFonts w:cstheme="minorHAnsi"/>
                                  <w:i w:val="0"/>
                                  <w:color w:val="000000" w:themeColor="text1"/>
                                  <w:sz w:val="24"/>
                                  <w:szCs w:val="24"/>
                                </w:rPr>
                                <w:t xml:space="preserve"> d.f. 5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666A47" id="Group 28" o:spid="_x0000_s1095" style="position:absolute;margin-left:55.5pt;margin-top:78pt;width:340.15pt;height:271.15pt;z-index:251668480;mso-position-horizontal-relative:margin;mso-position-vertical-relative:page" coordsize="43199,34436"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&#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">
                <v:shape id="Chart 29" o:spid="_x0000_s1096" type="#_x0000_t75" style="position:absolute;width:43220;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">
                  <v:imagedata r:id="rId50" o:title=""/>
                  <o:lock v:ext="edit" aspectratio="f"/>
                </v:shape>
                <v:shape id="Text Box 30" o:spid="_x0000_s1097" type="#_x0000_t202" style="position:absolute;top:29444;width:43199;height:4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stroked="f">
                  <v:textbox style="mso-fit-shape-to-text:t" inset="0,0,0,0">
                    <w:txbxContent>
                      <w:p w14:paraId="3FBD38E2" w14:textId="6DFC9113" w:rsidR="004833BA" w:rsidRPr="00661580" w:rsidRDefault="004833BA" w:rsidP="009C14B8">
                        <w:pPr>
                          <w:pStyle w:val="Caption"/>
                          <w:rPr>
                            <w:rFonts w:cstheme="minorHAnsi"/>
                            <w:i w:val="0"/>
                            <w:noProof/>
                            <w:color w:val="000000" w:themeColor="text1"/>
                            <w:sz w:val="24"/>
                            <w:szCs w:val="24"/>
                          </w:rPr>
                        </w:pPr>
                        <w:r w:rsidRPr="00661580">
                          <w:rPr>
                            <w:rFonts w:cstheme="minorHAnsi"/>
                            <w:i w:val="0"/>
                            <w:color w:val="000000" w:themeColor="text1"/>
                            <w:sz w:val="24"/>
                            <w:szCs w:val="24"/>
                          </w:rPr>
                          <w:t xml:space="preserve">Figure </w:t>
                        </w:r>
                        <w:r>
                          <w:rPr>
                            <w:rFonts w:cstheme="minorHAnsi"/>
                            <w:i w:val="0"/>
                            <w:color w:val="000000" w:themeColor="text1"/>
                            <w:sz w:val="24"/>
                            <w:szCs w:val="24"/>
                          </w:rPr>
                          <w:t xml:space="preserve">12. Regression of above ground biomass on total root length density. </w:t>
                        </w:r>
                        <w:r>
                          <w:rPr>
                            <w:rFonts w:cstheme="minorHAnsi"/>
                            <w:color w:val="000000" w:themeColor="text1"/>
                            <w:sz w:val="24"/>
                            <w:szCs w:val="24"/>
                          </w:rPr>
                          <w:t>P&lt;.0001</w:t>
                        </w:r>
                        <w:r>
                          <w:rPr>
                            <w:rFonts w:cstheme="minorHAnsi"/>
                            <w:i w:val="0"/>
                            <w:color w:val="000000" w:themeColor="text1"/>
                            <w:sz w:val="24"/>
                            <w:szCs w:val="24"/>
                          </w:rPr>
                          <w:t xml:space="preserve"> d.f. 58</w:t>
                        </w:r>
                      </w:p>
                    </w:txbxContent>
                  </v:textbox>
                </v:shape>
                <w10:wrap type="topAndBottom" anchorx="margin" anchory="page"/>
              </v:group>
            </w:pict>
          </mc:Fallback>
        </mc:AlternateContent>
      </w:r>
    </w:p>
    <w:p w14:paraId="5EE1512E" w14:textId="21DEECCF" w:rsidR="009C14B8" w:rsidRDefault="00965FED" w:rsidP="00965FED">
      <w:pPr>
        <w:spacing w:line="360" w:lineRule="auto"/>
      </w:pPr>
      <w:r>
        <w:t xml:space="preserve">There was no evidence of negative effects of combining cover crop species on above ground biomass production or root growth however there was also no positive effect either. As a </w:t>
      </w:r>
      <w:proofErr w:type="gramStart"/>
      <w:r>
        <w:t>result</w:t>
      </w:r>
      <w:proofErr w:type="gramEnd"/>
      <w:r>
        <w:t xml:space="preserve"> we can suggest that there was no competitive effect nor an allelopathic effect of the species tested. It is possible that species such as </w:t>
      </w:r>
      <w:r w:rsidR="00E3556B">
        <w:t>Egyptian</w:t>
      </w:r>
      <w:r>
        <w:t xml:space="preserve"> clover or vetch may benefit from being combined with other species in terms of the success of individual plants however, overall it appears that maximum growth of the cover crop will lead to maximum root growth and influence on the soil. </w:t>
      </w:r>
    </w:p>
    <w:p w14:paraId="126BA3BA" w14:textId="42D33328" w:rsidR="00965FED" w:rsidRDefault="00965FED" w:rsidP="00965FED">
      <w:pPr>
        <w:pStyle w:val="Heading3"/>
      </w:pPr>
      <w:bookmarkStart w:id="13" w:name="_Toc13662377"/>
      <w:r>
        <w:t>Conclusions</w:t>
      </w:r>
      <w:bookmarkEnd w:id="13"/>
    </w:p>
    <w:p w14:paraId="3B5E5747" w14:textId="7F20C52C" w:rsidR="00965FED" w:rsidRDefault="00965FED" w:rsidP="00965FED"/>
    <w:p w14:paraId="27391A81" w14:textId="0BF5560C" w:rsidR="00965FED" w:rsidRDefault="00965FED" w:rsidP="00965FED">
      <w:pPr>
        <w:pStyle w:val="ListParagraph"/>
        <w:numPr>
          <w:ilvl w:val="0"/>
          <w:numId w:val="3"/>
        </w:numPr>
      </w:pPr>
      <w:r>
        <w:t>There was a strong relationship between above ground growth and root growth of cover crops</w:t>
      </w:r>
    </w:p>
    <w:p w14:paraId="5DF2CD6B" w14:textId="7E882447" w:rsidR="00965FED" w:rsidRDefault="00965FED" w:rsidP="00965FED">
      <w:pPr>
        <w:pStyle w:val="ListParagraph"/>
        <w:numPr>
          <w:ilvl w:val="0"/>
          <w:numId w:val="3"/>
        </w:numPr>
      </w:pPr>
      <w:r>
        <w:t>Brassica cover crops had the greatest growth</w:t>
      </w:r>
    </w:p>
    <w:p w14:paraId="47E4A902" w14:textId="0A5B1D90" w:rsidR="00965FED" w:rsidRDefault="00965FED" w:rsidP="00965FED">
      <w:pPr>
        <w:pStyle w:val="ListParagraph"/>
        <w:numPr>
          <w:ilvl w:val="0"/>
          <w:numId w:val="3"/>
        </w:numPr>
      </w:pPr>
      <w:r>
        <w:t xml:space="preserve">Tillage radish produced more roots with larger </w:t>
      </w:r>
      <w:proofErr w:type="gramStart"/>
      <w:r>
        <w:t>diameter</w:t>
      </w:r>
      <w:proofErr w:type="gramEnd"/>
      <w:r>
        <w:t xml:space="preserve"> but this was not a considerable number</w:t>
      </w:r>
    </w:p>
    <w:p w14:paraId="6489C4F3" w14:textId="4C2F78D5" w:rsidR="00965FED" w:rsidRDefault="00965FED" w:rsidP="00965FED">
      <w:pPr>
        <w:pStyle w:val="ListParagraph"/>
        <w:numPr>
          <w:ilvl w:val="0"/>
          <w:numId w:val="3"/>
        </w:numPr>
      </w:pPr>
      <w:r>
        <w:t>Cover crop growers should focus on overall cover crop growth rather than species richness</w:t>
      </w:r>
    </w:p>
    <w:p w14:paraId="543B7173" w14:textId="370A6F04" w:rsidR="00965FED" w:rsidRPr="00965FED" w:rsidRDefault="00965FED" w:rsidP="00965FED">
      <w:pPr>
        <w:pStyle w:val="ListParagraph"/>
        <w:numPr>
          <w:ilvl w:val="0"/>
          <w:numId w:val="3"/>
        </w:numPr>
      </w:pPr>
      <w:r>
        <w:t>There was no effect on overall growth as a result of mixing the species tested</w:t>
      </w:r>
    </w:p>
    <w:p w14:paraId="4104E458" w14:textId="77777777" w:rsidR="008B643E" w:rsidRDefault="008B643E" w:rsidP="008B643E">
      <w:pPr>
        <w:pStyle w:val="Heading1"/>
      </w:pPr>
    </w:p>
    <w:p w14:paraId="137BBE65" w14:textId="77777777" w:rsidR="008B643E" w:rsidRDefault="008B643E" w:rsidP="008B643E">
      <w:pPr>
        <w:rPr>
          <w:rFonts w:asciiTheme="majorHAnsi" w:eastAsiaTheme="majorEastAsia" w:hAnsiTheme="majorHAnsi" w:cstheme="majorBidi"/>
          <w:color w:val="2E74B5" w:themeColor="accent1" w:themeShade="BF"/>
          <w:sz w:val="32"/>
          <w:szCs w:val="32"/>
        </w:rPr>
      </w:pPr>
      <w:r>
        <w:br w:type="page"/>
      </w:r>
    </w:p>
    <w:p w14:paraId="48BE8808" w14:textId="73B8CC1F" w:rsidR="00E03D7F" w:rsidRDefault="008B643E" w:rsidP="008B643E">
      <w:pPr>
        <w:pStyle w:val="Heading1"/>
      </w:pPr>
      <w:bookmarkStart w:id="14" w:name="_Toc13662378"/>
      <w:r>
        <w:lastRenderedPageBreak/>
        <w:t>Field experiments and related work</w:t>
      </w:r>
      <w:bookmarkEnd w:id="14"/>
    </w:p>
    <w:p w14:paraId="264173DA" w14:textId="134D5EB6" w:rsidR="008B643E" w:rsidRDefault="008B643E" w:rsidP="008B643E"/>
    <w:p w14:paraId="1A3716E7" w14:textId="3B572B43" w:rsidR="008B643E" w:rsidRDefault="008B643E" w:rsidP="008B643E">
      <w:pPr>
        <w:pStyle w:val="Heading2"/>
      </w:pPr>
      <w:bookmarkStart w:id="15" w:name="_Toc13662379"/>
      <w:r>
        <w:t>Replicated field experiments at the University of Nottingham</w:t>
      </w:r>
      <w:bookmarkEnd w:id="15"/>
    </w:p>
    <w:p w14:paraId="1A238415" w14:textId="4B9B0954" w:rsidR="008B643E" w:rsidRDefault="008B643E" w:rsidP="008B643E"/>
    <w:p w14:paraId="15C1B86E" w14:textId="6A47407C" w:rsidR="008B643E" w:rsidRDefault="008B643E" w:rsidP="009E3249">
      <w:pPr>
        <w:pStyle w:val="Heading3"/>
      </w:pPr>
      <w:bookmarkStart w:id="16" w:name="_Toc13662380"/>
      <w:r>
        <w:t>Introduction</w:t>
      </w:r>
      <w:bookmarkEnd w:id="16"/>
    </w:p>
    <w:p w14:paraId="4A81B9FA" w14:textId="1F3CF672" w:rsidR="003D7FC1" w:rsidRDefault="003D7FC1" w:rsidP="003D7FC1"/>
    <w:p w14:paraId="00C74790" w14:textId="100EB0A4" w:rsidR="003D7FC1" w:rsidRDefault="003D7FC1" w:rsidP="003D7FC1">
      <w:pPr>
        <w:spacing w:line="360" w:lineRule="auto"/>
      </w:pPr>
      <w:r>
        <w:t xml:space="preserve">Soil structure on a field scale is far more variable than controlled environment. The structure of the soil can be defined simply as the arrangement and stability of the soil aggregates, pore space, organic matter and invertebrates through the soil profile. In a </w:t>
      </w:r>
      <w:proofErr w:type="gramStart"/>
      <w:r>
        <w:t>particular field</w:t>
      </w:r>
      <w:proofErr w:type="gramEnd"/>
      <w:r>
        <w:t xml:space="preserve"> this will be determined by the soil texture, organic matter content, crop rotation/land use and the cultivation regimes in place. Furthermore, as previously explained, the porosity and aggregation will be determined in part by the organic matter content. </w:t>
      </w:r>
    </w:p>
    <w:p w14:paraId="1037F524" w14:textId="0729BE89" w:rsidR="003D7FC1" w:rsidRDefault="003D7FC1" w:rsidP="003D7FC1">
      <w:pPr>
        <w:spacing w:line="360" w:lineRule="auto"/>
      </w:pPr>
      <w:r>
        <w:t>The aim of this section was to unders</w:t>
      </w:r>
      <w:r w:rsidR="00DB585A">
        <w:t xml:space="preserve">tand the effects of different cover crop species on the soil structure of a clay loam in the </w:t>
      </w:r>
      <w:proofErr w:type="spellStart"/>
      <w:r w:rsidR="00DB585A">
        <w:t>Dunnington</w:t>
      </w:r>
      <w:proofErr w:type="spellEnd"/>
      <w:r w:rsidR="00DB585A">
        <w:t xml:space="preserve"> heath series. The cover crops seen in table 2 were established on the 1</w:t>
      </w:r>
      <w:r w:rsidR="00DB585A" w:rsidRPr="00DB585A">
        <w:rPr>
          <w:vertAlign w:val="superscript"/>
        </w:rPr>
        <w:t>st</w:t>
      </w:r>
      <w:r w:rsidR="00DB585A">
        <w:t xml:space="preserve"> September 2016 and the 2</w:t>
      </w:r>
      <w:r w:rsidR="00DB585A" w:rsidRPr="00DB585A">
        <w:rPr>
          <w:vertAlign w:val="superscript"/>
        </w:rPr>
        <w:t>nd</w:t>
      </w:r>
      <w:r w:rsidR="00DB585A">
        <w:t xml:space="preserve"> September 2017 in a field that had been lightly cultivated. Cover crops were grown throughout the autumn when they were mown in the first week of December. In January of both seasons the field experiment was sprayed with glyphosate. After this point the field experiment was left until sugar beet drilling. One week before drilling the experiment was cultivated to a depth of 5 cm using a set of discs to prepare a seedbed. In the first season the field experiment was drilled with sugar beet at a rate of 1.2 units ha</w:t>
      </w:r>
      <w:r w:rsidR="00DB585A" w:rsidRPr="00DB585A">
        <w:rPr>
          <w:vertAlign w:val="superscript"/>
        </w:rPr>
        <w:t>-1</w:t>
      </w:r>
      <w:r w:rsidR="00DB585A">
        <w:rPr>
          <w:vertAlign w:val="superscript"/>
        </w:rPr>
        <w:t xml:space="preserve"> </w:t>
      </w:r>
      <w:r w:rsidR="00DB585A">
        <w:t>on the 7</w:t>
      </w:r>
      <w:r w:rsidR="00DB585A" w:rsidRPr="00DB585A">
        <w:rPr>
          <w:vertAlign w:val="superscript"/>
        </w:rPr>
        <w:t>th</w:t>
      </w:r>
      <w:r w:rsidR="00DB585A">
        <w:t xml:space="preserve"> April 2017. The following year the sugar beet </w:t>
      </w:r>
      <w:proofErr w:type="gramStart"/>
      <w:r w:rsidR="00DB585A">
        <w:t>were</w:t>
      </w:r>
      <w:proofErr w:type="gramEnd"/>
      <w:r w:rsidR="00DB585A">
        <w:t xml:space="preserve"> established at the same rate on the 11</w:t>
      </w:r>
      <w:r w:rsidR="00DB585A" w:rsidRPr="00DB585A">
        <w:rPr>
          <w:vertAlign w:val="superscript"/>
        </w:rPr>
        <w:t>th</w:t>
      </w:r>
      <w:r w:rsidR="00DB585A">
        <w:t xml:space="preserve"> May 2018. Throughout the cover crop and sugar beet growth measurements of the soil structure were taken and in October of each season the field experiment was </w:t>
      </w:r>
      <w:proofErr w:type="gramStart"/>
      <w:r w:rsidR="00DB585A">
        <w:t>harvested</w:t>
      </w:r>
      <w:proofErr w:type="gramEnd"/>
      <w:r w:rsidR="00DB585A">
        <w:t xml:space="preserve"> and sugar yield was measured using the BBRO tare house. </w:t>
      </w:r>
    </w:p>
    <w:p w14:paraId="677F3029" w14:textId="71C80193" w:rsidR="009E3249" w:rsidRDefault="009E3249" w:rsidP="003D7FC1">
      <w:pPr>
        <w:spacing w:line="360" w:lineRule="auto"/>
      </w:pPr>
    </w:p>
    <w:p w14:paraId="20F15146" w14:textId="715089E0" w:rsidR="009E3249" w:rsidRDefault="009E3249" w:rsidP="003D7FC1">
      <w:pPr>
        <w:spacing w:line="360" w:lineRule="auto"/>
      </w:pPr>
    </w:p>
    <w:p w14:paraId="39C639E1" w14:textId="6941F004" w:rsidR="009E3249" w:rsidRDefault="009E3249" w:rsidP="003D7FC1">
      <w:pPr>
        <w:spacing w:line="360" w:lineRule="auto"/>
      </w:pPr>
    </w:p>
    <w:p w14:paraId="21A1AE62" w14:textId="7F02CCDB" w:rsidR="009E3249" w:rsidRDefault="009E3249" w:rsidP="003D7FC1">
      <w:pPr>
        <w:spacing w:line="360" w:lineRule="auto"/>
      </w:pPr>
    </w:p>
    <w:p w14:paraId="2979E0CD" w14:textId="2D061D13" w:rsidR="009E3249" w:rsidRDefault="009E3249" w:rsidP="003D7FC1">
      <w:pPr>
        <w:spacing w:line="360" w:lineRule="auto"/>
      </w:pPr>
    </w:p>
    <w:p w14:paraId="5E96348C" w14:textId="4E0EA1FC" w:rsidR="009E3249" w:rsidRDefault="009E3249" w:rsidP="003D7FC1">
      <w:pPr>
        <w:spacing w:line="360" w:lineRule="auto"/>
      </w:pPr>
    </w:p>
    <w:p w14:paraId="22692028" w14:textId="6DFCFF14" w:rsidR="009E3249" w:rsidRDefault="009E3249" w:rsidP="003D7FC1">
      <w:pPr>
        <w:spacing w:line="360" w:lineRule="auto"/>
      </w:pPr>
    </w:p>
    <w:p w14:paraId="1DD28267" w14:textId="77777777" w:rsidR="009E3249" w:rsidRDefault="009E3249" w:rsidP="003D7FC1">
      <w:pPr>
        <w:spacing w:line="360" w:lineRule="auto"/>
      </w:pPr>
    </w:p>
    <w:tbl>
      <w:tblPr>
        <w:tblW w:w="8154" w:type="dxa"/>
        <w:tblInd w:w="440" w:type="dxa"/>
        <w:tblLook w:val="04A0" w:firstRow="1" w:lastRow="0" w:firstColumn="1" w:lastColumn="0" w:noHBand="0" w:noVBand="1"/>
      </w:tblPr>
      <w:tblGrid>
        <w:gridCol w:w="2694"/>
        <w:gridCol w:w="1540"/>
        <w:gridCol w:w="2200"/>
        <w:gridCol w:w="1720"/>
      </w:tblGrid>
      <w:tr w:rsidR="009E3249" w:rsidRPr="00037C2C" w14:paraId="2171E1C9" w14:textId="77777777" w:rsidTr="009E3249">
        <w:trPr>
          <w:trHeight w:val="300"/>
        </w:trPr>
        <w:tc>
          <w:tcPr>
            <w:tcW w:w="2694" w:type="dxa"/>
            <w:tcBorders>
              <w:top w:val="single" w:sz="4" w:space="0" w:color="auto"/>
              <w:left w:val="nil"/>
              <w:bottom w:val="single" w:sz="4" w:space="0" w:color="auto"/>
              <w:right w:val="nil"/>
            </w:tcBorders>
            <w:shd w:val="clear" w:color="auto" w:fill="auto"/>
            <w:noWrap/>
            <w:vAlign w:val="bottom"/>
            <w:hideMark/>
          </w:tcPr>
          <w:p w14:paraId="14074AF6"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lastRenderedPageBreak/>
              <w:t>Common name</w:t>
            </w:r>
          </w:p>
        </w:tc>
        <w:tc>
          <w:tcPr>
            <w:tcW w:w="1540" w:type="dxa"/>
            <w:tcBorders>
              <w:top w:val="single" w:sz="4" w:space="0" w:color="auto"/>
              <w:left w:val="nil"/>
              <w:bottom w:val="single" w:sz="4" w:space="0" w:color="auto"/>
              <w:right w:val="nil"/>
            </w:tcBorders>
            <w:shd w:val="clear" w:color="auto" w:fill="auto"/>
            <w:noWrap/>
            <w:vAlign w:val="bottom"/>
            <w:hideMark/>
          </w:tcPr>
          <w:p w14:paraId="76D36FEB"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Variety</w:t>
            </w:r>
          </w:p>
        </w:tc>
        <w:tc>
          <w:tcPr>
            <w:tcW w:w="2200" w:type="dxa"/>
            <w:tcBorders>
              <w:top w:val="single" w:sz="4" w:space="0" w:color="auto"/>
              <w:left w:val="nil"/>
              <w:bottom w:val="single" w:sz="4" w:space="0" w:color="auto"/>
              <w:right w:val="nil"/>
            </w:tcBorders>
            <w:shd w:val="clear" w:color="auto" w:fill="auto"/>
            <w:noWrap/>
            <w:vAlign w:val="bottom"/>
            <w:hideMark/>
          </w:tcPr>
          <w:p w14:paraId="28797F30"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Latin name</w:t>
            </w:r>
          </w:p>
        </w:tc>
        <w:tc>
          <w:tcPr>
            <w:tcW w:w="1720" w:type="dxa"/>
            <w:tcBorders>
              <w:top w:val="single" w:sz="4" w:space="0" w:color="auto"/>
              <w:left w:val="nil"/>
              <w:bottom w:val="single" w:sz="4" w:space="0" w:color="auto"/>
              <w:right w:val="nil"/>
            </w:tcBorders>
            <w:shd w:val="clear" w:color="auto" w:fill="auto"/>
            <w:noWrap/>
            <w:vAlign w:val="bottom"/>
            <w:hideMark/>
          </w:tcPr>
          <w:p w14:paraId="58110ECE"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 xml:space="preserve">Seed rate kg </w:t>
            </w:r>
            <w:proofErr w:type="gramStart"/>
            <w:r w:rsidRPr="00037C2C">
              <w:rPr>
                <w:rFonts w:asciiTheme="minorHAnsi" w:eastAsia="Times New Roman" w:hAnsiTheme="minorHAnsi" w:cstheme="minorHAnsi"/>
                <w:color w:val="000000" w:themeColor="text1"/>
                <w:sz w:val="22"/>
                <w:lang w:eastAsia="en-GB"/>
              </w:rPr>
              <w:t>ha</w:t>
            </w:r>
            <w:r w:rsidRPr="00037C2C">
              <w:rPr>
                <w:rFonts w:asciiTheme="minorHAnsi" w:eastAsia="Times New Roman" w:hAnsiTheme="minorHAnsi" w:cstheme="minorHAnsi"/>
                <w:color w:val="000000" w:themeColor="text1"/>
                <w:sz w:val="22"/>
                <w:vertAlign w:val="superscript"/>
                <w:lang w:eastAsia="en-GB"/>
              </w:rPr>
              <w:t>-1</w:t>
            </w:r>
            <w:proofErr w:type="gramEnd"/>
          </w:p>
        </w:tc>
      </w:tr>
      <w:tr w:rsidR="009E3249" w:rsidRPr="00037C2C" w14:paraId="6BF1FC4E" w14:textId="77777777" w:rsidTr="009E3249">
        <w:trPr>
          <w:trHeight w:val="300"/>
        </w:trPr>
        <w:tc>
          <w:tcPr>
            <w:tcW w:w="2694" w:type="dxa"/>
            <w:tcBorders>
              <w:top w:val="nil"/>
              <w:left w:val="nil"/>
              <w:bottom w:val="nil"/>
              <w:right w:val="nil"/>
            </w:tcBorders>
            <w:shd w:val="clear" w:color="auto" w:fill="auto"/>
            <w:noWrap/>
            <w:vAlign w:val="bottom"/>
            <w:hideMark/>
          </w:tcPr>
          <w:p w14:paraId="28EF938B"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Oil radish (2016/17 only)</w:t>
            </w:r>
          </w:p>
        </w:tc>
        <w:tc>
          <w:tcPr>
            <w:tcW w:w="1540" w:type="dxa"/>
            <w:tcBorders>
              <w:top w:val="nil"/>
              <w:left w:val="nil"/>
              <w:bottom w:val="nil"/>
              <w:right w:val="nil"/>
            </w:tcBorders>
            <w:shd w:val="clear" w:color="auto" w:fill="auto"/>
            <w:noWrap/>
            <w:vAlign w:val="bottom"/>
            <w:hideMark/>
          </w:tcPr>
          <w:p w14:paraId="09FC05D4"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p>
        </w:tc>
        <w:tc>
          <w:tcPr>
            <w:tcW w:w="2200" w:type="dxa"/>
            <w:tcBorders>
              <w:top w:val="nil"/>
              <w:left w:val="nil"/>
              <w:bottom w:val="nil"/>
              <w:right w:val="nil"/>
            </w:tcBorders>
            <w:shd w:val="clear" w:color="auto" w:fill="auto"/>
            <w:noWrap/>
            <w:vAlign w:val="bottom"/>
            <w:hideMark/>
          </w:tcPr>
          <w:p w14:paraId="247850B0"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proofErr w:type="spellStart"/>
            <w:r w:rsidRPr="00037C2C">
              <w:rPr>
                <w:rFonts w:asciiTheme="minorHAnsi" w:eastAsia="Times New Roman" w:hAnsiTheme="minorHAnsi" w:cstheme="minorHAnsi"/>
                <w:i/>
                <w:iCs/>
                <w:color w:val="000000" w:themeColor="text1"/>
                <w:sz w:val="22"/>
                <w:lang w:eastAsia="en-GB"/>
              </w:rPr>
              <w:t>Raphanus</w:t>
            </w:r>
            <w:proofErr w:type="spellEnd"/>
            <w:r w:rsidRPr="00037C2C">
              <w:rPr>
                <w:rFonts w:asciiTheme="minorHAnsi" w:eastAsia="Times New Roman" w:hAnsiTheme="minorHAnsi" w:cstheme="minorHAnsi"/>
                <w:i/>
                <w:iCs/>
                <w:color w:val="000000" w:themeColor="text1"/>
                <w:sz w:val="22"/>
                <w:lang w:eastAsia="en-GB"/>
              </w:rPr>
              <w:t xml:space="preserve"> sativus</w:t>
            </w:r>
          </w:p>
        </w:tc>
        <w:tc>
          <w:tcPr>
            <w:tcW w:w="1720" w:type="dxa"/>
            <w:tcBorders>
              <w:top w:val="nil"/>
              <w:left w:val="nil"/>
              <w:bottom w:val="nil"/>
              <w:right w:val="nil"/>
            </w:tcBorders>
            <w:shd w:val="clear" w:color="auto" w:fill="auto"/>
            <w:noWrap/>
            <w:vAlign w:val="bottom"/>
            <w:hideMark/>
          </w:tcPr>
          <w:p w14:paraId="36BC2C08" w14:textId="77777777" w:rsidR="009E3249" w:rsidRPr="00037C2C" w:rsidRDefault="009E3249" w:rsidP="009E3249">
            <w:pPr>
              <w:spacing w:after="0" w:line="240" w:lineRule="auto"/>
              <w:jc w:val="right"/>
              <w:rPr>
                <w:rFonts w:asciiTheme="minorHAnsi" w:eastAsia="Times New Roman" w:hAnsiTheme="minorHAnsi" w:cstheme="minorHAnsi"/>
                <w:iCs/>
                <w:color w:val="000000" w:themeColor="text1"/>
                <w:sz w:val="22"/>
                <w:lang w:eastAsia="en-GB"/>
              </w:rPr>
            </w:pPr>
            <w:r w:rsidRPr="00037C2C">
              <w:rPr>
                <w:rFonts w:asciiTheme="minorHAnsi" w:eastAsia="Times New Roman" w:hAnsiTheme="minorHAnsi" w:cstheme="minorHAnsi"/>
                <w:iCs/>
                <w:color w:val="000000" w:themeColor="text1"/>
                <w:sz w:val="22"/>
                <w:lang w:eastAsia="en-GB"/>
              </w:rPr>
              <w:t>30</w:t>
            </w:r>
          </w:p>
        </w:tc>
      </w:tr>
      <w:tr w:rsidR="009E3249" w:rsidRPr="00037C2C" w14:paraId="095CEF5D" w14:textId="77777777" w:rsidTr="009E3249">
        <w:trPr>
          <w:trHeight w:val="300"/>
        </w:trPr>
        <w:tc>
          <w:tcPr>
            <w:tcW w:w="2694" w:type="dxa"/>
            <w:tcBorders>
              <w:top w:val="nil"/>
              <w:left w:val="nil"/>
              <w:bottom w:val="nil"/>
              <w:right w:val="nil"/>
            </w:tcBorders>
            <w:shd w:val="clear" w:color="auto" w:fill="auto"/>
            <w:hideMark/>
          </w:tcPr>
          <w:p w14:paraId="3D692E87"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Tillage Radish </w:t>
            </w:r>
          </w:p>
        </w:tc>
        <w:tc>
          <w:tcPr>
            <w:tcW w:w="1540" w:type="dxa"/>
            <w:tcBorders>
              <w:top w:val="nil"/>
              <w:left w:val="nil"/>
              <w:bottom w:val="nil"/>
              <w:right w:val="nil"/>
            </w:tcBorders>
            <w:shd w:val="clear" w:color="auto" w:fill="auto"/>
            <w:noWrap/>
            <w:vAlign w:val="bottom"/>
            <w:hideMark/>
          </w:tcPr>
          <w:p w14:paraId="072AC3FE"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Mino </w:t>
            </w:r>
          </w:p>
        </w:tc>
        <w:tc>
          <w:tcPr>
            <w:tcW w:w="2200" w:type="dxa"/>
            <w:tcBorders>
              <w:top w:val="nil"/>
              <w:left w:val="nil"/>
              <w:bottom w:val="nil"/>
              <w:right w:val="nil"/>
            </w:tcBorders>
            <w:shd w:val="clear" w:color="auto" w:fill="auto"/>
            <w:noWrap/>
            <w:vAlign w:val="bottom"/>
            <w:hideMark/>
          </w:tcPr>
          <w:p w14:paraId="0EAD9DAD"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proofErr w:type="spellStart"/>
            <w:r w:rsidRPr="00037C2C">
              <w:rPr>
                <w:rFonts w:asciiTheme="minorHAnsi" w:eastAsia="Times New Roman" w:hAnsiTheme="minorHAnsi" w:cstheme="minorHAnsi"/>
                <w:i/>
                <w:iCs/>
                <w:color w:val="000000" w:themeColor="text1"/>
                <w:sz w:val="22"/>
                <w:lang w:eastAsia="en-GB"/>
              </w:rPr>
              <w:t>Raphanus</w:t>
            </w:r>
            <w:proofErr w:type="spellEnd"/>
            <w:r w:rsidRPr="00037C2C">
              <w:rPr>
                <w:rFonts w:asciiTheme="minorHAnsi" w:eastAsia="Times New Roman" w:hAnsiTheme="minorHAnsi" w:cstheme="minorHAnsi"/>
                <w:i/>
                <w:iCs/>
                <w:color w:val="000000" w:themeColor="text1"/>
                <w:sz w:val="22"/>
                <w:lang w:eastAsia="en-GB"/>
              </w:rPr>
              <w:t xml:space="preserve"> sativus</w:t>
            </w:r>
          </w:p>
        </w:tc>
        <w:tc>
          <w:tcPr>
            <w:tcW w:w="1720" w:type="dxa"/>
            <w:tcBorders>
              <w:top w:val="nil"/>
              <w:left w:val="nil"/>
              <w:bottom w:val="nil"/>
              <w:right w:val="nil"/>
            </w:tcBorders>
            <w:shd w:val="clear" w:color="auto" w:fill="auto"/>
            <w:noWrap/>
            <w:vAlign w:val="bottom"/>
            <w:hideMark/>
          </w:tcPr>
          <w:p w14:paraId="3586A461"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15</w:t>
            </w:r>
          </w:p>
        </w:tc>
      </w:tr>
      <w:tr w:rsidR="009E3249" w:rsidRPr="00037C2C" w14:paraId="30527728" w14:textId="77777777" w:rsidTr="009E3249">
        <w:trPr>
          <w:trHeight w:val="300"/>
        </w:trPr>
        <w:tc>
          <w:tcPr>
            <w:tcW w:w="2694" w:type="dxa"/>
            <w:tcBorders>
              <w:top w:val="nil"/>
              <w:left w:val="nil"/>
              <w:bottom w:val="nil"/>
              <w:right w:val="nil"/>
            </w:tcBorders>
            <w:shd w:val="clear" w:color="auto" w:fill="auto"/>
            <w:hideMark/>
          </w:tcPr>
          <w:p w14:paraId="4D577942"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Tillage Radish </w:t>
            </w:r>
          </w:p>
        </w:tc>
        <w:tc>
          <w:tcPr>
            <w:tcW w:w="1540" w:type="dxa"/>
            <w:tcBorders>
              <w:top w:val="nil"/>
              <w:left w:val="nil"/>
              <w:bottom w:val="nil"/>
              <w:right w:val="nil"/>
            </w:tcBorders>
            <w:shd w:val="clear" w:color="auto" w:fill="auto"/>
            <w:noWrap/>
            <w:vAlign w:val="bottom"/>
            <w:hideMark/>
          </w:tcPr>
          <w:p w14:paraId="2FD3B4D7"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Mino </w:t>
            </w:r>
          </w:p>
        </w:tc>
        <w:tc>
          <w:tcPr>
            <w:tcW w:w="2200" w:type="dxa"/>
            <w:tcBorders>
              <w:top w:val="nil"/>
              <w:left w:val="nil"/>
              <w:bottom w:val="nil"/>
              <w:right w:val="nil"/>
            </w:tcBorders>
            <w:shd w:val="clear" w:color="auto" w:fill="auto"/>
            <w:noWrap/>
            <w:vAlign w:val="bottom"/>
            <w:hideMark/>
          </w:tcPr>
          <w:p w14:paraId="67CD6A1B"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proofErr w:type="spellStart"/>
            <w:r w:rsidRPr="00037C2C">
              <w:rPr>
                <w:rFonts w:asciiTheme="minorHAnsi" w:eastAsia="Times New Roman" w:hAnsiTheme="minorHAnsi" w:cstheme="minorHAnsi"/>
                <w:i/>
                <w:iCs/>
                <w:color w:val="000000" w:themeColor="text1"/>
                <w:sz w:val="22"/>
                <w:lang w:eastAsia="en-GB"/>
              </w:rPr>
              <w:t>Raphanus</w:t>
            </w:r>
            <w:proofErr w:type="spellEnd"/>
            <w:r w:rsidRPr="00037C2C">
              <w:rPr>
                <w:rFonts w:asciiTheme="minorHAnsi" w:eastAsia="Times New Roman" w:hAnsiTheme="minorHAnsi" w:cstheme="minorHAnsi"/>
                <w:i/>
                <w:iCs/>
                <w:color w:val="000000" w:themeColor="text1"/>
                <w:sz w:val="22"/>
                <w:lang w:eastAsia="en-GB"/>
              </w:rPr>
              <w:t xml:space="preserve"> sativus</w:t>
            </w:r>
          </w:p>
        </w:tc>
        <w:tc>
          <w:tcPr>
            <w:tcW w:w="1720" w:type="dxa"/>
            <w:tcBorders>
              <w:top w:val="nil"/>
              <w:left w:val="nil"/>
              <w:bottom w:val="nil"/>
              <w:right w:val="nil"/>
            </w:tcBorders>
            <w:shd w:val="clear" w:color="auto" w:fill="auto"/>
            <w:noWrap/>
            <w:vAlign w:val="bottom"/>
            <w:hideMark/>
          </w:tcPr>
          <w:p w14:paraId="4E6C6B05"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30</w:t>
            </w:r>
          </w:p>
        </w:tc>
      </w:tr>
      <w:tr w:rsidR="009E3249" w:rsidRPr="00037C2C" w14:paraId="2C83CE69" w14:textId="77777777" w:rsidTr="009E3249">
        <w:trPr>
          <w:trHeight w:val="300"/>
        </w:trPr>
        <w:tc>
          <w:tcPr>
            <w:tcW w:w="2694" w:type="dxa"/>
            <w:tcBorders>
              <w:top w:val="nil"/>
              <w:left w:val="nil"/>
              <w:bottom w:val="nil"/>
              <w:right w:val="nil"/>
            </w:tcBorders>
            <w:shd w:val="clear" w:color="auto" w:fill="auto"/>
            <w:hideMark/>
          </w:tcPr>
          <w:p w14:paraId="66B2194A"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Forage Rye </w:t>
            </w:r>
          </w:p>
        </w:tc>
        <w:tc>
          <w:tcPr>
            <w:tcW w:w="1540" w:type="dxa"/>
            <w:tcBorders>
              <w:top w:val="nil"/>
              <w:left w:val="nil"/>
              <w:bottom w:val="nil"/>
              <w:right w:val="nil"/>
            </w:tcBorders>
            <w:shd w:val="clear" w:color="auto" w:fill="auto"/>
            <w:noWrap/>
            <w:vAlign w:val="bottom"/>
            <w:hideMark/>
          </w:tcPr>
          <w:p w14:paraId="59810AF7"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Protector </w:t>
            </w:r>
          </w:p>
        </w:tc>
        <w:tc>
          <w:tcPr>
            <w:tcW w:w="2200" w:type="dxa"/>
            <w:tcBorders>
              <w:top w:val="nil"/>
              <w:left w:val="nil"/>
              <w:bottom w:val="nil"/>
              <w:right w:val="nil"/>
            </w:tcBorders>
            <w:shd w:val="clear" w:color="auto" w:fill="auto"/>
            <w:noWrap/>
            <w:vAlign w:val="bottom"/>
            <w:hideMark/>
          </w:tcPr>
          <w:p w14:paraId="468E92D3"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r w:rsidRPr="00037C2C">
              <w:rPr>
                <w:rFonts w:asciiTheme="minorHAnsi" w:eastAsia="Times New Roman" w:hAnsiTheme="minorHAnsi" w:cstheme="minorHAnsi"/>
                <w:i/>
                <w:iCs/>
                <w:color w:val="000000" w:themeColor="text1"/>
                <w:sz w:val="22"/>
                <w:lang w:eastAsia="en-GB"/>
              </w:rPr>
              <w:t xml:space="preserve">Secale </w:t>
            </w:r>
            <w:proofErr w:type="spellStart"/>
            <w:r w:rsidRPr="00037C2C">
              <w:rPr>
                <w:rFonts w:asciiTheme="minorHAnsi" w:eastAsia="Times New Roman" w:hAnsiTheme="minorHAnsi" w:cstheme="minorHAnsi"/>
                <w:i/>
                <w:iCs/>
                <w:color w:val="000000" w:themeColor="text1"/>
                <w:sz w:val="22"/>
                <w:lang w:eastAsia="en-GB"/>
              </w:rPr>
              <w:t>cereale</w:t>
            </w:r>
            <w:proofErr w:type="spellEnd"/>
          </w:p>
        </w:tc>
        <w:tc>
          <w:tcPr>
            <w:tcW w:w="1720" w:type="dxa"/>
            <w:tcBorders>
              <w:top w:val="nil"/>
              <w:left w:val="nil"/>
              <w:bottom w:val="nil"/>
              <w:right w:val="nil"/>
            </w:tcBorders>
            <w:shd w:val="clear" w:color="auto" w:fill="auto"/>
            <w:noWrap/>
            <w:vAlign w:val="bottom"/>
            <w:hideMark/>
          </w:tcPr>
          <w:p w14:paraId="66A39479"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55</w:t>
            </w:r>
          </w:p>
        </w:tc>
      </w:tr>
      <w:tr w:rsidR="009E3249" w:rsidRPr="00037C2C" w14:paraId="22BB4B9F" w14:textId="77777777" w:rsidTr="009E3249">
        <w:trPr>
          <w:trHeight w:val="300"/>
        </w:trPr>
        <w:tc>
          <w:tcPr>
            <w:tcW w:w="2694" w:type="dxa"/>
            <w:tcBorders>
              <w:top w:val="nil"/>
              <w:left w:val="nil"/>
              <w:bottom w:val="nil"/>
              <w:right w:val="nil"/>
            </w:tcBorders>
            <w:shd w:val="clear" w:color="auto" w:fill="auto"/>
            <w:hideMark/>
          </w:tcPr>
          <w:p w14:paraId="57924D90"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 xml:space="preserve">Black </w:t>
            </w:r>
            <w:proofErr w:type="spellStart"/>
            <w:r w:rsidRPr="00037C2C">
              <w:rPr>
                <w:rFonts w:asciiTheme="minorHAnsi" w:eastAsia="Times New Roman" w:hAnsiTheme="minorHAnsi" w:cstheme="minorHAnsi"/>
                <w:color w:val="000000" w:themeColor="text1"/>
                <w:sz w:val="22"/>
                <w:lang w:eastAsia="en-GB"/>
              </w:rPr>
              <w:t>Strigosa</w:t>
            </w:r>
            <w:proofErr w:type="spellEnd"/>
            <w:r w:rsidRPr="00037C2C">
              <w:rPr>
                <w:rFonts w:asciiTheme="minorHAnsi" w:eastAsia="Times New Roman" w:hAnsiTheme="minorHAnsi" w:cstheme="minorHAnsi"/>
                <w:color w:val="000000" w:themeColor="text1"/>
                <w:sz w:val="22"/>
                <w:lang w:eastAsia="en-GB"/>
              </w:rPr>
              <w:t xml:space="preserve"> Oat </w:t>
            </w:r>
          </w:p>
        </w:tc>
        <w:tc>
          <w:tcPr>
            <w:tcW w:w="1540" w:type="dxa"/>
            <w:tcBorders>
              <w:top w:val="nil"/>
              <w:left w:val="nil"/>
              <w:bottom w:val="nil"/>
              <w:right w:val="nil"/>
            </w:tcBorders>
            <w:shd w:val="clear" w:color="auto" w:fill="auto"/>
            <w:noWrap/>
            <w:vAlign w:val="bottom"/>
            <w:hideMark/>
          </w:tcPr>
          <w:p w14:paraId="22B668BA"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proofErr w:type="spellStart"/>
            <w:r w:rsidRPr="00037C2C">
              <w:rPr>
                <w:rFonts w:asciiTheme="minorHAnsi" w:eastAsia="Times New Roman" w:hAnsiTheme="minorHAnsi" w:cstheme="minorHAnsi"/>
                <w:color w:val="000000" w:themeColor="text1"/>
                <w:sz w:val="22"/>
                <w:lang w:eastAsia="en-GB"/>
              </w:rPr>
              <w:t>Pratex</w:t>
            </w:r>
            <w:proofErr w:type="spellEnd"/>
            <w:r w:rsidRPr="00037C2C">
              <w:rPr>
                <w:rFonts w:asciiTheme="minorHAnsi" w:eastAsia="Times New Roman" w:hAnsiTheme="minorHAnsi" w:cstheme="minorHAnsi"/>
                <w:color w:val="000000" w:themeColor="text1"/>
                <w:sz w:val="22"/>
                <w:lang w:eastAsia="en-GB"/>
              </w:rPr>
              <w:t> </w:t>
            </w:r>
          </w:p>
        </w:tc>
        <w:tc>
          <w:tcPr>
            <w:tcW w:w="2200" w:type="dxa"/>
            <w:tcBorders>
              <w:top w:val="nil"/>
              <w:left w:val="nil"/>
              <w:bottom w:val="nil"/>
              <w:right w:val="nil"/>
            </w:tcBorders>
            <w:shd w:val="clear" w:color="auto" w:fill="auto"/>
            <w:noWrap/>
            <w:vAlign w:val="bottom"/>
            <w:hideMark/>
          </w:tcPr>
          <w:p w14:paraId="4ADC7220"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proofErr w:type="spellStart"/>
            <w:r w:rsidRPr="00037C2C">
              <w:rPr>
                <w:rFonts w:asciiTheme="minorHAnsi" w:eastAsia="Times New Roman" w:hAnsiTheme="minorHAnsi" w:cstheme="minorHAnsi"/>
                <w:i/>
                <w:iCs/>
                <w:color w:val="000000" w:themeColor="text1"/>
                <w:sz w:val="22"/>
                <w:lang w:eastAsia="en-GB"/>
              </w:rPr>
              <w:t>Avena</w:t>
            </w:r>
            <w:proofErr w:type="spellEnd"/>
            <w:r w:rsidRPr="00037C2C">
              <w:rPr>
                <w:rFonts w:asciiTheme="minorHAnsi" w:eastAsia="Times New Roman" w:hAnsiTheme="minorHAnsi" w:cstheme="minorHAnsi"/>
                <w:i/>
                <w:iCs/>
                <w:color w:val="000000" w:themeColor="text1"/>
                <w:sz w:val="22"/>
                <w:lang w:eastAsia="en-GB"/>
              </w:rPr>
              <w:t xml:space="preserve"> </w:t>
            </w:r>
            <w:proofErr w:type="spellStart"/>
            <w:r w:rsidRPr="00037C2C">
              <w:rPr>
                <w:rFonts w:asciiTheme="minorHAnsi" w:eastAsia="Times New Roman" w:hAnsiTheme="minorHAnsi" w:cstheme="minorHAnsi"/>
                <w:i/>
                <w:iCs/>
                <w:color w:val="000000" w:themeColor="text1"/>
                <w:sz w:val="22"/>
                <w:lang w:eastAsia="en-GB"/>
              </w:rPr>
              <w:t>strigosa</w:t>
            </w:r>
            <w:proofErr w:type="spellEnd"/>
          </w:p>
        </w:tc>
        <w:tc>
          <w:tcPr>
            <w:tcW w:w="1720" w:type="dxa"/>
            <w:tcBorders>
              <w:top w:val="nil"/>
              <w:left w:val="nil"/>
              <w:bottom w:val="nil"/>
              <w:right w:val="nil"/>
            </w:tcBorders>
            <w:shd w:val="clear" w:color="auto" w:fill="auto"/>
            <w:noWrap/>
            <w:vAlign w:val="bottom"/>
            <w:hideMark/>
          </w:tcPr>
          <w:p w14:paraId="06130534"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35</w:t>
            </w:r>
          </w:p>
        </w:tc>
      </w:tr>
      <w:tr w:rsidR="009E3249" w:rsidRPr="00037C2C" w14:paraId="3EF865B5" w14:textId="77777777" w:rsidTr="009E3249">
        <w:trPr>
          <w:trHeight w:val="300"/>
        </w:trPr>
        <w:tc>
          <w:tcPr>
            <w:tcW w:w="2694" w:type="dxa"/>
            <w:tcBorders>
              <w:top w:val="nil"/>
              <w:left w:val="nil"/>
              <w:bottom w:val="nil"/>
              <w:right w:val="nil"/>
            </w:tcBorders>
            <w:shd w:val="clear" w:color="auto" w:fill="auto"/>
            <w:hideMark/>
          </w:tcPr>
          <w:p w14:paraId="0650E14A"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White Mustard </w:t>
            </w:r>
          </w:p>
        </w:tc>
        <w:tc>
          <w:tcPr>
            <w:tcW w:w="1540" w:type="dxa"/>
            <w:tcBorders>
              <w:top w:val="nil"/>
              <w:left w:val="nil"/>
              <w:bottom w:val="nil"/>
              <w:right w:val="nil"/>
            </w:tcBorders>
            <w:shd w:val="clear" w:color="auto" w:fill="auto"/>
            <w:noWrap/>
            <w:vAlign w:val="bottom"/>
            <w:hideMark/>
          </w:tcPr>
          <w:p w14:paraId="67DF9525"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Rota </w:t>
            </w:r>
          </w:p>
        </w:tc>
        <w:tc>
          <w:tcPr>
            <w:tcW w:w="2200" w:type="dxa"/>
            <w:tcBorders>
              <w:top w:val="nil"/>
              <w:left w:val="nil"/>
              <w:bottom w:val="nil"/>
              <w:right w:val="nil"/>
            </w:tcBorders>
            <w:shd w:val="clear" w:color="auto" w:fill="auto"/>
            <w:noWrap/>
            <w:vAlign w:val="bottom"/>
            <w:hideMark/>
          </w:tcPr>
          <w:p w14:paraId="07698E4D"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proofErr w:type="spellStart"/>
            <w:r w:rsidRPr="00037C2C">
              <w:rPr>
                <w:rFonts w:asciiTheme="minorHAnsi" w:eastAsia="Times New Roman" w:hAnsiTheme="minorHAnsi" w:cstheme="minorHAnsi"/>
                <w:i/>
                <w:iCs/>
                <w:color w:val="000000" w:themeColor="text1"/>
                <w:sz w:val="22"/>
                <w:lang w:eastAsia="en-GB"/>
              </w:rPr>
              <w:t>Sinapis</w:t>
            </w:r>
            <w:proofErr w:type="spellEnd"/>
            <w:r w:rsidRPr="00037C2C">
              <w:rPr>
                <w:rFonts w:asciiTheme="minorHAnsi" w:eastAsia="Times New Roman" w:hAnsiTheme="minorHAnsi" w:cstheme="minorHAnsi"/>
                <w:i/>
                <w:iCs/>
                <w:color w:val="000000" w:themeColor="text1"/>
                <w:sz w:val="22"/>
                <w:lang w:eastAsia="en-GB"/>
              </w:rPr>
              <w:t xml:space="preserve"> alba</w:t>
            </w:r>
          </w:p>
        </w:tc>
        <w:tc>
          <w:tcPr>
            <w:tcW w:w="1720" w:type="dxa"/>
            <w:tcBorders>
              <w:top w:val="nil"/>
              <w:left w:val="nil"/>
              <w:bottom w:val="nil"/>
              <w:right w:val="nil"/>
            </w:tcBorders>
            <w:shd w:val="clear" w:color="auto" w:fill="auto"/>
            <w:noWrap/>
            <w:vAlign w:val="bottom"/>
            <w:hideMark/>
          </w:tcPr>
          <w:p w14:paraId="7784DBFD"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10</w:t>
            </w:r>
          </w:p>
        </w:tc>
      </w:tr>
      <w:tr w:rsidR="009E3249" w:rsidRPr="00037C2C" w14:paraId="1195B016" w14:textId="77777777" w:rsidTr="009E3249">
        <w:trPr>
          <w:trHeight w:val="300"/>
        </w:trPr>
        <w:tc>
          <w:tcPr>
            <w:tcW w:w="2694" w:type="dxa"/>
            <w:tcBorders>
              <w:top w:val="nil"/>
              <w:left w:val="nil"/>
              <w:bottom w:val="nil"/>
              <w:right w:val="nil"/>
            </w:tcBorders>
            <w:shd w:val="clear" w:color="auto" w:fill="auto"/>
            <w:hideMark/>
          </w:tcPr>
          <w:p w14:paraId="5A62A0B3"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Egyptian Clover </w:t>
            </w:r>
          </w:p>
        </w:tc>
        <w:tc>
          <w:tcPr>
            <w:tcW w:w="1540" w:type="dxa"/>
            <w:tcBorders>
              <w:top w:val="nil"/>
              <w:left w:val="nil"/>
              <w:bottom w:val="nil"/>
              <w:right w:val="nil"/>
            </w:tcBorders>
            <w:shd w:val="clear" w:color="auto" w:fill="auto"/>
            <w:noWrap/>
            <w:vAlign w:val="bottom"/>
            <w:hideMark/>
          </w:tcPr>
          <w:p w14:paraId="14BBEBF7"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Tim </w:t>
            </w:r>
          </w:p>
        </w:tc>
        <w:tc>
          <w:tcPr>
            <w:tcW w:w="2200" w:type="dxa"/>
            <w:tcBorders>
              <w:top w:val="nil"/>
              <w:left w:val="nil"/>
              <w:bottom w:val="nil"/>
              <w:right w:val="nil"/>
            </w:tcBorders>
            <w:shd w:val="clear" w:color="auto" w:fill="auto"/>
            <w:noWrap/>
            <w:vAlign w:val="bottom"/>
            <w:hideMark/>
          </w:tcPr>
          <w:p w14:paraId="08581CA7"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proofErr w:type="spellStart"/>
            <w:r w:rsidRPr="00037C2C">
              <w:rPr>
                <w:rFonts w:asciiTheme="minorHAnsi" w:eastAsia="Times New Roman" w:hAnsiTheme="minorHAnsi" w:cstheme="minorHAnsi"/>
                <w:i/>
                <w:iCs/>
                <w:color w:val="000000" w:themeColor="text1"/>
                <w:sz w:val="22"/>
                <w:lang w:eastAsia="en-GB"/>
              </w:rPr>
              <w:t>Trifolium</w:t>
            </w:r>
            <w:proofErr w:type="spellEnd"/>
            <w:r w:rsidRPr="00037C2C">
              <w:rPr>
                <w:rFonts w:asciiTheme="minorHAnsi" w:eastAsia="Times New Roman" w:hAnsiTheme="minorHAnsi" w:cstheme="minorHAnsi"/>
                <w:i/>
                <w:iCs/>
                <w:color w:val="000000" w:themeColor="text1"/>
                <w:sz w:val="22"/>
                <w:lang w:eastAsia="en-GB"/>
              </w:rPr>
              <w:t xml:space="preserve"> </w:t>
            </w:r>
            <w:proofErr w:type="spellStart"/>
            <w:r w:rsidRPr="00037C2C">
              <w:rPr>
                <w:rFonts w:asciiTheme="minorHAnsi" w:eastAsia="Times New Roman" w:hAnsiTheme="minorHAnsi" w:cstheme="minorHAnsi"/>
                <w:i/>
                <w:iCs/>
                <w:color w:val="000000" w:themeColor="text1"/>
                <w:sz w:val="22"/>
                <w:lang w:eastAsia="en-GB"/>
              </w:rPr>
              <w:t>alexandria</w:t>
            </w:r>
            <w:proofErr w:type="spellEnd"/>
          </w:p>
        </w:tc>
        <w:tc>
          <w:tcPr>
            <w:tcW w:w="1720" w:type="dxa"/>
            <w:tcBorders>
              <w:top w:val="nil"/>
              <w:left w:val="nil"/>
              <w:bottom w:val="nil"/>
              <w:right w:val="nil"/>
            </w:tcBorders>
            <w:shd w:val="clear" w:color="auto" w:fill="auto"/>
            <w:noWrap/>
            <w:vAlign w:val="bottom"/>
            <w:hideMark/>
          </w:tcPr>
          <w:p w14:paraId="374FF5CE"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10</w:t>
            </w:r>
          </w:p>
        </w:tc>
      </w:tr>
      <w:tr w:rsidR="009E3249" w:rsidRPr="00037C2C" w14:paraId="06C87225" w14:textId="77777777" w:rsidTr="009E3249">
        <w:trPr>
          <w:trHeight w:val="300"/>
        </w:trPr>
        <w:tc>
          <w:tcPr>
            <w:tcW w:w="2694" w:type="dxa"/>
            <w:tcBorders>
              <w:top w:val="nil"/>
              <w:left w:val="nil"/>
              <w:bottom w:val="nil"/>
              <w:right w:val="nil"/>
            </w:tcBorders>
            <w:shd w:val="clear" w:color="auto" w:fill="auto"/>
            <w:hideMark/>
          </w:tcPr>
          <w:p w14:paraId="36910413"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Vetch </w:t>
            </w:r>
          </w:p>
        </w:tc>
        <w:tc>
          <w:tcPr>
            <w:tcW w:w="1540" w:type="dxa"/>
            <w:tcBorders>
              <w:top w:val="nil"/>
              <w:left w:val="nil"/>
              <w:bottom w:val="nil"/>
              <w:right w:val="nil"/>
            </w:tcBorders>
            <w:shd w:val="clear" w:color="auto" w:fill="auto"/>
            <w:noWrap/>
            <w:vAlign w:val="bottom"/>
            <w:hideMark/>
          </w:tcPr>
          <w:p w14:paraId="74561CB3"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proofErr w:type="spellStart"/>
            <w:r w:rsidRPr="00037C2C">
              <w:rPr>
                <w:rFonts w:asciiTheme="minorHAnsi" w:eastAsia="Times New Roman" w:hAnsiTheme="minorHAnsi" w:cstheme="minorHAnsi"/>
                <w:color w:val="000000" w:themeColor="text1"/>
                <w:sz w:val="22"/>
                <w:lang w:eastAsia="en-GB"/>
              </w:rPr>
              <w:t>Buza</w:t>
            </w:r>
            <w:proofErr w:type="spellEnd"/>
            <w:r w:rsidRPr="00037C2C">
              <w:rPr>
                <w:rFonts w:asciiTheme="minorHAnsi" w:eastAsia="Times New Roman" w:hAnsiTheme="minorHAnsi" w:cstheme="minorHAnsi"/>
                <w:color w:val="000000" w:themeColor="text1"/>
                <w:sz w:val="22"/>
                <w:lang w:eastAsia="en-GB"/>
              </w:rPr>
              <w:t> </w:t>
            </w:r>
          </w:p>
        </w:tc>
        <w:tc>
          <w:tcPr>
            <w:tcW w:w="2200" w:type="dxa"/>
            <w:tcBorders>
              <w:top w:val="nil"/>
              <w:left w:val="nil"/>
              <w:bottom w:val="nil"/>
              <w:right w:val="nil"/>
            </w:tcBorders>
            <w:shd w:val="clear" w:color="auto" w:fill="auto"/>
            <w:noWrap/>
            <w:vAlign w:val="bottom"/>
            <w:hideMark/>
          </w:tcPr>
          <w:p w14:paraId="2697EA07"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proofErr w:type="spellStart"/>
            <w:r w:rsidRPr="00037C2C">
              <w:rPr>
                <w:rFonts w:asciiTheme="minorHAnsi" w:eastAsia="Times New Roman" w:hAnsiTheme="minorHAnsi" w:cstheme="minorHAnsi"/>
                <w:i/>
                <w:iCs/>
                <w:color w:val="000000" w:themeColor="text1"/>
                <w:sz w:val="22"/>
                <w:lang w:eastAsia="en-GB"/>
              </w:rPr>
              <w:t>Vicia</w:t>
            </w:r>
            <w:proofErr w:type="spellEnd"/>
            <w:r w:rsidRPr="00037C2C">
              <w:rPr>
                <w:rFonts w:asciiTheme="minorHAnsi" w:eastAsia="Times New Roman" w:hAnsiTheme="minorHAnsi" w:cstheme="minorHAnsi"/>
                <w:i/>
                <w:iCs/>
                <w:color w:val="000000" w:themeColor="text1"/>
                <w:sz w:val="22"/>
                <w:lang w:eastAsia="en-GB"/>
              </w:rPr>
              <w:t xml:space="preserve"> </w:t>
            </w:r>
            <w:proofErr w:type="spellStart"/>
            <w:r w:rsidRPr="00037C2C">
              <w:rPr>
                <w:rFonts w:asciiTheme="minorHAnsi" w:eastAsia="Times New Roman" w:hAnsiTheme="minorHAnsi" w:cstheme="minorHAnsi"/>
                <w:i/>
                <w:iCs/>
                <w:color w:val="000000" w:themeColor="text1"/>
                <w:sz w:val="22"/>
                <w:lang w:eastAsia="en-GB"/>
              </w:rPr>
              <w:t>spp</w:t>
            </w:r>
            <w:proofErr w:type="spellEnd"/>
          </w:p>
        </w:tc>
        <w:tc>
          <w:tcPr>
            <w:tcW w:w="1720" w:type="dxa"/>
            <w:tcBorders>
              <w:top w:val="nil"/>
              <w:left w:val="nil"/>
              <w:bottom w:val="nil"/>
              <w:right w:val="nil"/>
            </w:tcBorders>
            <w:shd w:val="clear" w:color="auto" w:fill="auto"/>
            <w:noWrap/>
            <w:vAlign w:val="bottom"/>
            <w:hideMark/>
          </w:tcPr>
          <w:p w14:paraId="2CF9D0B5"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35</w:t>
            </w:r>
          </w:p>
        </w:tc>
      </w:tr>
      <w:tr w:rsidR="009E3249" w:rsidRPr="00037C2C" w14:paraId="02574004" w14:textId="77777777" w:rsidTr="009E3249">
        <w:trPr>
          <w:trHeight w:val="300"/>
        </w:trPr>
        <w:tc>
          <w:tcPr>
            <w:tcW w:w="2694" w:type="dxa"/>
            <w:vMerge w:val="restart"/>
            <w:tcBorders>
              <w:top w:val="nil"/>
              <w:left w:val="nil"/>
              <w:bottom w:val="nil"/>
              <w:right w:val="nil"/>
            </w:tcBorders>
            <w:shd w:val="clear" w:color="auto" w:fill="auto"/>
            <w:hideMark/>
          </w:tcPr>
          <w:p w14:paraId="52CFA65E"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Forage Rye &amp; Tillage Radish (2017/18 only)</w:t>
            </w:r>
          </w:p>
        </w:tc>
        <w:tc>
          <w:tcPr>
            <w:tcW w:w="1540" w:type="dxa"/>
            <w:vMerge w:val="restart"/>
            <w:tcBorders>
              <w:top w:val="nil"/>
              <w:left w:val="nil"/>
              <w:bottom w:val="nil"/>
              <w:right w:val="nil"/>
            </w:tcBorders>
            <w:shd w:val="clear" w:color="auto" w:fill="auto"/>
            <w:vAlign w:val="bottom"/>
            <w:hideMark/>
          </w:tcPr>
          <w:p w14:paraId="032E5572"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Protector &amp; Mino</w:t>
            </w:r>
          </w:p>
        </w:tc>
        <w:tc>
          <w:tcPr>
            <w:tcW w:w="2200" w:type="dxa"/>
            <w:vMerge w:val="restart"/>
            <w:tcBorders>
              <w:top w:val="nil"/>
              <w:left w:val="nil"/>
              <w:bottom w:val="nil"/>
              <w:right w:val="nil"/>
            </w:tcBorders>
            <w:shd w:val="clear" w:color="auto" w:fill="auto"/>
            <w:hideMark/>
          </w:tcPr>
          <w:p w14:paraId="23909C1B"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r w:rsidRPr="00037C2C">
              <w:rPr>
                <w:rFonts w:asciiTheme="minorHAnsi" w:eastAsia="Times New Roman" w:hAnsiTheme="minorHAnsi" w:cstheme="minorHAnsi"/>
                <w:i/>
                <w:iCs/>
                <w:color w:val="000000" w:themeColor="text1"/>
                <w:sz w:val="22"/>
                <w:lang w:eastAsia="en-GB"/>
              </w:rPr>
              <w:t xml:space="preserve">S. </w:t>
            </w:r>
            <w:proofErr w:type="spellStart"/>
            <w:r w:rsidRPr="00037C2C">
              <w:rPr>
                <w:rFonts w:asciiTheme="minorHAnsi" w:eastAsia="Times New Roman" w:hAnsiTheme="minorHAnsi" w:cstheme="minorHAnsi"/>
                <w:i/>
                <w:iCs/>
                <w:color w:val="000000" w:themeColor="text1"/>
                <w:sz w:val="22"/>
                <w:lang w:eastAsia="en-GB"/>
              </w:rPr>
              <w:t>cereale</w:t>
            </w:r>
            <w:proofErr w:type="spellEnd"/>
            <w:r w:rsidRPr="00037C2C">
              <w:rPr>
                <w:rFonts w:asciiTheme="minorHAnsi" w:eastAsia="Times New Roman" w:hAnsiTheme="minorHAnsi" w:cstheme="minorHAnsi"/>
                <w:i/>
                <w:iCs/>
                <w:color w:val="000000" w:themeColor="text1"/>
                <w:sz w:val="22"/>
                <w:lang w:eastAsia="en-GB"/>
              </w:rPr>
              <w:t xml:space="preserve"> &amp; R. sativus</w:t>
            </w:r>
          </w:p>
        </w:tc>
        <w:tc>
          <w:tcPr>
            <w:tcW w:w="1720" w:type="dxa"/>
            <w:tcBorders>
              <w:top w:val="nil"/>
              <w:left w:val="nil"/>
              <w:bottom w:val="nil"/>
              <w:right w:val="nil"/>
            </w:tcBorders>
            <w:shd w:val="clear" w:color="auto" w:fill="auto"/>
            <w:noWrap/>
            <w:vAlign w:val="bottom"/>
            <w:hideMark/>
          </w:tcPr>
          <w:p w14:paraId="7DC1794B"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25</w:t>
            </w:r>
          </w:p>
        </w:tc>
      </w:tr>
      <w:tr w:rsidR="009E3249" w:rsidRPr="00037C2C" w14:paraId="7D0A67F7" w14:textId="77777777" w:rsidTr="009E3249">
        <w:trPr>
          <w:trHeight w:val="300"/>
        </w:trPr>
        <w:tc>
          <w:tcPr>
            <w:tcW w:w="2694" w:type="dxa"/>
            <w:vMerge/>
            <w:tcBorders>
              <w:top w:val="nil"/>
              <w:left w:val="nil"/>
              <w:bottom w:val="nil"/>
              <w:right w:val="nil"/>
            </w:tcBorders>
            <w:vAlign w:val="center"/>
            <w:hideMark/>
          </w:tcPr>
          <w:p w14:paraId="683F800A"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p>
        </w:tc>
        <w:tc>
          <w:tcPr>
            <w:tcW w:w="1540" w:type="dxa"/>
            <w:vMerge/>
            <w:tcBorders>
              <w:top w:val="nil"/>
              <w:left w:val="nil"/>
              <w:bottom w:val="nil"/>
              <w:right w:val="nil"/>
            </w:tcBorders>
            <w:vAlign w:val="center"/>
            <w:hideMark/>
          </w:tcPr>
          <w:p w14:paraId="671FEE61"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p>
        </w:tc>
        <w:tc>
          <w:tcPr>
            <w:tcW w:w="2200" w:type="dxa"/>
            <w:vMerge/>
            <w:tcBorders>
              <w:top w:val="nil"/>
              <w:left w:val="nil"/>
              <w:bottom w:val="nil"/>
              <w:right w:val="nil"/>
            </w:tcBorders>
            <w:vAlign w:val="center"/>
            <w:hideMark/>
          </w:tcPr>
          <w:p w14:paraId="4F08DB8D"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p>
        </w:tc>
        <w:tc>
          <w:tcPr>
            <w:tcW w:w="1720" w:type="dxa"/>
            <w:tcBorders>
              <w:top w:val="nil"/>
              <w:left w:val="nil"/>
              <w:bottom w:val="nil"/>
              <w:right w:val="nil"/>
            </w:tcBorders>
            <w:shd w:val="clear" w:color="auto" w:fill="auto"/>
            <w:noWrap/>
            <w:vAlign w:val="bottom"/>
            <w:hideMark/>
          </w:tcPr>
          <w:p w14:paraId="21DB81AC" w14:textId="77777777" w:rsidR="009E3249" w:rsidRPr="00037C2C" w:rsidRDefault="009E3249" w:rsidP="009E3249">
            <w:pPr>
              <w:spacing w:after="0" w:line="240" w:lineRule="auto"/>
              <w:jc w:val="right"/>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7</w:t>
            </w:r>
          </w:p>
        </w:tc>
      </w:tr>
      <w:tr w:rsidR="009E3249" w:rsidRPr="00037C2C" w14:paraId="7EF8C2C8" w14:textId="77777777" w:rsidTr="009E3249">
        <w:trPr>
          <w:trHeight w:val="300"/>
        </w:trPr>
        <w:tc>
          <w:tcPr>
            <w:tcW w:w="2694" w:type="dxa"/>
            <w:tcBorders>
              <w:top w:val="nil"/>
              <w:left w:val="nil"/>
              <w:bottom w:val="nil"/>
              <w:right w:val="nil"/>
            </w:tcBorders>
            <w:shd w:val="clear" w:color="auto" w:fill="auto"/>
            <w:hideMark/>
          </w:tcPr>
          <w:p w14:paraId="13436FAF"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Bare Soil</w:t>
            </w:r>
          </w:p>
        </w:tc>
        <w:tc>
          <w:tcPr>
            <w:tcW w:w="1540" w:type="dxa"/>
            <w:tcBorders>
              <w:top w:val="nil"/>
              <w:left w:val="nil"/>
              <w:bottom w:val="nil"/>
              <w:right w:val="nil"/>
            </w:tcBorders>
            <w:shd w:val="clear" w:color="auto" w:fill="auto"/>
            <w:noWrap/>
            <w:vAlign w:val="bottom"/>
            <w:hideMark/>
          </w:tcPr>
          <w:p w14:paraId="1D205748"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p>
        </w:tc>
        <w:tc>
          <w:tcPr>
            <w:tcW w:w="2200" w:type="dxa"/>
            <w:tcBorders>
              <w:top w:val="nil"/>
              <w:left w:val="nil"/>
              <w:bottom w:val="nil"/>
              <w:right w:val="nil"/>
            </w:tcBorders>
            <w:shd w:val="clear" w:color="auto" w:fill="auto"/>
            <w:noWrap/>
            <w:vAlign w:val="bottom"/>
            <w:hideMark/>
          </w:tcPr>
          <w:p w14:paraId="7CC11C4D" w14:textId="77777777" w:rsidR="009E3249" w:rsidRPr="00037C2C" w:rsidRDefault="009E3249" w:rsidP="009E3249">
            <w:pPr>
              <w:spacing w:after="0" w:line="240" w:lineRule="auto"/>
              <w:rPr>
                <w:rFonts w:asciiTheme="minorHAnsi" w:eastAsia="Times New Roman" w:hAnsiTheme="minorHAnsi" w:cstheme="minorHAnsi"/>
                <w:color w:val="000000" w:themeColor="text1"/>
                <w:szCs w:val="20"/>
                <w:lang w:eastAsia="en-GB"/>
              </w:rPr>
            </w:pPr>
          </w:p>
        </w:tc>
        <w:tc>
          <w:tcPr>
            <w:tcW w:w="1720" w:type="dxa"/>
            <w:tcBorders>
              <w:top w:val="nil"/>
              <w:left w:val="nil"/>
              <w:bottom w:val="nil"/>
              <w:right w:val="nil"/>
            </w:tcBorders>
            <w:shd w:val="clear" w:color="auto" w:fill="auto"/>
            <w:noWrap/>
            <w:vAlign w:val="bottom"/>
            <w:hideMark/>
          </w:tcPr>
          <w:p w14:paraId="1767AA30" w14:textId="77777777" w:rsidR="009E3249" w:rsidRPr="00037C2C" w:rsidRDefault="009E3249" w:rsidP="009E3249">
            <w:pPr>
              <w:spacing w:after="0" w:line="240" w:lineRule="auto"/>
              <w:rPr>
                <w:rFonts w:asciiTheme="minorHAnsi" w:eastAsia="Times New Roman" w:hAnsiTheme="minorHAnsi" w:cstheme="minorHAnsi"/>
                <w:color w:val="000000" w:themeColor="text1"/>
                <w:szCs w:val="20"/>
                <w:lang w:eastAsia="en-GB"/>
              </w:rPr>
            </w:pPr>
          </w:p>
        </w:tc>
      </w:tr>
      <w:tr w:rsidR="009E3249" w:rsidRPr="00037C2C" w14:paraId="1C65ECFC" w14:textId="77777777" w:rsidTr="009E3249">
        <w:trPr>
          <w:trHeight w:val="600"/>
        </w:trPr>
        <w:tc>
          <w:tcPr>
            <w:tcW w:w="2694" w:type="dxa"/>
            <w:tcBorders>
              <w:top w:val="nil"/>
              <w:left w:val="nil"/>
              <w:bottom w:val="single" w:sz="4" w:space="0" w:color="auto"/>
              <w:right w:val="nil"/>
            </w:tcBorders>
            <w:shd w:val="clear" w:color="auto" w:fill="auto"/>
            <w:hideMark/>
          </w:tcPr>
          <w:p w14:paraId="28558092"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Bare Soil Ploughed (2017/18 only)</w:t>
            </w:r>
          </w:p>
        </w:tc>
        <w:tc>
          <w:tcPr>
            <w:tcW w:w="1540" w:type="dxa"/>
            <w:tcBorders>
              <w:top w:val="nil"/>
              <w:left w:val="nil"/>
              <w:bottom w:val="single" w:sz="4" w:space="0" w:color="auto"/>
              <w:right w:val="nil"/>
            </w:tcBorders>
            <w:shd w:val="clear" w:color="auto" w:fill="auto"/>
            <w:noWrap/>
            <w:vAlign w:val="bottom"/>
            <w:hideMark/>
          </w:tcPr>
          <w:p w14:paraId="73323C13"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 </w:t>
            </w:r>
          </w:p>
        </w:tc>
        <w:tc>
          <w:tcPr>
            <w:tcW w:w="2200" w:type="dxa"/>
            <w:tcBorders>
              <w:top w:val="nil"/>
              <w:left w:val="nil"/>
              <w:bottom w:val="single" w:sz="4" w:space="0" w:color="auto"/>
              <w:right w:val="nil"/>
            </w:tcBorders>
            <w:shd w:val="clear" w:color="auto" w:fill="auto"/>
            <w:noWrap/>
            <w:vAlign w:val="bottom"/>
            <w:hideMark/>
          </w:tcPr>
          <w:p w14:paraId="69379957" w14:textId="77777777" w:rsidR="009E3249" w:rsidRPr="00037C2C" w:rsidRDefault="009E3249" w:rsidP="009E3249">
            <w:pPr>
              <w:spacing w:after="0" w:line="240" w:lineRule="auto"/>
              <w:rPr>
                <w:rFonts w:asciiTheme="minorHAnsi" w:eastAsia="Times New Roman" w:hAnsiTheme="minorHAnsi" w:cstheme="minorHAnsi"/>
                <w:i/>
                <w:iCs/>
                <w:color w:val="000000" w:themeColor="text1"/>
                <w:sz w:val="22"/>
                <w:lang w:eastAsia="en-GB"/>
              </w:rPr>
            </w:pPr>
            <w:r w:rsidRPr="00037C2C">
              <w:rPr>
                <w:rFonts w:asciiTheme="minorHAnsi" w:eastAsia="Times New Roman" w:hAnsiTheme="minorHAnsi" w:cstheme="minorHAnsi"/>
                <w:i/>
                <w:iCs/>
                <w:color w:val="000000" w:themeColor="text1"/>
                <w:sz w:val="22"/>
                <w:lang w:eastAsia="en-GB"/>
              </w:rPr>
              <w:t> </w:t>
            </w:r>
          </w:p>
        </w:tc>
        <w:tc>
          <w:tcPr>
            <w:tcW w:w="1720" w:type="dxa"/>
            <w:tcBorders>
              <w:top w:val="nil"/>
              <w:left w:val="nil"/>
              <w:bottom w:val="single" w:sz="4" w:space="0" w:color="auto"/>
              <w:right w:val="nil"/>
            </w:tcBorders>
            <w:shd w:val="clear" w:color="auto" w:fill="auto"/>
            <w:noWrap/>
            <w:vAlign w:val="bottom"/>
            <w:hideMark/>
          </w:tcPr>
          <w:p w14:paraId="150282F0" w14:textId="77777777" w:rsidR="009E3249" w:rsidRPr="00037C2C" w:rsidRDefault="009E3249" w:rsidP="009E3249">
            <w:pPr>
              <w:spacing w:after="0" w:line="240" w:lineRule="auto"/>
              <w:rPr>
                <w:rFonts w:asciiTheme="minorHAnsi" w:eastAsia="Times New Roman" w:hAnsiTheme="minorHAnsi" w:cstheme="minorHAnsi"/>
                <w:color w:val="000000" w:themeColor="text1"/>
                <w:sz w:val="22"/>
                <w:lang w:eastAsia="en-GB"/>
              </w:rPr>
            </w:pPr>
            <w:r w:rsidRPr="00037C2C">
              <w:rPr>
                <w:rFonts w:asciiTheme="minorHAnsi" w:eastAsia="Times New Roman" w:hAnsiTheme="minorHAnsi" w:cstheme="minorHAnsi"/>
                <w:color w:val="000000" w:themeColor="text1"/>
                <w:sz w:val="22"/>
                <w:lang w:eastAsia="en-GB"/>
              </w:rPr>
              <w:t> </w:t>
            </w:r>
          </w:p>
        </w:tc>
      </w:tr>
    </w:tbl>
    <w:p w14:paraId="7DAF5980" w14:textId="77777777" w:rsidR="009E3249" w:rsidRDefault="009E3249" w:rsidP="003D7FC1">
      <w:pPr>
        <w:spacing w:line="360" w:lineRule="auto"/>
      </w:pPr>
    </w:p>
    <w:p w14:paraId="2D66C67A" w14:textId="516AC7C6" w:rsidR="009E3249" w:rsidRDefault="009E3249" w:rsidP="009E3249">
      <w:pPr>
        <w:pStyle w:val="Heading3"/>
      </w:pPr>
      <w:bookmarkStart w:id="17" w:name="_Toc13662381"/>
      <w:r>
        <w:t>Results and Discussion</w:t>
      </w:r>
      <w:bookmarkEnd w:id="17"/>
    </w:p>
    <w:p w14:paraId="66A4C11E" w14:textId="1F3979B3" w:rsidR="009E3249" w:rsidRDefault="009E3249" w:rsidP="009E3249"/>
    <w:p w14:paraId="64DE8F8C" w14:textId="58346AAB" w:rsidR="009E3249" w:rsidRDefault="009E3249" w:rsidP="009E3249">
      <w:pPr>
        <w:spacing w:line="360" w:lineRule="auto"/>
      </w:pPr>
      <w:r>
        <w:t xml:space="preserve">In the first field season white mustard and tillage radish resulted in significantly drier soil profile throughout the autumn (Fig. 13). This was measurable to a depth of 1.8 metres using Electromagnetic Resistivity (EMI). After cover crop destruction this difference diminished. In the second season the same trend was seen but the differences were less obvious (Fig.14). It is likely that this is due to a slightly cooler period in September during the first month of cover crop growth. </w:t>
      </w:r>
      <w:proofErr w:type="gramStart"/>
      <w:r>
        <w:t>Thus</w:t>
      </w:r>
      <w:proofErr w:type="gramEnd"/>
      <w:r>
        <w:t xml:space="preserve"> highlighting the importance of rapid cover crop growth in the early autumn to have the greatest effect on the soil profile. </w:t>
      </w:r>
    </w:p>
    <w:p w14:paraId="6DED05D9" w14:textId="3BF98E10" w:rsidR="009E3249" w:rsidRDefault="009E3249" w:rsidP="009E3249">
      <w:pPr>
        <w:spacing w:line="360" w:lineRule="auto"/>
      </w:pPr>
      <w:r w:rsidRPr="009E3249">
        <w:rPr>
          <w:rFonts w:asciiTheme="minorHAnsi" w:hAnsiTheme="minorHAnsi" w:cstheme="minorHAnsi"/>
          <w:noProof/>
          <w:color w:val="000000" w:themeColor="text1"/>
          <w:lang w:eastAsia="en-GB"/>
        </w:rPr>
        <mc:AlternateContent>
          <mc:Choice Requires="wpg">
            <w:drawing>
              <wp:anchor distT="0" distB="0" distL="114300" distR="114300" simplePos="0" relativeHeight="251675648" behindDoc="0" locked="0" layoutInCell="1" allowOverlap="1" wp14:anchorId="346FD176" wp14:editId="4ADFE2BD">
                <wp:simplePos x="0" y="0"/>
                <wp:positionH relativeFrom="margin">
                  <wp:align>center</wp:align>
                </wp:positionH>
                <wp:positionV relativeFrom="paragraph">
                  <wp:posOffset>221364</wp:posOffset>
                </wp:positionV>
                <wp:extent cx="4314825" cy="3425190"/>
                <wp:effectExtent l="0" t="0" r="9525" b="3810"/>
                <wp:wrapTopAndBottom/>
                <wp:docPr id="35" name="Group 35"/>
                <wp:cNvGraphicFramePr/>
                <a:graphic xmlns:a="http://schemas.openxmlformats.org/drawingml/2006/main">
                  <a:graphicData uri="http://schemas.microsoft.com/office/word/2010/wordprocessingGroup">
                    <wpg:wgp>
                      <wpg:cNvGrpSpPr/>
                      <wpg:grpSpPr>
                        <a:xfrm>
                          <a:off x="0" y="0"/>
                          <a:ext cx="4314825" cy="3425190"/>
                          <a:chOff x="0" y="0"/>
                          <a:chExt cx="3757248" cy="3425190"/>
                        </a:xfrm>
                      </wpg:grpSpPr>
                      <wpg:graphicFrame>
                        <wpg:cNvPr id="36" name="Chart 36"/>
                        <wpg:cNvFrPr/>
                        <wpg:xfrm>
                          <a:off x="0" y="0"/>
                          <a:ext cx="3599815" cy="2879725"/>
                        </wpg:xfrm>
                        <a:graphic>
                          <a:graphicData uri="http://schemas.openxmlformats.org/drawingml/2006/chart">
                            <c:chart xmlns:c="http://schemas.openxmlformats.org/drawingml/2006/chart" xmlns:r="http://schemas.openxmlformats.org/officeDocument/2006/relationships" r:id="rId51"/>
                          </a:graphicData>
                        </a:graphic>
                      </wpg:graphicFrame>
                      <wps:wsp>
                        <wps:cNvPr id="39" name="Text Box 39"/>
                        <wps:cNvSpPr txBox="1"/>
                        <wps:spPr>
                          <a:xfrm>
                            <a:off x="157601" y="2879725"/>
                            <a:ext cx="3599647" cy="545465"/>
                          </a:xfrm>
                          <a:prstGeom prst="rect">
                            <a:avLst/>
                          </a:prstGeom>
                          <a:solidFill>
                            <a:prstClr val="white"/>
                          </a:solidFill>
                          <a:ln>
                            <a:noFill/>
                          </a:ln>
                        </wps:spPr>
                        <wps:txbx>
                          <w:txbxContent>
                            <w:p w14:paraId="66CB1167" w14:textId="01A6679A" w:rsidR="004833BA" w:rsidRPr="00CD2DB0" w:rsidRDefault="004833BA" w:rsidP="009E3249">
                              <w:pPr>
                                <w:pStyle w:val="Caption"/>
                                <w:rPr>
                                  <w:rFonts w:ascii="Calibri" w:hAnsi="Calibri" w:cs="Calibri"/>
                                  <w:i w:val="0"/>
                                  <w:noProof/>
                                  <w:color w:val="auto"/>
                                  <w:sz w:val="20"/>
                                </w:rPr>
                              </w:pPr>
                              <w:r w:rsidRPr="00CD2DB0">
                                <w:rPr>
                                  <w:rFonts w:ascii="Calibri" w:hAnsi="Calibri" w:cs="Calibri"/>
                                  <w:i w:val="0"/>
                                  <w:color w:val="auto"/>
                                </w:rPr>
                                <w:t>Figure 1</w:t>
                              </w:r>
                              <w:r>
                                <w:rPr>
                                  <w:rFonts w:ascii="Calibri" w:hAnsi="Calibri" w:cs="Calibri"/>
                                  <w:i w:val="0"/>
                                  <w:color w:val="auto"/>
                                </w:rPr>
                                <w:t>3</w:t>
                              </w:r>
                              <w:r w:rsidRPr="00CD2DB0">
                                <w:rPr>
                                  <w:rFonts w:ascii="Calibri" w:hAnsi="Calibri" w:cs="Calibri"/>
                                  <w:i w:val="0"/>
                                  <w:color w:val="auto"/>
                                </w:rPr>
                                <w:t xml:space="preserve">. 2016/2017 Soil surface moisture over time. Differences present between treatment and sample date. Differences between treatments </w:t>
                              </w:r>
                              <w:r w:rsidRPr="00CD2DB0">
                                <w:rPr>
                                  <w:rFonts w:ascii="Calibri" w:hAnsi="Calibri" w:cs="Calibri"/>
                                  <w:color w:val="auto"/>
                                </w:rPr>
                                <w:t>P&lt;.001</w:t>
                              </w:r>
                              <w:r w:rsidRPr="00CD2DB0">
                                <w:rPr>
                                  <w:rFonts w:ascii="Calibri" w:hAnsi="Calibri" w:cs="Calibri"/>
                                  <w:i w:val="0"/>
                                  <w:color w:val="auto"/>
                                </w:rPr>
                                <w:t xml:space="preserve"> d.f 31. Differences between dates </w:t>
                              </w:r>
                              <w:r w:rsidRPr="00CD2DB0">
                                <w:rPr>
                                  <w:rFonts w:ascii="Calibri" w:hAnsi="Calibri" w:cs="Calibri"/>
                                  <w:color w:val="auto"/>
                                </w:rPr>
                                <w:t>P&lt;.001</w:t>
                              </w:r>
                              <w:r w:rsidRPr="00CD2DB0">
                                <w:rPr>
                                  <w:rFonts w:ascii="Calibri" w:hAnsi="Calibri" w:cs="Calibri"/>
                                  <w:i w:val="0"/>
                                  <w:color w:val="auto"/>
                                </w:rPr>
                                <w:t xml:space="preserve">. Error bars = LSD 1.948.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46FD176" id="Group 35" o:spid="_x0000_s1098" style="position:absolute;margin-left:0;margin-top:17.45pt;width:339.75pt;height:269.7pt;z-index:251675648;mso-position-horizontal:center;mso-position-horizontal-relative:margin;mso-width-relative:margin;mso-height-relative:margin" coordsize="37572,34251"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">
                <v:shape id="Chart 36" o:spid="_x0000_s1099" type="#_x0000_t75" style="position:absolute;width:35989;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">
                  <v:imagedata r:id="rId52" o:title=""/>
                  <o:lock v:ext="edit" aspectratio="f"/>
                </v:shape>
                <v:shape id="Text Box 39" o:spid="_x0000_s1100" type="#_x0000_t202" style="position:absolute;left:1576;top:28797;width:35996;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66CB1167" w14:textId="01A6679A" w:rsidR="004833BA" w:rsidRPr="00CD2DB0" w:rsidRDefault="004833BA" w:rsidP="009E3249">
                        <w:pPr>
                          <w:pStyle w:val="Caption"/>
                          <w:rPr>
                            <w:rFonts w:ascii="Calibri" w:hAnsi="Calibri" w:cs="Calibri"/>
                            <w:i w:val="0"/>
                            <w:noProof/>
                            <w:color w:val="auto"/>
                            <w:sz w:val="20"/>
                          </w:rPr>
                        </w:pPr>
                        <w:r w:rsidRPr="00CD2DB0">
                          <w:rPr>
                            <w:rFonts w:ascii="Calibri" w:hAnsi="Calibri" w:cs="Calibri"/>
                            <w:i w:val="0"/>
                            <w:color w:val="auto"/>
                          </w:rPr>
                          <w:t>Figure 1</w:t>
                        </w:r>
                        <w:r>
                          <w:rPr>
                            <w:rFonts w:ascii="Calibri" w:hAnsi="Calibri" w:cs="Calibri"/>
                            <w:i w:val="0"/>
                            <w:color w:val="auto"/>
                          </w:rPr>
                          <w:t>3</w:t>
                        </w:r>
                        <w:r w:rsidRPr="00CD2DB0">
                          <w:rPr>
                            <w:rFonts w:ascii="Calibri" w:hAnsi="Calibri" w:cs="Calibri"/>
                            <w:i w:val="0"/>
                            <w:color w:val="auto"/>
                          </w:rPr>
                          <w:t xml:space="preserve">. 2016/2017 Soil surface moisture over time. Differences present between treatment and sample date. Differences between treatments </w:t>
                        </w:r>
                        <w:r w:rsidRPr="00CD2DB0">
                          <w:rPr>
                            <w:rFonts w:ascii="Calibri" w:hAnsi="Calibri" w:cs="Calibri"/>
                            <w:color w:val="auto"/>
                          </w:rPr>
                          <w:t>P&lt;.001</w:t>
                        </w:r>
                        <w:r w:rsidRPr="00CD2DB0">
                          <w:rPr>
                            <w:rFonts w:ascii="Calibri" w:hAnsi="Calibri" w:cs="Calibri"/>
                            <w:i w:val="0"/>
                            <w:color w:val="auto"/>
                          </w:rPr>
                          <w:t xml:space="preserve"> d.f 31. Differences between dates </w:t>
                        </w:r>
                        <w:r w:rsidRPr="00CD2DB0">
                          <w:rPr>
                            <w:rFonts w:ascii="Calibri" w:hAnsi="Calibri" w:cs="Calibri"/>
                            <w:color w:val="auto"/>
                          </w:rPr>
                          <w:t>P&lt;.001</w:t>
                        </w:r>
                        <w:r w:rsidRPr="00CD2DB0">
                          <w:rPr>
                            <w:rFonts w:ascii="Calibri" w:hAnsi="Calibri" w:cs="Calibri"/>
                            <w:i w:val="0"/>
                            <w:color w:val="auto"/>
                          </w:rPr>
                          <w:t xml:space="preserve">. Error bars = LSD 1.948. </w:t>
                        </w:r>
                      </w:p>
                    </w:txbxContent>
                  </v:textbox>
                </v:shape>
                <w10:wrap type="topAndBottom" anchorx="margin"/>
              </v:group>
            </w:pict>
          </mc:Fallback>
        </mc:AlternateContent>
      </w:r>
    </w:p>
    <w:p w14:paraId="48A05A90" w14:textId="0655F35B" w:rsidR="00E17B62" w:rsidRDefault="00E17B62" w:rsidP="00E17B62">
      <w:pPr>
        <w:spacing w:line="360" w:lineRule="auto"/>
      </w:pPr>
    </w:p>
    <w:p w14:paraId="0CE36C49" w14:textId="6D3729F7" w:rsidR="009E3249" w:rsidRDefault="009E3249" w:rsidP="00E17B62">
      <w:pPr>
        <w:spacing w:line="360" w:lineRule="auto"/>
      </w:pPr>
      <w:r w:rsidRPr="00037C2C">
        <w:rPr>
          <w:rFonts w:asciiTheme="minorHAnsi" w:hAnsiTheme="minorHAnsi" w:cstheme="minorHAnsi"/>
          <w:noProof/>
          <w:color w:val="000000" w:themeColor="text1"/>
          <w:lang w:eastAsia="en-GB"/>
        </w:rPr>
        <mc:AlternateContent>
          <mc:Choice Requires="wpg">
            <w:drawing>
              <wp:anchor distT="0" distB="0" distL="114300" distR="114300" simplePos="0" relativeHeight="251677696" behindDoc="0" locked="0" layoutInCell="1" allowOverlap="1" wp14:anchorId="51FBD431" wp14:editId="0A0A40BC">
                <wp:simplePos x="0" y="0"/>
                <wp:positionH relativeFrom="margin">
                  <wp:align>center</wp:align>
                </wp:positionH>
                <wp:positionV relativeFrom="page">
                  <wp:posOffset>964668</wp:posOffset>
                </wp:positionV>
                <wp:extent cx="4319905" cy="3831590"/>
                <wp:effectExtent l="0" t="0" r="4445" b="0"/>
                <wp:wrapTopAndBottom/>
                <wp:docPr id="41" name="Group 41"/>
                <wp:cNvGraphicFramePr/>
                <a:graphic xmlns:a="http://schemas.openxmlformats.org/drawingml/2006/main">
                  <a:graphicData uri="http://schemas.microsoft.com/office/word/2010/wordprocessingGroup">
                    <wpg:wgp>
                      <wpg:cNvGrpSpPr/>
                      <wpg:grpSpPr>
                        <a:xfrm>
                          <a:off x="0" y="0"/>
                          <a:ext cx="4319905" cy="3831590"/>
                          <a:chOff x="-1" y="0"/>
                          <a:chExt cx="4320000" cy="3831590"/>
                        </a:xfrm>
                      </wpg:grpSpPr>
                      <wpg:graphicFrame>
                        <wpg:cNvPr id="42" name="Chart 42"/>
                        <wpg:cNvFrPr/>
                        <wpg:xfrm>
                          <a:off x="-1" y="0"/>
                          <a:ext cx="4320000" cy="3239770"/>
                        </wpg:xfrm>
                        <a:graphic>
                          <a:graphicData uri="http://schemas.openxmlformats.org/drawingml/2006/chart">
                            <c:chart xmlns:c="http://schemas.openxmlformats.org/drawingml/2006/chart" xmlns:r="http://schemas.openxmlformats.org/officeDocument/2006/relationships" r:id="rId53"/>
                          </a:graphicData>
                        </a:graphic>
                      </wpg:graphicFrame>
                      <wps:wsp>
                        <wps:cNvPr id="43" name="Text Box 43"/>
                        <wps:cNvSpPr txBox="1"/>
                        <wps:spPr>
                          <a:xfrm>
                            <a:off x="180975" y="3286125"/>
                            <a:ext cx="4138930" cy="545465"/>
                          </a:xfrm>
                          <a:prstGeom prst="rect">
                            <a:avLst/>
                          </a:prstGeom>
                          <a:solidFill>
                            <a:prstClr val="white"/>
                          </a:solidFill>
                          <a:ln>
                            <a:noFill/>
                          </a:ln>
                        </wps:spPr>
                        <wps:txbx>
                          <w:txbxContent>
                            <w:p w14:paraId="37451EF8" w14:textId="77777777" w:rsidR="004833BA" w:rsidRPr="00281764" w:rsidRDefault="004833BA" w:rsidP="009E3249">
                              <w:pPr>
                                <w:pStyle w:val="Caption"/>
                                <w:rPr>
                                  <w:rFonts w:ascii="Calibri" w:hAnsi="Calibri" w:cs="Calibri"/>
                                  <w:i w:val="0"/>
                                  <w:noProof/>
                                  <w:color w:val="auto"/>
                                  <w:sz w:val="20"/>
                                </w:rPr>
                              </w:pPr>
                              <w:r w:rsidRPr="00281764">
                                <w:rPr>
                                  <w:rFonts w:ascii="Calibri" w:hAnsi="Calibri" w:cs="Calibri"/>
                                  <w:i w:val="0"/>
                                  <w:color w:val="auto"/>
                                </w:rPr>
                                <w:t xml:space="preserve">Figure </w:t>
                              </w:r>
                              <w:r>
                                <w:rPr>
                                  <w:rFonts w:ascii="Calibri" w:hAnsi="Calibri" w:cs="Calibri"/>
                                  <w:i w:val="0"/>
                                  <w:color w:val="auto"/>
                                </w:rPr>
                                <w:t>14</w:t>
                              </w:r>
                              <w:r w:rsidRPr="00281764">
                                <w:rPr>
                                  <w:rFonts w:ascii="Calibri" w:hAnsi="Calibri" w:cs="Calibri"/>
                                  <w:i w:val="0"/>
                                  <w:color w:val="auto"/>
                                </w:rPr>
                                <w:t xml:space="preserve">. 2017/2018 soil surface moisture over time. Differences between treatments, sample date and an interaction between sample date and treatment. </w:t>
                              </w:r>
                              <w:r w:rsidRPr="00281764">
                                <w:rPr>
                                  <w:rFonts w:ascii="Calibri" w:hAnsi="Calibri" w:cs="Calibri"/>
                                  <w:color w:val="auto"/>
                                </w:rPr>
                                <w:t xml:space="preserve">P&lt;.001, P&lt;.001, P=0.05 </w:t>
                              </w:r>
                              <w:r w:rsidRPr="00281764">
                                <w:rPr>
                                  <w:rFonts w:ascii="Calibri" w:hAnsi="Calibri" w:cs="Calibri"/>
                                  <w:i w:val="0"/>
                                  <w:color w:val="auto"/>
                                </w:rPr>
                                <w:t>respectively. Error bars show combined treatment and sample date LSD 1.8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1FBD431" id="Group 41" o:spid="_x0000_s1101" style="position:absolute;margin-left:0;margin-top:75.95pt;width:340.15pt;height:301.7pt;z-index:251677696;mso-position-horizontal:center;mso-position-horizontal-relative:margin;mso-position-vertical-relative:page;mso-width-relative:margin" coordorigin="" coordsize="43200,38315"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">
                <v:shape id="Chart 42" o:spid="_x0000_s1102" type="#_x0000_t75" style="position:absolute;width:43221;height:323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">
                  <v:imagedata r:id="rId54" o:title=""/>
                  <o:lock v:ext="edit" aspectratio="f"/>
                </v:shape>
                <v:shape id="Text Box 43" o:spid="_x0000_s1103" type="#_x0000_t202" style="position:absolute;left:1809;top:32861;width:41390;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37451EF8" w14:textId="77777777" w:rsidR="004833BA" w:rsidRPr="00281764" w:rsidRDefault="004833BA" w:rsidP="009E3249">
                        <w:pPr>
                          <w:pStyle w:val="Caption"/>
                          <w:rPr>
                            <w:rFonts w:ascii="Calibri" w:hAnsi="Calibri" w:cs="Calibri"/>
                            <w:i w:val="0"/>
                            <w:noProof/>
                            <w:color w:val="auto"/>
                            <w:sz w:val="20"/>
                          </w:rPr>
                        </w:pPr>
                        <w:r w:rsidRPr="00281764">
                          <w:rPr>
                            <w:rFonts w:ascii="Calibri" w:hAnsi="Calibri" w:cs="Calibri"/>
                            <w:i w:val="0"/>
                            <w:color w:val="auto"/>
                          </w:rPr>
                          <w:t xml:space="preserve">Figure </w:t>
                        </w:r>
                        <w:r>
                          <w:rPr>
                            <w:rFonts w:ascii="Calibri" w:hAnsi="Calibri" w:cs="Calibri"/>
                            <w:i w:val="0"/>
                            <w:color w:val="auto"/>
                          </w:rPr>
                          <w:t>14</w:t>
                        </w:r>
                        <w:r w:rsidRPr="00281764">
                          <w:rPr>
                            <w:rFonts w:ascii="Calibri" w:hAnsi="Calibri" w:cs="Calibri"/>
                            <w:i w:val="0"/>
                            <w:color w:val="auto"/>
                          </w:rPr>
                          <w:t xml:space="preserve">. 2017/2018 soil surface moisture over time. Differences between treatments, sample date and an interaction between sample date and treatment. </w:t>
                        </w:r>
                        <w:r w:rsidRPr="00281764">
                          <w:rPr>
                            <w:rFonts w:ascii="Calibri" w:hAnsi="Calibri" w:cs="Calibri"/>
                            <w:color w:val="auto"/>
                          </w:rPr>
                          <w:t xml:space="preserve">P&lt;.001, P&lt;.001, P=0.05 </w:t>
                        </w:r>
                        <w:r w:rsidRPr="00281764">
                          <w:rPr>
                            <w:rFonts w:ascii="Calibri" w:hAnsi="Calibri" w:cs="Calibri"/>
                            <w:i w:val="0"/>
                            <w:color w:val="auto"/>
                          </w:rPr>
                          <w:t>respectively. Error bars show combined treatment and sample date LSD 1.816</w:t>
                        </w:r>
                      </w:p>
                    </w:txbxContent>
                  </v:textbox>
                </v:shape>
                <w10:wrap type="topAndBottom" anchorx="margin" anchory="page"/>
              </v:group>
            </w:pict>
          </mc:Fallback>
        </mc:AlternateContent>
      </w:r>
      <w:r w:rsidR="00E17B62">
        <w:t xml:space="preserve">No differences of soil bulk density or shear strength in either year were measured showing that the cover crops had neither helped nor hindered the production of a sugar beet seedbed (data not shown). However, there was an exception in the second season of experiments as soil that had been ploughed in the autumn had a significantly lower shear strength which is likely as a result of the disturbance by the plough. This was also reflected in penetrometer data (Fig.15). </w:t>
      </w:r>
    </w:p>
    <w:p w14:paraId="5D9A632D" w14:textId="2DA31A19" w:rsidR="00E17B62" w:rsidRDefault="00E17B62" w:rsidP="00E17B62">
      <w:pPr>
        <w:spacing w:line="360" w:lineRule="auto"/>
      </w:pPr>
    </w:p>
    <w:p w14:paraId="7C7FDA6F" w14:textId="61E33BB8" w:rsidR="00E17B62" w:rsidRDefault="00E17B62" w:rsidP="00E17B62">
      <w:pPr>
        <w:spacing w:line="360" w:lineRule="auto"/>
      </w:pPr>
      <w:r w:rsidRPr="00037C2C">
        <w:rPr>
          <w:rFonts w:asciiTheme="minorHAnsi" w:hAnsiTheme="minorHAnsi" w:cstheme="minorHAnsi"/>
          <w:noProof/>
          <w:color w:val="000000" w:themeColor="text1"/>
          <w:lang w:eastAsia="en-GB"/>
        </w:rPr>
        <w:lastRenderedPageBreak/>
        <mc:AlternateContent>
          <mc:Choice Requires="wpg">
            <w:drawing>
              <wp:anchor distT="0" distB="0" distL="114300" distR="114300" simplePos="0" relativeHeight="251679744" behindDoc="0" locked="0" layoutInCell="1" allowOverlap="1" wp14:anchorId="5893FFB4" wp14:editId="46621821">
                <wp:simplePos x="0" y="0"/>
                <wp:positionH relativeFrom="margin">
                  <wp:align>center</wp:align>
                </wp:positionH>
                <wp:positionV relativeFrom="paragraph">
                  <wp:posOffset>51961</wp:posOffset>
                </wp:positionV>
                <wp:extent cx="4528185" cy="4251960"/>
                <wp:effectExtent l="0" t="0" r="5715" b="0"/>
                <wp:wrapTopAndBottom/>
                <wp:docPr id="45" name="Group 45"/>
                <wp:cNvGraphicFramePr/>
                <a:graphic xmlns:a="http://schemas.openxmlformats.org/drawingml/2006/main">
                  <a:graphicData uri="http://schemas.microsoft.com/office/word/2010/wordprocessingGroup">
                    <wpg:wgp>
                      <wpg:cNvGrpSpPr/>
                      <wpg:grpSpPr>
                        <a:xfrm>
                          <a:off x="0" y="0"/>
                          <a:ext cx="4528185" cy="4251960"/>
                          <a:chOff x="0" y="0"/>
                          <a:chExt cx="4528185" cy="4251960"/>
                        </a:xfrm>
                      </wpg:grpSpPr>
                      <wpg:graphicFrame>
                        <wpg:cNvPr id="46" name="Chart 46"/>
                        <wpg:cNvFrPr/>
                        <wpg:xfrm>
                          <a:off x="0" y="0"/>
                          <a:ext cx="3600000" cy="3600000"/>
                        </wpg:xfrm>
                        <a:graphic>
                          <a:graphicData uri="http://schemas.openxmlformats.org/drawingml/2006/chart">
                            <c:chart xmlns:c="http://schemas.openxmlformats.org/drawingml/2006/chart" xmlns:r="http://schemas.openxmlformats.org/officeDocument/2006/relationships" r:id="rId55"/>
                          </a:graphicData>
                        </a:graphic>
                      </wpg:graphicFrame>
                      <wps:wsp>
                        <wps:cNvPr id="47" name="Text Box 47"/>
                        <wps:cNvSpPr txBox="1"/>
                        <wps:spPr>
                          <a:xfrm>
                            <a:off x="0" y="3846195"/>
                            <a:ext cx="4528185" cy="405765"/>
                          </a:xfrm>
                          <a:prstGeom prst="rect">
                            <a:avLst/>
                          </a:prstGeom>
                          <a:solidFill>
                            <a:prstClr val="white"/>
                          </a:solidFill>
                          <a:ln>
                            <a:noFill/>
                          </a:ln>
                        </wps:spPr>
                        <wps:txbx>
                          <w:txbxContent>
                            <w:p w14:paraId="2FBB42BA" w14:textId="462BA62A" w:rsidR="004833BA" w:rsidRPr="00281764" w:rsidRDefault="004833BA" w:rsidP="00E17B62">
                              <w:pPr>
                                <w:pStyle w:val="Caption"/>
                                <w:rPr>
                                  <w:rFonts w:cstheme="minorHAnsi"/>
                                  <w:i w:val="0"/>
                                  <w:noProof/>
                                  <w:color w:val="000000" w:themeColor="text1"/>
                                </w:rPr>
                              </w:pPr>
                              <w:r w:rsidRPr="00281764">
                                <w:rPr>
                                  <w:rFonts w:cstheme="minorHAnsi"/>
                                  <w:i w:val="0"/>
                                  <w:color w:val="000000" w:themeColor="text1"/>
                                </w:rPr>
                                <w:t xml:space="preserve">Figure </w:t>
                              </w:r>
                              <w:r>
                                <w:rPr>
                                  <w:rFonts w:cstheme="minorHAnsi"/>
                                  <w:i w:val="0"/>
                                  <w:color w:val="000000" w:themeColor="text1"/>
                                </w:rPr>
                                <w:t>15</w:t>
                              </w:r>
                              <w:r w:rsidRPr="00281764">
                                <w:rPr>
                                  <w:rFonts w:cstheme="minorHAnsi"/>
                                  <w:i w:val="0"/>
                                  <w:color w:val="000000" w:themeColor="text1"/>
                                </w:rPr>
                                <w:t>.</w:t>
                              </w:r>
                              <w:r>
                                <w:rPr>
                                  <w:rFonts w:cstheme="minorHAnsi"/>
                                  <w:i w:val="0"/>
                                  <w:color w:val="000000" w:themeColor="text1"/>
                                </w:rPr>
                                <w:t xml:space="preserve"> Penetration resistance from second field experiment in March 2018. Significant differences between treatments </w:t>
                              </w:r>
                              <w:r>
                                <w:rPr>
                                  <w:rFonts w:cstheme="minorHAnsi"/>
                                  <w:color w:val="000000" w:themeColor="text1"/>
                                </w:rPr>
                                <w:t>P&lt;.001</w:t>
                              </w:r>
                              <w:r>
                                <w:rPr>
                                  <w:rFonts w:cstheme="minorHAnsi"/>
                                  <w:i w:val="0"/>
                                  <w:color w:val="000000" w:themeColor="text1"/>
                                </w:rPr>
                                <w:t xml:space="preserve"> d.f. 27. Error bars show LSD of 0.184.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93FFB4" id="Group 45" o:spid="_x0000_s1104" style="position:absolute;margin-left:0;margin-top:4.1pt;width:356.55pt;height:334.8pt;z-index:251679744;mso-position-horizontal:center;mso-position-horizontal-relative:margin" coordsize="45281,425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">
                <v:shape id="Chart 46" o:spid="_x0000_s1105" type="#_x0000_t75" style="position:absolute;width:36027;height:3602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">
                  <v:imagedata r:id="rId56" o:title=""/>
                  <o:lock v:ext="edit" aspectratio="f"/>
                </v:shape>
                <v:shape id="Text Box 47" o:spid="_x0000_s1106" type="#_x0000_t202" style="position:absolute;top:38461;width:4528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2FBB42BA" w14:textId="462BA62A" w:rsidR="004833BA" w:rsidRPr="00281764" w:rsidRDefault="004833BA" w:rsidP="00E17B62">
                        <w:pPr>
                          <w:pStyle w:val="Caption"/>
                          <w:rPr>
                            <w:rFonts w:cstheme="minorHAnsi"/>
                            <w:i w:val="0"/>
                            <w:noProof/>
                            <w:color w:val="000000" w:themeColor="text1"/>
                          </w:rPr>
                        </w:pPr>
                        <w:r w:rsidRPr="00281764">
                          <w:rPr>
                            <w:rFonts w:cstheme="minorHAnsi"/>
                            <w:i w:val="0"/>
                            <w:color w:val="000000" w:themeColor="text1"/>
                          </w:rPr>
                          <w:t xml:space="preserve">Figure </w:t>
                        </w:r>
                        <w:r>
                          <w:rPr>
                            <w:rFonts w:cstheme="minorHAnsi"/>
                            <w:i w:val="0"/>
                            <w:color w:val="000000" w:themeColor="text1"/>
                          </w:rPr>
                          <w:t>15</w:t>
                        </w:r>
                        <w:r w:rsidRPr="00281764">
                          <w:rPr>
                            <w:rFonts w:cstheme="minorHAnsi"/>
                            <w:i w:val="0"/>
                            <w:color w:val="000000" w:themeColor="text1"/>
                          </w:rPr>
                          <w:t>.</w:t>
                        </w:r>
                        <w:r>
                          <w:rPr>
                            <w:rFonts w:cstheme="minorHAnsi"/>
                            <w:i w:val="0"/>
                            <w:color w:val="000000" w:themeColor="text1"/>
                          </w:rPr>
                          <w:t xml:space="preserve"> Penetration resistance from second field experiment in March 2018. Significant differences between treatments </w:t>
                        </w:r>
                        <w:r>
                          <w:rPr>
                            <w:rFonts w:cstheme="minorHAnsi"/>
                            <w:color w:val="000000" w:themeColor="text1"/>
                          </w:rPr>
                          <w:t>P&lt;.001</w:t>
                        </w:r>
                        <w:r>
                          <w:rPr>
                            <w:rFonts w:cstheme="minorHAnsi"/>
                            <w:i w:val="0"/>
                            <w:color w:val="000000" w:themeColor="text1"/>
                          </w:rPr>
                          <w:t xml:space="preserve"> d.f. 27. Error bars show LSD of 0.184.  </w:t>
                        </w:r>
                      </w:p>
                    </w:txbxContent>
                  </v:textbox>
                </v:shape>
                <w10:wrap type="topAndBottom" anchorx="margin"/>
              </v:group>
            </w:pict>
          </mc:Fallback>
        </mc:AlternateContent>
      </w:r>
      <w:r>
        <w:t xml:space="preserve">No differences in aggregation were measured at any point in either year which is likely due to the soil texture as the relatively low clay content means that the plasticity of the soil is not great enough to take on the relatively </w:t>
      </w:r>
      <w:proofErr w:type="gramStart"/>
      <w:r>
        <w:t>short term</w:t>
      </w:r>
      <w:proofErr w:type="gramEnd"/>
      <w:r>
        <w:t xml:space="preserve"> root effects of cover crops. In this time frame we would not expect to see the effect of changes in soil organic matter on soil aggregation as changes to organic matter are unlikely to occur unless the soil is undisturbed</w:t>
      </w:r>
      <w:r w:rsidR="00985953">
        <w:t xml:space="preserve"> for a period of several years </w:t>
      </w:r>
      <w:r w:rsidR="00985953">
        <w:fldChar w:fldCharType="begin"/>
      </w:r>
      <w:r w:rsidR="00985953">
        <w:instrText xml:space="preserve"> ADDIN EN.CITE &lt;EndNote&gt;&lt;Cite&gt;&lt;Author&gt;Bellamy&lt;/Author&gt;&lt;Year&gt;2005&lt;/Year&gt;&lt;RecNum&gt;402&lt;/RecNum&gt;&lt;DisplayText&gt;(Bellamy et al., 2005)&lt;/DisplayText&gt;&lt;record&gt;&lt;rec-number&gt;402&lt;/rec-number&gt;&lt;foreign-keys&gt;&lt;key app="EN" db-id="5tds050ayxret0eazadpt0saxszavsdzexrf" timestamp="1562145373"&gt;402&lt;/key&gt;&lt;/foreign-keys&gt;&lt;ref-type name="Journal Article"&gt;17&lt;/ref-type&gt;&lt;contributors&gt;&lt;authors&gt;&lt;author&gt;Bellamy, Pat H.&lt;/author&gt;&lt;author&gt;Loveland, Peter J.&lt;/author&gt;&lt;author&gt;Bradley, R. Ian&lt;/author&gt;&lt;author&gt;Lark, R. Murray&lt;/author&gt;&lt;author&gt;Kirk, Guy J. D.&lt;/author&gt;&lt;/authors&gt;&lt;/contributors&gt;&lt;titles&gt;&lt;title&gt;Carbon losses from all soils across England and Wales 1978–2003&lt;/title&gt;&lt;secondary-title&gt;Nature&lt;/secondary-title&gt;&lt;/titles&gt;&lt;periodical&gt;&lt;full-title&gt;Nature&lt;/full-title&gt;&lt;abbr-1&gt;Nature&lt;/abbr-1&gt;&lt;/periodical&gt;&lt;pages&gt;245-248&lt;/pages&gt;&lt;volume&gt;437&lt;/volume&gt;&lt;number&gt;7056&lt;/number&gt;&lt;dates&gt;&lt;year&gt;2005&lt;/year&gt;&lt;pub-dates&gt;&lt;date&gt;2005/09/01&lt;/date&gt;&lt;/pub-dates&gt;&lt;/dates&gt;&lt;isbn&gt;1476-4687&lt;/isbn&gt;&lt;urls&gt;&lt;related-urls&gt;&lt;url&gt;https://doi.org/10.1038/nature04038&lt;/url&gt;&lt;/related-urls&gt;&lt;/urls&gt;&lt;electronic-resource-num&gt;10.1038/nature04038&lt;/electronic-resource-num&gt;&lt;/record&gt;&lt;/Cite&gt;&lt;/EndNote&gt;</w:instrText>
      </w:r>
      <w:r w:rsidR="00985953">
        <w:fldChar w:fldCharType="separate"/>
      </w:r>
      <w:r w:rsidR="00985953">
        <w:rPr>
          <w:noProof/>
        </w:rPr>
        <w:t>(Bellamy et al., 2005)</w:t>
      </w:r>
      <w:r w:rsidR="00985953">
        <w:fldChar w:fldCharType="end"/>
      </w:r>
      <w:r>
        <w:t>.</w:t>
      </w:r>
    </w:p>
    <w:p w14:paraId="1D8864AC" w14:textId="7C46DE8E" w:rsidR="00E17B62" w:rsidRDefault="00E17B62" w:rsidP="00E17B62">
      <w:pPr>
        <w:spacing w:line="360" w:lineRule="auto"/>
      </w:pPr>
      <w:r>
        <w:t>In both years brassica cover crops produced the largest quantity of above ground biomass (Fig 16 &amp; 17). The differences were lesser in the second season which is likely again to be as a result of the cool temperatures during the autumn. There also seemed to be a diminishing effect of doubling the tillage radish seed rate on above ground biomass production</w:t>
      </w:r>
    </w:p>
    <w:p w14:paraId="2DA6AAD7" w14:textId="77777777" w:rsidR="00AD0527" w:rsidRDefault="00AD0527" w:rsidP="00E17B62">
      <w:pPr>
        <w:spacing w:line="360" w:lineRule="auto"/>
      </w:pPr>
    </w:p>
    <w:p w14:paraId="2654D599" w14:textId="77777777" w:rsidR="00AD0527" w:rsidRDefault="00AD0527" w:rsidP="00E17B62">
      <w:pPr>
        <w:spacing w:line="360" w:lineRule="auto"/>
      </w:pPr>
    </w:p>
    <w:p w14:paraId="5BB812AA" w14:textId="77777777" w:rsidR="00AD0527" w:rsidRDefault="00AD0527" w:rsidP="00E17B62">
      <w:pPr>
        <w:spacing w:line="360" w:lineRule="auto"/>
      </w:pPr>
    </w:p>
    <w:p w14:paraId="6AFC979F" w14:textId="77777777" w:rsidR="00AD0527" w:rsidRDefault="00AD0527" w:rsidP="00E17B62">
      <w:pPr>
        <w:spacing w:line="360" w:lineRule="auto"/>
      </w:pPr>
    </w:p>
    <w:p w14:paraId="576A42D0" w14:textId="77777777" w:rsidR="00AD0527" w:rsidRDefault="00AD0527" w:rsidP="00E17B62">
      <w:pPr>
        <w:spacing w:line="360" w:lineRule="auto"/>
      </w:pPr>
    </w:p>
    <w:p w14:paraId="627BDA81" w14:textId="3A95E7EE" w:rsidR="00AD0527" w:rsidRDefault="00AD0527" w:rsidP="00E17B62">
      <w:pPr>
        <w:spacing w:line="360" w:lineRule="auto"/>
      </w:pPr>
      <w:r>
        <w:rPr>
          <w:noProof/>
          <w:lang w:eastAsia="en-GB"/>
        </w:rPr>
        <w:lastRenderedPageBreak/>
        <mc:AlternateContent>
          <mc:Choice Requires="wpg">
            <w:drawing>
              <wp:anchor distT="0" distB="0" distL="114300" distR="114300" simplePos="0" relativeHeight="251683840" behindDoc="0" locked="0" layoutInCell="1" allowOverlap="1" wp14:anchorId="62170ABE" wp14:editId="3C448DCB">
                <wp:simplePos x="0" y="0"/>
                <wp:positionH relativeFrom="column">
                  <wp:posOffset>553720</wp:posOffset>
                </wp:positionH>
                <wp:positionV relativeFrom="paragraph">
                  <wp:posOffset>284</wp:posOffset>
                </wp:positionV>
                <wp:extent cx="4591050" cy="8034475"/>
                <wp:effectExtent l="0" t="0" r="0" b="5080"/>
                <wp:wrapTopAndBottom/>
                <wp:docPr id="61" name="Group 61"/>
                <wp:cNvGraphicFramePr/>
                <a:graphic xmlns:a="http://schemas.openxmlformats.org/drawingml/2006/main">
                  <a:graphicData uri="http://schemas.microsoft.com/office/word/2010/wordprocessingGroup">
                    <wpg:wgp>
                      <wpg:cNvGrpSpPr/>
                      <wpg:grpSpPr>
                        <a:xfrm>
                          <a:off x="0" y="0"/>
                          <a:ext cx="4591050" cy="8034475"/>
                          <a:chOff x="0" y="0"/>
                          <a:chExt cx="4591050" cy="8034475"/>
                        </a:xfrm>
                      </wpg:grpSpPr>
                      <wpg:grpSp>
                        <wpg:cNvPr id="48" name="Group 48"/>
                        <wpg:cNvGrpSpPr/>
                        <wpg:grpSpPr>
                          <a:xfrm>
                            <a:off x="0" y="0"/>
                            <a:ext cx="4591050" cy="3574415"/>
                            <a:chOff x="0" y="0"/>
                            <a:chExt cx="4591050" cy="3574415"/>
                          </a:xfrm>
                        </wpg:grpSpPr>
                        <wpg:graphicFrame>
                          <wpg:cNvPr id="55" name="Chart 55"/>
                          <wpg:cNvFrPr/>
                          <wpg:xfrm>
                            <a:off x="0" y="0"/>
                            <a:ext cx="4591050" cy="3058795"/>
                          </wpg:xfrm>
                          <a:graphic>
                            <a:graphicData uri="http://schemas.openxmlformats.org/drawingml/2006/chart">
                              <c:chart xmlns:c="http://schemas.openxmlformats.org/drawingml/2006/chart" xmlns:r="http://schemas.openxmlformats.org/officeDocument/2006/relationships" r:id="rId57"/>
                            </a:graphicData>
                          </a:graphic>
                        </wpg:graphicFrame>
                        <wps:wsp>
                          <wps:cNvPr id="57" name="Text Box 57"/>
                          <wps:cNvSpPr txBox="1"/>
                          <wps:spPr>
                            <a:xfrm>
                              <a:off x="0" y="3121025"/>
                              <a:ext cx="4591050" cy="453390"/>
                            </a:xfrm>
                            <a:prstGeom prst="rect">
                              <a:avLst/>
                            </a:prstGeom>
                            <a:solidFill>
                              <a:prstClr val="white"/>
                            </a:solidFill>
                            <a:ln>
                              <a:noFill/>
                            </a:ln>
                          </wps:spPr>
                          <wps:txbx>
                            <w:txbxContent>
                              <w:p w14:paraId="610E79F1" w14:textId="77777777" w:rsidR="004833BA" w:rsidRPr="00E17B62" w:rsidRDefault="004833BA" w:rsidP="00E17B62">
                                <w:pPr>
                                  <w:pStyle w:val="TOCHeading"/>
                                  <w:rPr>
                                    <w:rFonts w:asciiTheme="minorHAnsi" w:hAnsiTheme="minorHAnsi" w:cstheme="minorHAnsi"/>
                                    <w:color w:val="000000" w:themeColor="text1"/>
                                    <w:sz w:val="14"/>
                                  </w:rPr>
                                </w:pPr>
                                <w:r w:rsidRPr="00E17B62">
                                  <w:rPr>
                                    <w:rFonts w:asciiTheme="minorHAnsi" w:hAnsiTheme="minorHAnsi" w:cstheme="minorHAnsi"/>
                                    <w:color w:val="000000" w:themeColor="text1"/>
                                    <w:sz w:val="18"/>
                                  </w:rPr>
                                  <w:t>Figure 16. Cover crop above ground biomass from first experimental year. Significant differences between treatments P&lt;.001 d.f 30 error bars showing LSD of 0.6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58" name="Group 58"/>
                        <wpg:cNvGrpSpPr/>
                        <wpg:grpSpPr>
                          <a:xfrm>
                            <a:off x="0" y="4176215"/>
                            <a:ext cx="4572000" cy="3858260"/>
                            <a:chOff x="0" y="0"/>
                            <a:chExt cx="4572000" cy="3858260"/>
                          </a:xfrm>
                        </wpg:grpSpPr>
                        <wpg:graphicFrame>
                          <wpg:cNvPr id="59" name="Chart 59"/>
                          <wpg:cNvFrPr/>
                          <wpg:xfrm>
                            <a:off x="0" y="0"/>
                            <a:ext cx="4572000" cy="3344545"/>
                          </wpg:xfrm>
                          <a:graphic>
                            <a:graphicData uri="http://schemas.openxmlformats.org/drawingml/2006/chart">
                              <c:chart xmlns:c="http://schemas.openxmlformats.org/drawingml/2006/chart" xmlns:r="http://schemas.openxmlformats.org/officeDocument/2006/relationships" r:id="rId58"/>
                            </a:graphicData>
                          </a:graphic>
                        </wpg:graphicFrame>
                        <wps:wsp>
                          <wps:cNvPr id="60" name="Text Box 60"/>
                          <wps:cNvSpPr txBox="1"/>
                          <wps:spPr>
                            <a:xfrm>
                              <a:off x="0" y="3404870"/>
                              <a:ext cx="4572000" cy="453390"/>
                            </a:xfrm>
                            <a:prstGeom prst="rect">
                              <a:avLst/>
                            </a:prstGeom>
                            <a:solidFill>
                              <a:prstClr val="white"/>
                            </a:solidFill>
                            <a:ln>
                              <a:noFill/>
                            </a:ln>
                          </wps:spPr>
                          <wps:txbx>
                            <w:txbxContent>
                              <w:p w14:paraId="6B80C727" w14:textId="77777777" w:rsidR="004833BA" w:rsidRPr="00E17B62" w:rsidRDefault="004833BA" w:rsidP="00E17B62">
                                <w:pPr>
                                  <w:pStyle w:val="TOCHeading"/>
                                  <w:rPr>
                                    <w:rFonts w:asciiTheme="minorHAnsi" w:hAnsiTheme="minorHAnsi" w:cstheme="minorHAnsi"/>
                                    <w:color w:val="000000" w:themeColor="text1"/>
                                    <w:sz w:val="18"/>
                                    <w:szCs w:val="18"/>
                                  </w:rPr>
                                </w:pPr>
                                <w:r w:rsidRPr="00E17B62">
                                  <w:rPr>
                                    <w:rFonts w:asciiTheme="minorHAnsi" w:hAnsiTheme="minorHAnsi" w:cstheme="minorHAnsi"/>
                                    <w:color w:val="000000" w:themeColor="text1"/>
                                    <w:sz w:val="18"/>
                                    <w:szCs w:val="18"/>
                                  </w:rPr>
                                  <w:t xml:space="preserve">Figure 17. Cover crop above ground biomass from second experimental year. Near significant differences between treatments P=0.069 d.f. 30 error bars showing SED of 0.5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62170ABE" id="Group 61" o:spid="_x0000_s1107" style="position:absolute;margin-left:43.6pt;margin-top:0;width:361.5pt;height:632.65pt;z-index:251683840" coordsize="45910,80344"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">
                <v:group id="Group 48" o:spid="_x0000_s1108" style="position:absolute;width:45910;height:35744" coordsize="45910,35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Chart 55" o:spid="_x0000_s1109" type="#_x0000_t75" style="position:absolute;width:45902;height:306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">
                    <v:imagedata r:id="rId59" o:title=""/>
                    <o:lock v:ext="edit" aspectratio="f"/>
                  </v:shape>
                  <v:shape id="Text Box 57" o:spid="_x0000_s1110" type="#_x0000_t202" style="position:absolute;top:31210;width:45910;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14:paraId="610E79F1" w14:textId="77777777" w:rsidR="004833BA" w:rsidRPr="00E17B62" w:rsidRDefault="004833BA" w:rsidP="00E17B62">
                          <w:pPr>
                            <w:pStyle w:val="TOCHeading"/>
                            <w:rPr>
                              <w:rFonts w:asciiTheme="minorHAnsi" w:hAnsiTheme="minorHAnsi" w:cstheme="minorHAnsi"/>
                              <w:color w:val="000000" w:themeColor="text1"/>
                              <w:sz w:val="14"/>
                            </w:rPr>
                          </w:pPr>
                          <w:r w:rsidRPr="00E17B62">
                            <w:rPr>
                              <w:rFonts w:asciiTheme="minorHAnsi" w:hAnsiTheme="minorHAnsi" w:cstheme="minorHAnsi"/>
                              <w:color w:val="000000" w:themeColor="text1"/>
                              <w:sz w:val="18"/>
                            </w:rPr>
                            <w:t>Figure 16. Cover crop above ground biomass from first experimental year. Significant differences between treatments P&lt;.001 d.f 30 error bars showing LSD of 0.62.</w:t>
                          </w:r>
                        </w:p>
                      </w:txbxContent>
                    </v:textbox>
                  </v:shape>
                </v:group>
                <v:group id="Group 58" o:spid="_x0000_s1111" style="position:absolute;top:41762;width:45720;height:38582" coordsize="45720,38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Chart 59" o:spid="_x0000_s1112" type="#_x0000_t75" style="position:absolute;top:-4;width:45720;height:334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">
                    <v:imagedata r:id="rId60" o:title=""/>
                    <o:lock v:ext="edit" aspectratio="f"/>
                  </v:shape>
                  <v:shape id="Text Box 60" o:spid="_x0000_s1113" type="#_x0000_t202" style="position:absolute;top:34048;width:45720;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6B80C727" w14:textId="77777777" w:rsidR="004833BA" w:rsidRPr="00E17B62" w:rsidRDefault="004833BA" w:rsidP="00E17B62">
                          <w:pPr>
                            <w:pStyle w:val="TOCHeading"/>
                            <w:rPr>
                              <w:rFonts w:asciiTheme="minorHAnsi" w:hAnsiTheme="minorHAnsi" w:cstheme="minorHAnsi"/>
                              <w:color w:val="000000" w:themeColor="text1"/>
                              <w:sz w:val="18"/>
                              <w:szCs w:val="18"/>
                            </w:rPr>
                          </w:pPr>
                          <w:r w:rsidRPr="00E17B62">
                            <w:rPr>
                              <w:rFonts w:asciiTheme="minorHAnsi" w:hAnsiTheme="minorHAnsi" w:cstheme="minorHAnsi"/>
                              <w:color w:val="000000" w:themeColor="text1"/>
                              <w:sz w:val="18"/>
                              <w:szCs w:val="18"/>
                            </w:rPr>
                            <w:t xml:space="preserve">Figure 17. Cover crop above ground biomass from second experimental year. Near significant differences between treatments P=0.069 d.f. 30 error bars showing SED of 0.53. </w:t>
                          </w:r>
                        </w:p>
                      </w:txbxContent>
                    </v:textbox>
                  </v:shape>
                </v:group>
                <w10:wrap type="topAndBottom"/>
              </v:group>
            </w:pict>
          </mc:Fallback>
        </mc:AlternateContent>
      </w:r>
    </w:p>
    <w:p w14:paraId="6427C7F9" w14:textId="3AD65D4F" w:rsidR="00AD0527" w:rsidRDefault="00AD0527" w:rsidP="00E17B62">
      <w:pPr>
        <w:spacing w:line="360" w:lineRule="auto"/>
      </w:pPr>
    </w:p>
    <w:p w14:paraId="1F83E25F" w14:textId="77777777" w:rsidR="00AD0527" w:rsidRDefault="00AD0527" w:rsidP="00E17B62">
      <w:pPr>
        <w:spacing w:line="360" w:lineRule="auto"/>
      </w:pPr>
    </w:p>
    <w:p w14:paraId="63978F39" w14:textId="408DCDBB" w:rsidR="00AD0527" w:rsidRDefault="00AD0527" w:rsidP="00E17B62">
      <w:pPr>
        <w:spacing w:line="360" w:lineRule="auto"/>
      </w:pPr>
      <w:r>
        <w:lastRenderedPageBreak/>
        <w:t>As seen in the glasshouse experiment there was a linear relationship between above ground biomass and root length density (Fig.18)</w:t>
      </w:r>
      <w:r w:rsidR="00EA5A8A">
        <w:t xml:space="preserve"> suggesting that a cover crop that has rapid autumn growth will produce the greatest root length. Furthermore, mustard produced significantly more above ground biomass than all other treatments including the combination of rye and tillage radish suggesting that as seen in the previous experiment cover crops should be chosen for rapid growth and vigour rather than complex mixes of species. </w:t>
      </w:r>
    </w:p>
    <w:p w14:paraId="368CCB2E" w14:textId="57F83CA5" w:rsidR="00AD0527" w:rsidRDefault="008A7EFC" w:rsidP="00E17B62">
      <w:pPr>
        <w:spacing w:line="360" w:lineRule="auto"/>
      </w:pPr>
      <w:r w:rsidRPr="00037C2C">
        <w:rPr>
          <w:rFonts w:asciiTheme="minorHAnsi" w:hAnsiTheme="minorHAnsi" w:cstheme="minorHAnsi"/>
          <w:noProof/>
          <w:color w:val="000000" w:themeColor="text1"/>
          <w:sz w:val="24"/>
          <w:lang w:eastAsia="en-GB"/>
        </w:rPr>
        <mc:AlternateContent>
          <mc:Choice Requires="wpg">
            <w:drawing>
              <wp:anchor distT="0" distB="0" distL="114300" distR="114300" simplePos="0" relativeHeight="251685888" behindDoc="0" locked="0" layoutInCell="1" allowOverlap="1" wp14:anchorId="3B1869CF" wp14:editId="2D007C7D">
                <wp:simplePos x="0" y="0"/>
                <wp:positionH relativeFrom="margin">
                  <wp:posOffset>579755</wp:posOffset>
                </wp:positionH>
                <wp:positionV relativeFrom="paragraph">
                  <wp:posOffset>99848</wp:posOffset>
                </wp:positionV>
                <wp:extent cx="4572000" cy="3234055"/>
                <wp:effectExtent l="0" t="0" r="0" b="4445"/>
                <wp:wrapTopAndBottom/>
                <wp:docPr id="62" name="Group 62"/>
                <wp:cNvGraphicFramePr/>
                <a:graphic xmlns:a="http://schemas.openxmlformats.org/drawingml/2006/main">
                  <a:graphicData uri="http://schemas.microsoft.com/office/word/2010/wordprocessingGroup">
                    <wpg:wgp>
                      <wpg:cNvGrpSpPr/>
                      <wpg:grpSpPr>
                        <a:xfrm>
                          <a:off x="0" y="0"/>
                          <a:ext cx="4572000" cy="3234055"/>
                          <a:chOff x="0" y="0"/>
                          <a:chExt cx="4572000" cy="3234055"/>
                        </a:xfrm>
                      </wpg:grpSpPr>
                      <wpg:graphicFrame>
                        <wpg:cNvPr id="63" name="Chart 63"/>
                        <wpg:cNvFrPr/>
                        <wpg:xfrm>
                          <a:off x="0" y="0"/>
                          <a:ext cx="4572000" cy="2743200"/>
                        </wpg:xfrm>
                        <a:graphic>
                          <a:graphicData uri="http://schemas.openxmlformats.org/drawingml/2006/chart">
                            <c:chart xmlns:c="http://schemas.openxmlformats.org/drawingml/2006/chart" xmlns:r="http://schemas.openxmlformats.org/officeDocument/2006/relationships" r:id="rId61"/>
                          </a:graphicData>
                        </a:graphic>
                      </wpg:graphicFrame>
                      <wps:wsp>
                        <wps:cNvPr id="64" name="Text Box 64"/>
                        <wps:cNvSpPr txBox="1"/>
                        <wps:spPr>
                          <a:xfrm>
                            <a:off x="0" y="2797175"/>
                            <a:ext cx="4572000" cy="436880"/>
                          </a:xfrm>
                          <a:prstGeom prst="rect">
                            <a:avLst/>
                          </a:prstGeom>
                          <a:solidFill>
                            <a:prstClr val="white"/>
                          </a:solidFill>
                          <a:ln>
                            <a:noFill/>
                          </a:ln>
                        </wps:spPr>
                        <wps:txbx>
                          <w:txbxContent>
                            <w:p w14:paraId="636D984E" w14:textId="0BA52FF7" w:rsidR="004833BA" w:rsidRPr="00BB2416" w:rsidRDefault="004833BA" w:rsidP="00AD0527">
                              <w:pPr>
                                <w:pStyle w:val="Caption"/>
                                <w:rPr>
                                  <w:rFonts w:cstheme="minorHAnsi"/>
                                  <w:i w:val="0"/>
                                  <w:noProof/>
                                  <w:color w:val="000000" w:themeColor="text1"/>
                                  <w:sz w:val="20"/>
                                  <w:szCs w:val="20"/>
                                  <w:lang w:val="en-US"/>
                                </w:rPr>
                              </w:pPr>
                              <w:r w:rsidRPr="00BB2416">
                                <w:rPr>
                                  <w:rFonts w:cstheme="minorHAnsi"/>
                                  <w:i w:val="0"/>
                                  <w:color w:val="000000" w:themeColor="text1"/>
                                  <w:sz w:val="20"/>
                                  <w:szCs w:val="20"/>
                                </w:rPr>
                                <w:t xml:space="preserve">Figure </w:t>
                              </w:r>
                              <w:r>
                                <w:rPr>
                                  <w:rFonts w:cstheme="minorHAnsi"/>
                                  <w:i w:val="0"/>
                                  <w:color w:val="000000" w:themeColor="text1"/>
                                  <w:sz w:val="20"/>
                                  <w:szCs w:val="20"/>
                                </w:rPr>
                                <w:t>18. Significant relationship between cover crop root length density and cover crop above ground biomass production (</w:t>
                              </w:r>
                              <w:r w:rsidRPr="003F36BD">
                                <w:rPr>
                                  <w:rFonts w:cstheme="minorHAnsi"/>
                                  <w:color w:val="000000" w:themeColor="text1"/>
                                  <w:sz w:val="20"/>
                                  <w:szCs w:val="20"/>
                                </w:rPr>
                                <w:t>P&lt;.001</w:t>
                              </w:r>
                              <w:r>
                                <w:rPr>
                                  <w:rFonts w:cstheme="minorHAnsi"/>
                                  <w:i w:val="0"/>
                                  <w:color w:val="000000" w:themeColor="text1"/>
                                  <w:sz w:val="20"/>
                                  <w:szCs w:val="20"/>
                                </w:rPr>
                                <w:t>. d.f. 3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1869CF" id="Group 62" o:spid="_x0000_s1114" style="position:absolute;margin-left:45.65pt;margin-top:7.85pt;width:5in;height:254.65pt;z-index:251685888;mso-position-horizontal-relative:margin" coordsize="45720,3234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">
                <v:shape id="Chart 63" o:spid="_x0000_s1115" type="#_x0000_t75" style="position:absolute;width:45720;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">
                  <v:imagedata r:id="rId62" o:title=""/>
                  <o:lock v:ext="edit" aspectratio="f"/>
                </v:shape>
                <v:shape id="Text Box 64" o:spid="_x0000_s1116" type="#_x0000_t202" style="position:absolute;top:27971;width:45720;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636D984E" w14:textId="0BA52FF7" w:rsidR="004833BA" w:rsidRPr="00BB2416" w:rsidRDefault="004833BA" w:rsidP="00AD0527">
                        <w:pPr>
                          <w:pStyle w:val="Caption"/>
                          <w:rPr>
                            <w:rFonts w:cstheme="minorHAnsi"/>
                            <w:i w:val="0"/>
                            <w:noProof/>
                            <w:color w:val="000000" w:themeColor="text1"/>
                            <w:sz w:val="20"/>
                            <w:szCs w:val="20"/>
                            <w:lang w:val="en-US"/>
                          </w:rPr>
                        </w:pPr>
                        <w:r w:rsidRPr="00BB2416">
                          <w:rPr>
                            <w:rFonts w:cstheme="minorHAnsi"/>
                            <w:i w:val="0"/>
                            <w:color w:val="000000" w:themeColor="text1"/>
                            <w:sz w:val="20"/>
                            <w:szCs w:val="20"/>
                          </w:rPr>
                          <w:t xml:space="preserve">Figure </w:t>
                        </w:r>
                        <w:r>
                          <w:rPr>
                            <w:rFonts w:cstheme="minorHAnsi"/>
                            <w:i w:val="0"/>
                            <w:color w:val="000000" w:themeColor="text1"/>
                            <w:sz w:val="20"/>
                            <w:szCs w:val="20"/>
                          </w:rPr>
                          <w:t>18. Significant relationship between cover crop root length density and cover crop above ground biomass production (</w:t>
                        </w:r>
                        <w:r w:rsidRPr="003F36BD">
                          <w:rPr>
                            <w:rFonts w:cstheme="minorHAnsi"/>
                            <w:color w:val="000000" w:themeColor="text1"/>
                            <w:sz w:val="20"/>
                            <w:szCs w:val="20"/>
                          </w:rPr>
                          <w:t>P&lt;.001</w:t>
                        </w:r>
                        <w:r>
                          <w:rPr>
                            <w:rFonts w:cstheme="minorHAnsi"/>
                            <w:i w:val="0"/>
                            <w:color w:val="000000" w:themeColor="text1"/>
                            <w:sz w:val="20"/>
                            <w:szCs w:val="20"/>
                          </w:rPr>
                          <w:t>. d.f. 39)</w:t>
                        </w:r>
                      </w:p>
                    </w:txbxContent>
                  </v:textbox>
                </v:shape>
                <w10:wrap type="topAndBottom" anchorx="margin"/>
              </v:group>
            </w:pict>
          </mc:Fallback>
        </mc:AlternateContent>
      </w:r>
      <w:r w:rsidR="00DA3BF3">
        <w:t xml:space="preserve">We found a positive relationship between cover crops and earthworm abundance. Where cover crops were present, as soil moisture (shown as conductivity) in the top 50 cm of soil increase so too did worm population (Fig.19). This shows that the presence of cover crops through the autumn is a useful food source for earthworms which are important for recycling decaying material and have been linked to increased </w:t>
      </w:r>
      <w:proofErr w:type="spellStart"/>
      <w:r w:rsidR="00DA3BF3">
        <w:t>macroporosity</w:t>
      </w:r>
      <w:proofErr w:type="spellEnd"/>
      <w:r w:rsidR="00DA3BF3">
        <w:t xml:space="preserve"> of the soil. The graph suggests when soil moisture is low the worm abundance will also be low which is likely due to earthworm behaviour tending to follow the moisture profile of the soil in this soil type. It may be a concern that large cover crops have been shown to dry the soil profile and thus reduce earthworm </w:t>
      </w:r>
      <w:proofErr w:type="gramStart"/>
      <w:r w:rsidR="00DA3BF3">
        <w:t>activity</w:t>
      </w:r>
      <w:proofErr w:type="gramEnd"/>
      <w:r w:rsidR="00DA3BF3">
        <w:t xml:space="preserve"> but this is unlikely to be a major problem due to the frequency of rainfall during a typical winter. </w:t>
      </w:r>
    </w:p>
    <w:p w14:paraId="4F4530EB" w14:textId="6356EA4F" w:rsidR="001F2992" w:rsidRDefault="001F2992" w:rsidP="00E17B62">
      <w:pPr>
        <w:spacing w:line="360" w:lineRule="auto"/>
      </w:pPr>
    </w:p>
    <w:p w14:paraId="1867D469" w14:textId="0F6C2C14" w:rsidR="001F2992" w:rsidRDefault="001F2992" w:rsidP="00E17B62">
      <w:pPr>
        <w:spacing w:line="360" w:lineRule="auto"/>
      </w:pPr>
    </w:p>
    <w:p w14:paraId="43E3B423" w14:textId="3D32CB00" w:rsidR="001F2992" w:rsidRDefault="001F2992" w:rsidP="00E17B62">
      <w:pPr>
        <w:spacing w:line="360" w:lineRule="auto"/>
      </w:pPr>
    </w:p>
    <w:p w14:paraId="17AC3BFB" w14:textId="693B5F1B" w:rsidR="001F2992" w:rsidRPr="001F2992" w:rsidRDefault="00522490" w:rsidP="00E17B62">
      <w:pPr>
        <w:spacing w:line="360" w:lineRule="auto"/>
      </w:pPr>
      <w:r w:rsidRPr="00037C2C">
        <w:rPr>
          <w:rFonts w:asciiTheme="minorHAnsi" w:hAnsiTheme="minorHAnsi" w:cstheme="minorHAnsi"/>
          <w:noProof/>
          <w:color w:val="000000" w:themeColor="text1"/>
          <w:sz w:val="24"/>
          <w:lang w:eastAsia="en-GB"/>
        </w:rPr>
        <w:lastRenderedPageBreak/>
        <mc:AlternateContent>
          <mc:Choice Requires="wpg">
            <w:drawing>
              <wp:anchor distT="0" distB="0" distL="114300" distR="114300" simplePos="0" relativeHeight="251687936" behindDoc="0" locked="0" layoutInCell="1" allowOverlap="1" wp14:anchorId="05AB237C" wp14:editId="06B495CA">
                <wp:simplePos x="0" y="0"/>
                <wp:positionH relativeFrom="margin">
                  <wp:align>center</wp:align>
                </wp:positionH>
                <wp:positionV relativeFrom="paragraph">
                  <wp:posOffset>18853</wp:posOffset>
                </wp:positionV>
                <wp:extent cx="4587875" cy="3548380"/>
                <wp:effectExtent l="0" t="0" r="3175" b="0"/>
                <wp:wrapTopAndBottom/>
                <wp:docPr id="85" name="Group 85"/>
                <wp:cNvGraphicFramePr/>
                <a:graphic xmlns:a="http://schemas.openxmlformats.org/drawingml/2006/main">
                  <a:graphicData uri="http://schemas.microsoft.com/office/word/2010/wordprocessingGroup">
                    <wpg:wgp>
                      <wpg:cNvGrpSpPr/>
                      <wpg:grpSpPr>
                        <a:xfrm>
                          <a:off x="0" y="0"/>
                          <a:ext cx="4587875" cy="3548380"/>
                          <a:chOff x="0" y="0"/>
                          <a:chExt cx="4587875" cy="3548380"/>
                        </a:xfrm>
                      </wpg:grpSpPr>
                      <wpg:graphicFrame>
                        <wpg:cNvPr id="83" name="Chart 83"/>
                        <wpg:cNvFrPr/>
                        <wpg:xfrm>
                          <a:off x="0" y="0"/>
                          <a:ext cx="4587875" cy="2743200"/>
                        </wpg:xfrm>
                        <a:graphic>
                          <a:graphicData uri="http://schemas.openxmlformats.org/drawingml/2006/chart">
                            <c:chart xmlns:c="http://schemas.openxmlformats.org/drawingml/2006/chart" xmlns:r="http://schemas.openxmlformats.org/officeDocument/2006/relationships" r:id="rId63"/>
                          </a:graphicData>
                        </a:graphic>
                      </wpg:graphicFrame>
                      <wps:wsp>
                        <wps:cNvPr id="84" name="Text Box 84"/>
                        <wps:cNvSpPr txBox="1"/>
                        <wps:spPr>
                          <a:xfrm>
                            <a:off x="0" y="2800985"/>
                            <a:ext cx="4587875" cy="747395"/>
                          </a:xfrm>
                          <a:prstGeom prst="rect">
                            <a:avLst/>
                          </a:prstGeom>
                          <a:solidFill>
                            <a:prstClr val="white"/>
                          </a:solidFill>
                          <a:ln>
                            <a:noFill/>
                          </a:ln>
                        </wps:spPr>
                        <wps:txbx>
                          <w:txbxContent>
                            <w:p w14:paraId="321778CF" w14:textId="4ABCEAD5" w:rsidR="004833BA" w:rsidRPr="009D5107" w:rsidRDefault="004833BA" w:rsidP="008A7EFC">
                              <w:pPr>
                                <w:pStyle w:val="Caption"/>
                                <w:rPr>
                                  <w:rFonts w:cstheme="minorHAnsi"/>
                                  <w:i w:val="0"/>
                                  <w:noProof/>
                                  <w:color w:val="000000" w:themeColor="text1"/>
                                  <w:sz w:val="20"/>
                                  <w:szCs w:val="20"/>
                                </w:rPr>
                              </w:pPr>
                              <w:r w:rsidRPr="00A45FAB">
                                <w:rPr>
                                  <w:rFonts w:cstheme="minorHAnsi"/>
                                  <w:i w:val="0"/>
                                  <w:color w:val="000000" w:themeColor="text1"/>
                                  <w:sz w:val="20"/>
                                  <w:szCs w:val="20"/>
                                </w:rPr>
                                <w:t xml:space="preserve">Figure </w:t>
                              </w:r>
                              <w:r>
                                <w:rPr>
                                  <w:rFonts w:cstheme="minorHAnsi"/>
                                  <w:i w:val="0"/>
                                  <w:color w:val="000000" w:themeColor="text1"/>
                                  <w:sz w:val="20"/>
                                  <w:szCs w:val="20"/>
                                </w:rPr>
                                <w:t>19. Significant interaction between soil conductivity in January and worm population in January and the inclusion of cover crops (</w:t>
                              </w:r>
                              <w:r>
                                <w:rPr>
                                  <w:rFonts w:cstheme="minorHAnsi"/>
                                  <w:color w:val="000000" w:themeColor="text1"/>
                                  <w:sz w:val="20"/>
                                  <w:szCs w:val="20"/>
                                </w:rPr>
                                <w:t>P=0.036</w:t>
                              </w:r>
                              <w:r>
                                <w:rPr>
                                  <w:rFonts w:cstheme="minorHAnsi"/>
                                  <w:i w:val="0"/>
                                  <w:color w:val="000000" w:themeColor="text1"/>
                                  <w:sz w:val="20"/>
                                  <w:szCs w:val="20"/>
                                </w:rPr>
                                <w:t xml:space="preserve">). Cover crop line shows all cover crop treatments combined, no cover crop line shows combined ploughed and bare soil treatmen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B237C" id="Group 85" o:spid="_x0000_s1117" style="position:absolute;margin-left:0;margin-top:1.5pt;width:361.25pt;height:279.4pt;z-index:251687936;mso-position-horizontal:center;mso-position-horizontal-relative:margin" coordsize="45878,35483"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MECgAAAAAAAAAhAI0Hi9hDdmkAQ3ZpAC0AAABkcnMvZW1iZWRkaW5ncy9N&#10;aWNyb3NvZnRfRXhjZWxfV29ya3NoZWV0Lnhsc3hQSwMEFAAGAAgAAAAhADYvRNZWBgAAC3cAABMA&#10;CAJbQ29udGVudF9UeXBlc10ueG1sIKIEAiig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">
                <v:shape id="Chart 83" o:spid="_x0000_s1118" type="#_x0000_t75" style="position:absolute;width:45902;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">
                  <v:imagedata r:id="rId64" o:title=""/>
                  <o:lock v:ext="edit" aspectratio="f"/>
                </v:shape>
                <v:shape id="Text Box 84" o:spid="_x0000_s1119" type="#_x0000_t202" style="position:absolute;top:28009;width:45878;height:7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" stroked="f">
                  <v:textbox style="mso-fit-shape-to-text:t" inset="0,0,0,0">
                    <w:txbxContent>
                      <w:p w14:paraId="321778CF" w14:textId="4ABCEAD5" w:rsidR="004833BA" w:rsidRPr="009D5107" w:rsidRDefault="004833BA" w:rsidP="008A7EFC">
                        <w:pPr>
                          <w:pStyle w:val="Caption"/>
                          <w:rPr>
                            <w:rFonts w:cstheme="minorHAnsi"/>
                            <w:i w:val="0"/>
                            <w:noProof/>
                            <w:color w:val="000000" w:themeColor="text1"/>
                            <w:sz w:val="20"/>
                            <w:szCs w:val="20"/>
                          </w:rPr>
                        </w:pPr>
                        <w:r w:rsidRPr="00A45FAB">
                          <w:rPr>
                            <w:rFonts w:cstheme="minorHAnsi"/>
                            <w:i w:val="0"/>
                            <w:color w:val="000000" w:themeColor="text1"/>
                            <w:sz w:val="20"/>
                            <w:szCs w:val="20"/>
                          </w:rPr>
                          <w:t xml:space="preserve">Figure </w:t>
                        </w:r>
                        <w:r>
                          <w:rPr>
                            <w:rFonts w:cstheme="minorHAnsi"/>
                            <w:i w:val="0"/>
                            <w:color w:val="000000" w:themeColor="text1"/>
                            <w:sz w:val="20"/>
                            <w:szCs w:val="20"/>
                          </w:rPr>
                          <w:t>19. Significant interaction between soil conductivity in January and worm population in January and the inclusion of cover crops (</w:t>
                        </w:r>
                        <w:r>
                          <w:rPr>
                            <w:rFonts w:cstheme="minorHAnsi"/>
                            <w:color w:val="000000" w:themeColor="text1"/>
                            <w:sz w:val="20"/>
                            <w:szCs w:val="20"/>
                          </w:rPr>
                          <w:t>P=0.036</w:t>
                        </w:r>
                        <w:r>
                          <w:rPr>
                            <w:rFonts w:cstheme="minorHAnsi"/>
                            <w:i w:val="0"/>
                            <w:color w:val="000000" w:themeColor="text1"/>
                            <w:sz w:val="20"/>
                            <w:szCs w:val="20"/>
                          </w:rPr>
                          <w:t xml:space="preserve">). Cover crop line shows all cover crop treatments combined, no cover crop line shows combined ploughed and bare soil treatment. </w:t>
                        </w:r>
                      </w:p>
                    </w:txbxContent>
                  </v:textbox>
                </v:shape>
                <w10:wrap type="topAndBottom" anchorx="margin"/>
              </v:group>
            </w:pict>
          </mc:Fallback>
        </mc:AlternateContent>
      </w:r>
      <w:r w:rsidR="001F2992">
        <w:t xml:space="preserve">Sugar yield was not affected by cover crop/soil treatment in either year (Fig.20 &amp; 21) however the second season had considerably lower sugar yield as a result of the later drilling date and the drought conditions of summer 2018. </w:t>
      </w:r>
      <w:proofErr w:type="gramStart"/>
      <w:r w:rsidR="001F2992">
        <w:t>This differences</w:t>
      </w:r>
      <w:proofErr w:type="gramEnd"/>
      <w:r w:rsidR="001F2992">
        <w:t xml:space="preserve"> may also be attributed to differences in plant population. In the first season sugar beet populations were the equivalent of 100,000 plants ha</w:t>
      </w:r>
      <w:r w:rsidR="001F2992" w:rsidRPr="001F2992">
        <w:rPr>
          <w:vertAlign w:val="superscript"/>
        </w:rPr>
        <w:t>-1</w:t>
      </w:r>
      <w:r w:rsidR="001F2992">
        <w:t xml:space="preserve"> whereas in the second season they were the equivalent of 60,000 plants ha</w:t>
      </w:r>
      <w:r w:rsidR="001F2992" w:rsidRPr="001F2992">
        <w:rPr>
          <w:vertAlign w:val="superscript"/>
        </w:rPr>
        <w:t>-1</w:t>
      </w:r>
      <w:r w:rsidR="001F2992">
        <w:t>.</w:t>
      </w:r>
    </w:p>
    <w:p w14:paraId="5C8DE1DB" w14:textId="04B551B9" w:rsidR="001F2992" w:rsidRDefault="00522490" w:rsidP="00E17B62">
      <w:pPr>
        <w:spacing w:line="360" w:lineRule="auto"/>
      </w:pPr>
      <w:r>
        <w:rPr>
          <w:noProof/>
          <w:lang w:eastAsia="en-GB"/>
        </w:rPr>
        <mc:AlternateContent>
          <mc:Choice Requires="wpg">
            <w:drawing>
              <wp:anchor distT="0" distB="0" distL="114300" distR="114300" simplePos="0" relativeHeight="251693056" behindDoc="0" locked="0" layoutInCell="1" allowOverlap="1" wp14:anchorId="6AF9592E" wp14:editId="58E319B5">
                <wp:simplePos x="0" y="0"/>
                <wp:positionH relativeFrom="margin">
                  <wp:align>center</wp:align>
                </wp:positionH>
                <wp:positionV relativeFrom="paragraph">
                  <wp:posOffset>430224</wp:posOffset>
                </wp:positionV>
                <wp:extent cx="4558030" cy="3372973"/>
                <wp:effectExtent l="0" t="0" r="0" b="0"/>
                <wp:wrapTopAndBottom/>
                <wp:docPr id="88" name="Group 88"/>
                <wp:cNvGraphicFramePr/>
                <a:graphic xmlns:a="http://schemas.openxmlformats.org/drawingml/2006/main">
                  <a:graphicData uri="http://schemas.microsoft.com/office/word/2010/wordprocessingGroup">
                    <wpg:wgp>
                      <wpg:cNvGrpSpPr/>
                      <wpg:grpSpPr>
                        <a:xfrm>
                          <a:off x="0" y="0"/>
                          <a:ext cx="4558030" cy="3372973"/>
                          <a:chOff x="0" y="0"/>
                          <a:chExt cx="4558030" cy="3373120"/>
                        </a:xfrm>
                      </wpg:grpSpPr>
                      <wpg:graphicFrame>
                        <wpg:cNvPr id="89" name="Chart 89"/>
                        <wpg:cNvFrPr/>
                        <wpg:xfrm>
                          <a:off x="0" y="0"/>
                          <a:ext cx="4558030" cy="2743200"/>
                        </wpg:xfrm>
                        <a:graphic>
                          <a:graphicData uri="http://schemas.openxmlformats.org/drawingml/2006/chart">
                            <c:chart xmlns:c="http://schemas.openxmlformats.org/drawingml/2006/chart" xmlns:r="http://schemas.openxmlformats.org/officeDocument/2006/relationships" r:id="rId65"/>
                          </a:graphicData>
                        </a:graphic>
                      </wpg:graphicFrame>
                      <wps:wsp>
                        <wps:cNvPr id="90" name="Text Box 90"/>
                        <wps:cNvSpPr txBox="1"/>
                        <wps:spPr>
                          <a:xfrm>
                            <a:off x="0" y="2802255"/>
                            <a:ext cx="4558030" cy="570865"/>
                          </a:xfrm>
                          <a:prstGeom prst="rect">
                            <a:avLst/>
                          </a:prstGeom>
                          <a:solidFill>
                            <a:prstClr val="white"/>
                          </a:solidFill>
                          <a:ln>
                            <a:noFill/>
                          </a:ln>
                        </wps:spPr>
                        <wps:txbx>
                          <w:txbxContent>
                            <w:p w14:paraId="784943B0" w14:textId="7D77E147" w:rsidR="004833BA" w:rsidRPr="001C36F1" w:rsidRDefault="004833BA" w:rsidP="001F2992">
                              <w:pPr>
                                <w:pStyle w:val="TOCHeading"/>
                                <w:rPr>
                                  <w:rFonts w:asciiTheme="minorHAnsi" w:hAnsiTheme="minorHAnsi" w:cstheme="minorHAnsi"/>
                                  <w:i/>
                                  <w:noProof/>
                                  <w:color w:val="000000" w:themeColor="text1"/>
                                  <w:sz w:val="24"/>
                                </w:rPr>
                              </w:pPr>
                              <w:r w:rsidRPr="001F2992">
                                <w:rPr>
                                  <w:rFonts w:asciiTheme="minorHAnsi" w:hAnsiTheme="minorHAnsi" w:cstheme="minorHAnsi"/>
                                  <w:color w:val="000000" w:themeColor="text1"/>
                                  <w:sz w:val="18"/>
                                  <w:szCs w:val="18"/>
                                </w:rPr>
                                <w:t>Figure 20. Sugar yield of first experimental year 2017. No significant differences between treatments</w:t>
                              </w:r>
                              <w:r>
                                <w:rPr>
                                  <w:rFonts w:asciiTheme="minorHAnsi" w:hAnsiTheme="minorHAnsi" w:cstheme="minorHAnsi"/>
                                  <w:i/>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F9592E" id="Group 88" o:spid="_x0000_s1120" style="position:absolute;margin-left:0;margin-top:33.9pt;width:358.9pt;height:265.6pt;z-index:251693056;mso-position-horizontal:center;mso-position-horizontal-relative:margin" coordsize="45580,33731"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">
                <v:shape id="Chart 89" o:spid="_x0000_s1121" type="#_x0000_t75" style="position:absolute;width:45598;height:274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">
                  <v:imagedata r:id="rId66" o:title=""/>
                  <o:lock v:ext="edit" aspectratio="f"/>
                </v:shape>
                <v:shape id="Text Box 90" o:spid="_x0000_s1122" type="#_x0000_t202" style="position:absolute;top:28022;width:45580;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" stroked="f">
                  <v:textbox style="mso-fit-shape-to-text:t" inset="0,0,0,0">
                    <w:txbxContent>
                      <w:p w14:paraId="784943B0" w14:textId="7D77E147" w:rsidR="004833BA" w:rsidRPr="001C36F1" w:rsidRDefault="004833BA" w:rsidP="001F2992">
                        <w:pPr>
                          <w:pStyle w:val="TOCHeading"/>
                          <w:rPr>
                            <w:rFonts w:asciiTheme="minorHAnsi" w:hAnsiTheme="minorHAnsi" w:cstheme="minorHAnsi"/>
                            <w:i/>
                            <w:noProof/>
                            <w:color w:val="000000" w:themeColor="text1"/>
                            <w:sz w:val="24"/>
                          </w:rPr>
                        </w:pPr>
                        <w:r w:rsidRPr="001F2992">
                          <w:rPr>
                            <w:rFonts w:asciiTheme="minorHAnsi" w:hAnsiTheme="minorHAnsi" w:cstheme="minorHAnsi"/>
                            <w:color w:val="000000" w:themeColor="text1"/>
                            <w:sz w:val="18"/>
                            <w:szCs w:val="18"/>
                          </w:rPr>
                          <w:t>Figure 20. Sugar yield of first experimental year 2017. No significant differences between treatments</w:t>
                        </w:r>
                        <w:r>
                          <w:rPr>
                            <w:rFonts w:asciiTheme="minorHAnsi" w:hAnsiTheme="minorHAnsi" w:cstheme="minorHAnsi"/>
                            <w:i/>
                            <w:color w:val="000000" w:themeColor="text1"/>
                          </w:rPr>
                          <w:t xml:space="preserve">. </w:t>
                        </w:r>
                      </w:p>
                    </w:txbxContent>
                  </v:textbox>
                </v:shape>
                <w10:wrap type="topAndBottom" anchorx="margin"/>
              </v:group>
            </w:pict>
          </mc:Fallback>
        </mc:AlternateContent>
      </w:r>
    </w:p>
    <w:p w14:paraId="129FD8BC" w14:textId="17637B38" w:rsidR="00522490" w:rsidRDefault="00522490" w:rsidP="00920D26">
      <w:pPr>
        <w:spacing w:line="360" w:lineRule="auto"/>
      </w:pPr>
      <w:r>
        <w:rPr>
          <w:noProof/>
          <w:lang w:eastAsia="en-GB"/>
        </w:rPr>
        <w:lastRenderedPageBreak/>
        <mc:AlternateContent>
          <mc:Choice Requires="wpg">
            <w:drawing>
              <wp:anchor distT="0" distB="0" distL="114300" distR="114300" simplePos="0" relativeHeight="251694080" behindDoc="0" locked="0" layoutInCell="1" allowOverlap="1" wp14:anchorId="42E2D63C" wp14:editId="1B5E1EDB">
                <wp:simplePos x="0" y="0"/>
                <wp:positionH relativeFrom="margin">
                  <wp:align>center</wp:align>
                </wp:positionH>
                <wp:positionV relativeFrom="paragraph">
                  <wp:posOffset>0</wp:posOffset>
                </wp:positionV>
                <wp:extent cx="4627880" cy="3420745"/>
                <wp:effectExtent l="0" t="0" r="1270" b="8255"/>
                <wp:wrapTopAndBottom/>
                <wp:docPr id="91" name="Group 91"/>
                <wp:cNvGraphicFramePr/>
                <a:graphic xmlns:a="http://schemas.openxmlformats.org/drawingml/2006/main">
                  <a:graphicData uri="http://schemas.microsoft.com/office/word/2010/wordprocessingGroup">
                    <wpg:wgp>
                      <wpg:cNvGrpSpPr/>
                      <wpg:grpSpPr>
                        <a:xfrm>
                          <a:off x="0" y="0"/>
                          <a:ext cx="4627880" cy="3420745"/>
                          <a:chOff x="0" y="0"/>
                          <a:chExt cx="4627880" cy="3421116"/>
                        </a:xfrm>
                      </wpg:grpSpPr>
                      <wpg:graphicFrame>
                        <wpg:cNvPr id="92" name="Chart 92"/>
                        <wpg:cNvFrPr/>
                        <wpg:xfrm>
                          <a:off x="0" y="0"/>
                          <a:ext cx="4627880" cy="2972435"/>
                        </wpg:xfrm>
                        <a:graphic>
                          <a:graphicData uri="http://schemas.openxmlformats.org/drawingml/2006/chart">
                            <c:chart xmlns:c="http://schemas.openxmlformats.org/drawingml/2006/chart" xmlns:r="http://schemas.openxmlformats.org/officeDocument/2006/relationships" r:id="rId67"/>
                          </a:graphicData>
                        </a:graphic>
                      </wpg:graphicFrame>
                      <wps:wsp>
                        <wps:cNvPr id="93" name="Text Box 93"/>
                        <wps:cNvSpPr txBox="1"/>
                        <wps:spPr>
                          <a:xfrm>
                            <a:off x="0" y="2850251"/>
                            <a:ext cx="4627880" cy="570865"/>
                          </a:xfrm>
                          <a:prstGeom prst="rect">
                            <a:avLst/>
                          </a:prstGeom>
                          <a:solidFill>
                            <a:prstClr val="white"/>
                          </a:solidFill>
                          <a:ln>
                            <a:noFill/>
                          </a:ln>
                        </wps:spPr>
                        <wps:txbx>
                          <w:txbxContent>
                            <w:p w14:paraId="2DB6B21F" w14:textId="38B8C2DF" w:rsidR="004833BA" w:rsidRPr="00EE4BB3" w:rsidRDefault="004833BA" w:rsidP="001F2992">
                              <w:pPr>
                                <w:pStyle w:val="TOCHeading"/>
                                <w:rPr>
                                  <w:rFonts w:asciiTheme="minorHAnsi" w:hAnsiTheme="minorHAnsi" w:cstheme="minorHAnsi"/>
                                  <w:i/>
                                  <w:noProof/>
                                  <w:color w:val="000000" w:themeColor="text1"/>
                                  <w:sz w:val="24"/>
                                </w:rPr>
                              </w:pPr>
                              <w:r w:rsidRPr="001F2992">
                                <w:rPr>
                                  <w:rFonts w:asciiTheme="minorHAnsi" w:hAnsiTheme="minorHAnsi" w:cstheme="minorHAnsi"/>
                                  <w:color w:val="000000" w:themeColor="text1"/>
                                  <w:sz w:val="18"/>
                                  <w:szCs w:val="18"/>
                                </w:rPr>
                                <w:t>Figure 2</w:t>
                              </w:r>
                              <w:r>
                                <w:rPr>
                                  <w:rFonts w:asciiTheme="minorHAnsi" w:hAnsiTheme="minorHAnsi" w:cstheme="minorHAnsi"/>
                                  <w:color w:val="000000" w:themeColor="text1"/>
                                  <w:sz w:val="18"/>
                                  <w:szCs w:val="18"/>
                                </w:rPr>
                                <w:t>1</w:t>
                              </w:r>
                              <w:r w:rsidRPr="001F2992">
                                <w:rPr>
                                  <w:rFonts w:asciiTheme="minorHAnsi" w:hAnsiTheme="minorHAnsi" w:cstheme="minorHAnsi"/>
                                  <w:color w:val="000000" w:themeColor="text1"/>
                                  <w:sz w:val="18"/>
                                  <w:szCs w:val="18"/>
                                </w:rPr>
                                <w:t>. Sugar yield of second experimental year 2018. No significant differences between treatments</w:t>
                              </w:r>
                              <w:r>
                                <w:rPr>
                                  <w:rFonts w:asciiTheme="minorHAnsi" w:hAnsiTheme="minorHAnsi" w:cstheme="minorHAnsi"/>
                                  <w:i/>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2E2D63C" id="Group 91" o:spid="_x0000_s1123" style="position:absolute;margin-left:0;margin-top:0;width:364.4pt;height:269.35pt;z-index:251694080;mso-position-horizontal:center;mso-position-horizontal-relative:margin;mso-height-relative:margin" coordsize="46278,34211"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">
                <v:shape id="Chart 92" o:spid="_x0000_s1124" type="#_x0000_t75" style="position:absolute;width:46268;height:2975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">
                  <v:imagedata r:id="rId68" o:title=""/>
                  <o:lock v:ext="edit" aspectratio="f"/>
                </v:shape>
                <v:shape id="Text Box 93" o:spid="_x0000_s1125" type="#_x0000_t202" style="position:absolute;top:28502;width:4627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Abr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gd8v6QfI1Q8AAAD//wMAUEsBAi0AFAAGAAgAAAAhANvh9svuAAAAhQEAABMAAAAAAAAA&#10;AAAAAAAAAAAAAFtDb250ZW50X1R5cGVzXS54bWxQSwECLQAUAAYACAAAACEAWvQsW78AAAAVAQAA&#10;CwAAAAAAAAAAAAAAAAAfAQAAX3JlbHMvLnJlbHNQSwECLQAUAAYACAAAACEAi3AG68YAAADbAAAA&#10;DwAAAAAAAAAAAAAAAAAHAgAAZHJzL2Rvd25yZXYueG1sUEsFBgAAAAADAAMAtwAAAPoCAAAAAA==&#10;" stroked="f">
                  <v:textbox style="mso-fit-shape-to-text:t" inset="0,0,0,0">
                    <w:txbxContent>
                      <w:p w14:paraId="2DB6B21F" w14:textId="38B8C2DF" w:rsidR="004833BA" w:rsidRPr="00EE4BB3" w:rsidRDefault="004833BA" w:rsidP="001F2992">
                        <w:pPr>
                          <w:pStyle w:val="TOCHeading"/>
                          <w:rPr>
                            <w:rFonts w:asciiTheme="minorHAnsi" w:hAnsiTheme="minorHAnsi" w:cstheme="minorHAnsi"/>
                            <w:i/>
                            <w:noProof/>
                            <w:color w:val="000000" w:themeColor="text1"/>
                            <w:sz w:val="24"/>
                          </w:rPr>
                        </w:pPr>
                        <w:r w:rsidRPr="001F2992">
                          <w:rPr>
                            <w:rFonts w:asciiTheme="minorHAnsi" w:hAnsiTheme="minorHAnsi" w:cstheme="minorHAnsi"/>
                            <w:color w:val="000000" w:themeColor="text1"/>
                            <w:sz w:val="18"/>
                            <w:szCs w:val="18"/>
                          </w:rPr>
                          <w:t>Figure 2</w:t>
                        </w:r>
                        <w:r>
                          <w:rPr>
                            <w:rFonts w:asciiTheme="minorHAnsi" w:hAnsiTheme="minorHAnsi" w:cstheme="minorHAnsi"/>
                            <w:color w:val="000000" w:themeColor="text1"/>
                            <w:sz w:val="18"/>
                            <w:szCs w:val="18"/>
                          </w:rPr>
                          <w:t>1</w:t>
                        </w:r>
                        <w:r w:rsidRPr="001F2992">
                          <w:rPr>
                            <w:rFonts w:asciiTheme="minorHAnsi" w:hAnsiTheme="minorHAnsi" w:cstheme="minorHAnsi"/>
                            <w:color w:val="000000" w:themeColor="text1"/>
                            <w:sz w:val="18"/>
                            <w:szCs w:val="18"/>
                          </w:rPr>
                          <w:t>. Sugar yield of second experimental year 2018. No significant differences between treatments</w:t>
                        </w:r>
                        <w:r>
                          <w:rPr>
                            <w:rFonts w:asciiTheme="minorHAnsi" w:hAnsiTheme="minorHAnsi" w:cstheme="minorHAnsi"/>
                            <w:i/>
                            <w:color w:val="000000" w:themeColor="text1"/>
                          </w:rPr>
                          <w:t xml:space="preserve">. </w:t>
                        </w:r>
                      </w:p>
                    </w:txbxContent>
                  </v:textbox>
                </v:shape>
                <w10:wrap type="topAndBottom" anchorx="margin"/>
              </v:group>
            </w:pict>
          </mc:Fallback>
        </mc:AlternateContent>
      </w:r>
      <w:r w:rsidR="00D970F9">
        <w:t xml:space="preserve">Contrary to the lack of differences in sugar beet yield the sugar beet following the ploughed treatment in 2018 had significantly fewer beet that had become fanged. </w:t>
      </w:r>
      <w:proofErr w:type="spellStart"/>
      <w:r w:rsidR="00D970F9">
        <w:t>Fanging</w:t>
      </w:r>
      <w:proofErr w:type="spellEnd"/>
      <w:r w:rsidR="00D970F9">
        <w:t xml:space="preserve"> occurs as a result of impedance of the roots by strong soil. This has been seen previously as a result of compaction but is more likely to have occurred in 2018 as a result of the extreme temperatures and water scarcity resulting in extremely high soil resistance. The </w:t>
      </w:r>
      <w:proofErr w:type="spellStart"/>
      <w:r w:rsidR="00D970F9">
        <w:t>fanging</w:t>
      </w:r>
      <w:proofErr w:type="spellEnd"/>
      <w:r w:rsidR="00D970F9">
        <w:t xml:space="preserve"> of sugar beet storage roots is irreversible and can lead to loss of yield due to breakage of the root at harvest and financial penalties for the grower as a result of increased dirt tare between fanged roots</w:t>
      </w:r>
      <w:r w:rsidR="00985953">
        <w:t xml:space="preserve"> </w:t>
      </w:r>
      <w:r w:rsidR="00985953">
        <w:fldChar w:fldCharType="begin"/>
      </w:r>
      <w:r w:rsidR="00985953">
        <w:instrText xml:space="preserve"> ADDIN EN.CITE &lt;EndNote&gt;&lt;Cite&gt;&lt;Author&gt;Koch&lt;/Author&gt;&lt;Year&gt;2009&lt;/Year&gt;&lt;RecNum&gt;222&lt;/RecNum&gt;&lt;DisplayText&gt;(Koch, 2009)&lt;/DisplayText&gt;&lt;record&gt;&lt;rec-number&gt;222&lt;/rec-number&gt;&lt;foreign-keys&gt;&lt;key app="EN" db-id="5tds050ayxret0eazadpt0saxszavsdzexrf" timestamp="0"&gt;222&lt;/key&gt;&lt;/foreign-keys&gt;&lt;ref-type name="Journal Article"&gt;17&lt;/ref-type&gt;&lt;contributors&gt;&lt;authors&gt;&lt;author&gt;Koch, H J&lt;/author&gt;&lt;/authors&gt;&lt;/contributors&gt;&lt;titles&gt;&lt;title&gt;Relations between soil structural properties and sugar beet yield on&amp;#xD;a Luvisol&lt;/title&gt;&lt;secondary-title&gt;Pflanzenbauwissenschaften&lt;/secondary-title&gt;&lt;/titles&gt;&lt;pages&gt;49-59&lt;/pages&gt;&lt;volume&gt;13&lt;/volume&gt;&lt;number&gt;2&lt;/number&gt;&lt;dates&gt;&lt;year&gt;2009&lt;/year&gt;&lt;/dates&gt;&lt;work-type&gt;Article&lt;/work-type&gt;&lt;urls&gt;&lt;/urls&gt;&lt;/record&gt;&lt;/Cite&gt;&lt;/EndNote&gt;</w:instrText>
      </w:r>
      <w:r w:rsidR="00985953">
        <w:fldChar w:fldCharType="separate"/>
      </w:r>
      <w:r w:rsidR="00985953">
        <w:rPr>
          <w:noProof/>
        </w:rPr>
        <w:t>(Koch, 2009)</w:t>
      </w:r>
      <w:r w:rsidR="00985953">
        <w:fldChar w:fldCharType="end"/>
      </w:r>
      <w:r w:rsidR="00D970F9">
        <w:t xml:space="preserve">. While this is only likely to be a problem in extreme years it is useful to highlight to growers the importance of </w:t>
      </w:r>
      <w:r w:rsidR="00920D26">
        <w:t>re</w:t>
      </w:r>
      <w:r w:rsidR="00D970F9">
        <w:t xml:space="preserve">moving soil restrictions and it suggests that in this case at least the inclusion of a </w:t>
      </w:r>
      <w:r w:rsidR="00920D26" w:rsidRPr="00037C2C">
        <w:rPr>
          <w:rFonts w:asciiTheme="minorHAnsi" w:hAnsiTheme="minorHAnsi" w:cstheme="minorHAnsi"/>
          <w:noProof/>
          <w:color w:val="000000" w:themeColor="text1"/>
          <w:lang w:eastAsia="en-GB"/>
        </w:rPr>
        <mc:AlternateContent>
          <mc:Choice Requires="wpg">
            <w:drawing>
              <wp:anchor distT="0" distB="0" distL="114300" distR="114300" simplePos="0" relativeHeight="251696128" behindDoc="0" locked="0" layoutInCell="1" allowOverlap="1" wp14:anchorId="6F1799D6" wp14:editId="04D272D5">
                <wp:simplePos x="0" y="0"/>
                <wp:positionH relativeFrom="margin">
                  <wp:align>center</wp:align>
                </wp:positionH>
                <wp:positionV relativeFrom="paragraph">
                  <wp:posOffset>450108</wp:posOffset>
                </wp:positionV>
                <wp:extent cx="4572000" cy="3347720"/>
                <wp:effectExtent l="0" t="0" r="0" b="5080"/>
                <wp:wrapTopAndBottom/>
                <wp:docPr id="95" name="Group 95"/>
                <wp:cNvGraphicFramePr/>
                <a:graphic xmlns:a="http://schemas.openxmlformats.org/drawingml/2006/main">
                  <a:graphicData uri="http://schemas.microsoft.com/office/word/2010/wordprocessingGroup">
                    <wpg:wgp>
                      <wpg:cNvGrpSpPr/>
                      <wpg:grpSpPr>
                        <a:xfrm>
                          <a:off x="0" y="0"/>
                          <a:ext cx="4572000" cy="3347720"/>
                          <a:chOff x="0" y="0"/>
                          <a:chExt cx="4572000" cy="3347720"/>
                        </a:xfrm>
                      </wpg:grpSpPr>
                      <wpg:graphicFrame>
                        <wpg:cNvPr id="96" name="Chart 96"/>
                        <wpg:cNvFrPr/>
                        <wpg:xfrm>
                          <a:off x="0" y="0"/>
                          <a:ext cx="4572000" cy="2743200"/>
                        </wpg:xfrm>
                        <a:graphic>
                          <a:graphicData uri="http://schemas.openxmlformats.org/drawingml/2006/chart">
                            <c:chart xmlns:c="http://schemas.openxmlformats.org/drawingml/2006/chart" xmlns:r="http://schemas.openxmlformats.org/officeDocument/2006/relationships" r:id="rId69"/>
                          </a:graphicData>
                        </a:graphic>
                      </wpg:graphicFrame>
                      <wps:wsp>
                        <wps:cNvPr id="97" name="Text Box 97"/>
                        <wps:cNvSpPr txBox="1"/>
                        <wps:spPr>
                          <a:xfrm>
                            <a:off x="0" y="2802255"/>
                            <a:ext cx="4572000" cy="545465"/>
                          </a:xfrm>
                          <a:prstGeom prst="rect">
                            <a:avLst/>
                          </a:prstGeom>
                          <a:solidFill>
                            <a:prstClr val="white"/>
                          </a:solidFill>
                          <a:ln>
                            <a:noFill/>
                          </a:ln>
                        </wps:spPr>
                        <wps:txbx>
                          <w:txbxContent>
                            <w:p w14:paraId="04728739" w14:textId="77777777" w:rsidR="004833BA" w:rsidRPr="00D448AB" w:rsidRDefault="004833BA" w:rsidP="00D970F9">
                              <w:pPr>
                                <w:pStyle w:val="Caption"/>
                                <w:rPr>
                                  <w:rFonts w:cstheme="minorHAnsi"/>
                                  <w:i w:val="0"/>
                                  <w:noProof/>
                                  <w:color w:val="000000" w:themeColor="text1"/>
                                  <w:sz w:val="20"/>
                                </w:rPr>
                              </w:pPr>
                              <w:r w:rsidRPr="00D448AB">
                                <w:rPr>
                                  <w:rFonts w:cstheme="minorHAnsi"/>
                                  <w:i w:val="0"/>
                                  <w:color w:val="000000" w:themeColor="text1"/>
                                </w:rPr>
                                <w:t xml:space="preserve">Figure </w:t>
                              </w:r>
                              <w:r>
                                <w:rPr>
                                  <w:rFonts w:cstheme="minorHAnsi"/>
                                  <w:i w:val="0"/>
                                  <w:color w:val="000000" w:themeColor="text1"/>
                                </w:rPr>
                                <w:t xml:space="preserve">25. Percentage of roots that showed a high rate of fanging. Significant differences between ploughed treatment and all other treatments aggregated. </w:t>
                              </w:r>
                              <w:r>
                                <w:rPr>
                                  <w:rFonts w:cstheme="minorHAnsi"/>
                                  <w:color w:val="000000" w:themeColor="text1"/>
                                </w:rPr>
                                <w:t>P=0.037</w:t>
                              </w:r>
                              <w:r>
                                <w:rPr>
                                  <w:rFonts w:cstheme="minorHAnsi"/>
                                  <w:i w:val="0"/>
                                  <w:color w:val="000000" w:themeColor="text1"/>
                                </w:rPr>
                                <w:t xml:space="preserve"> d.f. 39. Error bars showing LSD of 12.57.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1799D6" id="Group 95" o:spid="_x0000_s1126" style="position:absolute;margin-left:0;margin-top:35.45pt;width:5in;height:263.6pt;z-index:251696128;mso-position-horizontal:center;mso-position-horizontal-relative:margin" coordsize="45720,33477"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">
                <v:shape id="Chart 96" o:spid="_x0000_s1127" type="#_x0000_t75" style="position:absolute;width:45720;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">
                  <v:imagedata r:id="rId70" o:title=""/>
                  <o:lock v:ext="edit" aspectratio="f"/>
                </v:shape>
                <v:shape id="Text Box 97" o:spid="_x0000_s1128" type="#_x0000_t202" style="position:absolute;top:28022;width:4572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wDoxgAAANsAAAAPAAAAZHJzL2Rvd25yZXYueG1sRI9BawIx&#10;FITvhf6H8AQvRbNtxdq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9EsA6MYAAADbAAAA&#10;DwAAAAAAAAAAAAAAAAAHAgAAZHJzL2Rvd25yZXYueG1sUEsFBgAAAAADAAMAtwAAAPoCAAAAAA==&#10;" stroked="f">
                  <v:textbox style="mso-fit-shape-to-text:t" inset="0,0,0,0">
                    <w:txbxContent>
                      <w:p w14:paraId="04728739" w14:textId="77777777" w:rsidR="004833BA" w:rsidRPr="00D448AB" w:rsidRDefault="004833BA" w:rsidP="00D970F9">
                        <w:pPr>
                          <w:pStyle w:val="Caption"/>
                          <w:rPr>
                            <w:rFonts w:cstheme="minorHAnsi"/>
                            <w:i w:val="0"/>
                            <w:noProof/>
                            <w:color w:val="000000" w:themeColor="text1"/>
                            <w:sz w:val="20"/>
                          </w:rPr>
                        </w:pPr>
                        <w:r w:rsidRPr="00D448AB">
                          <w:rPr>
                            <w:rFonts w:cstheme="minorHAnsi"/>
                            <w:i w:val="0"/>
                            <w:color w:val="000000" w:themeColor="text1"/>
                          </w:rPr>
                          <w:t xml:space="preserve">Figure </w:t>
                        </w:r>
                        <w:r>
                          <w:rPr>
                            <w:rFonts w:cstheme="minorHAnsi"/>
                            <w:i w:val="0"/>
                            <w:color w:val="000000" w:themeColor="text1"/>
                          </w:rPr>
                          <w:t xml:space="preserve">25. Percentage of roots that showed a high rate of fanging. Significant differences between ploughed treatment and all other treatments aggregated. </w:t>
                        </w:r>
                        <w:r>
                          <w:rPr>
                            <w:rFonts w:cstheme="minorHAnsi"/>
                            <w:color w:val="000000" w:themeColor="text1"/>
                          </w:rPr>
                          <w:t>P=0.037</w:t>
                        </w:r>
                        <w:r>
                          <w:rPr>
                            <w:rFonts w:cstheme="minorHAnsi"/>
                            <w:i w:val="0"/>
                            <w:color w:val="000000" w:themeColor="text1"/>
                          </w:rPr>
                          <w:t xml:space="preserve"> d.f. 39. Error bars showing LSD of 12.57. </w:t>
                        </w:r>
                      </w:p>
                    </w:txbxContent>
                  </v:textbox>
                </v:shape>
                <w10:wrap type="topAndBottom" anchorx="margin"/>
              </v:group>
            </w:pict>
          </mc:Fallback>
        </mc:AlternateContent>
      </w:r>
      <w:r w:rsidR="00D970F9">
        <w:t xml:space="preserve">cover crop has been of detriment to the sugar beet (Fig.22). </w:t>
      </w:r>
    </w:p>
    <w:p w14:paraId="5B63431A" w14:textId="77777777" w:rsidR="00920D26" w:rsidRDefault="00920D26">
      <w:pPr>
        <w:rPr>
          <w:rFonts w:asciiTheme="majorHAnsi" w:eastAsiaTheme="majorEastAsia" w:hAnsiTheme="majorHAnsi" w:cstheme="majorBidi"/>
          <w:color w:val="1F4D78" w:themeColor="accent1" w:themeShade="7F"/>
          <w:sz w:val="24"/>
          <w:szCs w:val="24"/>
        </w:rPr>
      </w:pPr>
      <w:r>
        <w:br w:type="page"/>
      </w:r>
    </w:p>
    <w:p w14:paraId="1E630C95" w14:textId="3F98939A" w:rsidR="001F2992" w:rsidRDefault="00A96368" w:rsidP="00A96368">
      <w:pPr>
        <w:pStyle w:val="Heading3"/>
      </w:pPr>
      <w:bookmarkStart w:id="18" w:name="_Toc13662382"/>
      <w:r>
        <w:lastRenderedPageBreak/>
        <w:t>Conclusions</w:t>
      </w:r>
      <w:bookmarkEnd w:id="18"/>
    </w:p>
    <w:p w14:paraId="559D54DC" w14:textId="203F2F4E" w:rsidR="00522490" w:rsidRPr="00522490" w:rsidRDefault="00522490" w:rsidP="00522490"/>
    <w:p w14:paraId="01EA8A76" w14:textId="26E86910" w:rsidR="00A96368" w:rsidRDefault="00A96368" w:rsidP="00A96368">
      <w:pPr>
        <w:pStyle w:val="ListParagraph"/>
        <w:numPr>
          <w:ilvl w:val="0"/>
          <w:numId w:val="4"/>
        </w:numPr>
        <w:spacing w:line="360" w:lineRule="auto"/>
      </w:pPr>
      <w:r>
        <w:t xml:space="preserve">On this sandy loam soil cover crops did not </w:t>
      </w:r>
      <w:proofErr w:type="gramStart"/>
      <w:r>
        <w:t>have an effect on</w:t>
      </w:r>
      <w:proofErr w:type="gramEnd"/>
      <w:r>
        <w:t xml:space="preserve"> soil aggregation</w:t>
      </w:r>
    </w:p>
    <w:p w14:paraId="3D1362DB" w14:textId="57483703" w:rsidR="00A96368" w:rsidRDefault="00A96368" w:rsidP="00A96368">
      <w:pPr>
        <w:pStyle w:val="ListParagraph"/>
        <w:numPr>
          <w:ilvl w:val="0"/>
          <w:numId w:val="4"/>
        </w:numPr>
        <w:spacing w:line="360" w:lineRule="auto"/>
      </w:pPr>
      <w:r>
        <w:t>Cover crops were able to significantly influence the soil moisture during the autumn</w:t>
      </w:r>
    </w:p>
    <w:p w14:paraId="08734888" w14:textId="2945EF44" w:rsidR="00A96368" w:rsidRDefault="00A96368" w:rsidP="00A96368">
      <w:pPr>
        <w:pStyle w:val="ListParagraph"/>
        <w:numPr>
          <w:ilvl w:val="0"/>
          <w:numId w:val="4"/>
        </w:numPr>
        <w:spacing w:line="360" w:lineRule="auto"/>
      </w:pPr>
      <w:r>
        <w:t>Cover crop growth and the effect on soil moisture is dependent on early growth</w:t>
      </w:r>
    </w:p>
    <w:p w14:paraId="77C2DFF0" w14:textId="68627B5D" w:rsidR="00A96368" w:rsidRDefault="00A96368" w:rsidP="00A96368">
      <w:pPr>
        <w:pStyle w:val="ListParagraph"/>
        <w:numPr>
          <w:ilvl w:val="0"/>
          <w:numId w:val="4"/>
        </w:numPr>
        <w:spacing w:line="360" w:lineRule="auto"/>
      </w:pPr>
      <w:r>
        <w:t>Early establishment is key to good cover crop growth</w:t>
      </w:r>
    </w:p>
    <w:p w14:paraId="25238A4F" w14:textId="7BD8F1D6" w:rsidR="00A96368" w:rsidRDefault="00A96368" w:rsidP="00A96368">
      <w:pPr>
        <w:pStyle w:val="ListParagraph"/>
        <w:numPr>
          <w:ilvl w:val="0"/>
          <w:numId w:val="4"/>
        </w:numPr>
        <w:spacing w:line="360" w:lineRule="auto"/>
      </w:pPr>
      <w:r>
        <w:t>There was no benefit to cover crop combinations</w:t>
      </w:r>
    </w:p>
    <w:p w14:paraId="0A7BBCFC" w14:textId="44C4DA73" w:rsidR="00A96368" w:rsidRDefault="00A96368" w:rsidP="00A96368">
      <w:pPr>
        <w:pStyle w:val="ListParagraph"/>
        <w:numPr>
          <w:ilvl w:val="0"/>
          <w:numId w:val="4"/>
        </w:numPr>
        <w:spacing w:line="360" w:lineRule="auto"/>
      </w:pPr>
      <w:r>
        <w:t>The greatest root growth occurs in the largest cover crops</w:t>
      </w:r>
    </w:p>
    <w:p w14:paraId="2CCDF770" w14:textId="33038AD4" w:rsidR="00A96368" w:rsidRDefault="00A96368" w:rsidP="00A96368">
      <w:pPr>
        <w:pStyle w:val="ListParagraph"/>
        <w:numPr>
          <w:ilvl w:val="0"/>
          <w:numId w:val="4"/>
        </w:numPr>
        <w:spacing w:line="360" w:lineRule="auto"/>
      </w:pPr>
      <w:r>
        <w:t>Earthworms were positively affected by cover crops</w:t>
      </w:r>
    </w:p>
    <w:p w14:paraId="4C4621C4" w14:textId="48E18CDF" w:rsidR="00A96368" w:rsidRDefault="00A96368" w:rsidP="00A96368">
      <w:pPr>
        <w:pStyle w:val="ListParagraph"/>
        <w:numPr>
          <w:ilvl w:val="0"/>
          <w:numId w:val="4"/>
        </w:numPr>
        <w:spacing w:line="360" w:lineRule="auto"/>
      </w:pPr>
      <w:r>
        <w:t>Sugar beet growth and yield was not directly affected by the cover crops</w:t>
      </w:r>
    </w:p>
    <w:p w14:paraId="03A88362" w14:textId="6D03B284" w:rsidR="00A96368" w:rsidRDefault="00A96368" w:rsidP="00A96368">
      <w:pPr>
        <w:pStyle w:val="ListParagraph"/>
        <w:numPr>
          <w:ilvl w:val="0"/>
          <w:numId w:val="4"/>
        </w:numPr>
        <w:spacing w:line="360" w:lineRule="auto"/>
      </w:pPr>
      <w:r>
        <w:t>Ploughed soil produced fewer fanged beet when soil conditions became restrictive in the drought of 2018</w:t>
      </w:r>
    </w:p>
    <w:p w14:paraId="7F70E52E" w14:textId="77777777" w:rsidR="006B7E46" w:rsidRDefault="006B7E46" w:rsidP="006B7E46">
      <w:pPr>
        <w:pStyle w:val="Heading2"/>
      </w:pPr>
    </w:p>
    <w:p w14:paraId="25C068BE" w14:textId="77777777" w:rsidR="006B7E46" w:rsidRDefault="006B7E46" w:rsidP="006B7E46">
      <w:pPr>
        <w:rPr>
          <w:rFonts w:asciiTheme="majorHAnsi" w:eastAsiaTheme="majorEastAsia" w:hAnsiTheme="majorHAnsi" w:cstheme="majorBidi"/>
          <w:color w:val="2E74B5" w:themeColor="accent1" w:themeShade="BF"/>
          <w:sz w:val="26"/>
          <w:szCs w:val="26"/>
        </w:rPr>
      </w:pPr>
      <w:r>
        <w:br w:type="page"/>
      </w:r>
    </w:p>
    <w:p w14:paraId="41E472E8" w14:textId="26BF424D" w:rsidR="006B7E46" w:rsidRDefault="006B7E46" w:rsidP="006B7E46">
      <w:pPr>
        <w:pStyle w:val="Heading2"/>
      </w:pPr>
      <w:bookmarkStart w:id="19" w:name="_Toc13662383"/>
      <w:r>
        <w:lastRenderedPageBreak/>
        <w:t>Findings from field experiments on commercial farms in Norfolk and Suffolk</w:t>
      </w:r>
      <w:bookmarkEnd w:id="19"/>
    </w:p>
    <w:p w14:paraId="125F5A12" w14:textId="3687611F" w:rsidR="006B7E46" w:rsidRDefault="006B7E46" w:rsidP="006B7E46"/>
    <w:p w14:paraId="02A5B19D" w14:textId="53963B98" w:rsidR="006B7E46" w:rsidRDefault="006B7E46" w:rsidP="006B7E46">
      <w:pPr>
        <w:pStyle w:val="Heading3"/>
      </w:pPr>
      <w:bookmarkStart w:id="20" w:name="_Toc13662384"/>
      <w:r>
        <w:t>Introduction</w:t>
      </w:r>
      <w:bookmarkEnd w:id="20"/>
    </w:p>
    <w:p w14:paraId="45790651" w14:textId="740A9E41" w:rsidR="006B7E46" w:rsidRDefault="006B7E46" w:rsidP="006B7E46"/>
    <w:p w14:paraId="71867FCD" w14:textId="77777777" w:rsidR="005C6BE6" w:rsidRDefault="00151D58" w:rsidP="00151D58">
      <w:pPr>
        <w:spacing w:line="360" w:lineRule="auto"/>
      </w:pPr>
      <w:r>
        <w:t xml:space="preserve">In addition to the fully replicated experiments at Sutton Bonington Campus, we have been following two commercial farms over </w:t>
      </w:r>
      <w:proofErr w:type="gramStart"/>
      <w:r>
        <w:t>a number of</w:t>
      </w:r>
      <w:proofErr w:type="gramEnd"/>
      <w:r>
        <w:t xml:space="preserve"> years to understand how cover crops would be included in their rotations. </w:t>
      </w:r>
    </w:p>
    <w:p w14:paraId="77DC6BA0" w14:textId="1D9A1020" w:rsidR="009816BA" w:rsidRDefault="00151D58" w:rsidP="00151D58">
      <w:pPr>
        <w:spacing w:line="360" w:lineRule="auto"/>
      </w:pPr>
      <w:r>
        <w:t xml:space="preserve">Holkham farms are based in North Norfolk on a light textured sandy loam soil. Measurements at Holkham were taken over two seasons from September 2015 (cover crop establishment) – October 2016 (sugar beet harvest) and September 2017 – October 2018. In both years the trials site was split into sections. In the </w:t>
      </w:r>
      <w:proofErr w:type="gramStart"/>
      <w:r>
        <w:t>first year</w:t>
      </w:r>
      <w:proofErr w:type="gramEnd"/>
      <w:r>
        <w:t xml:space="preserve"> half of the field had an overwintered cover crop established using a broadcast spreader on a min-till cultivator and the other half was over-wintered soil. In the second season this was repeated but there was an additional strip that had a grazed cover crop.  </w:t>
      </w:r>
      <w:r w:rsidR="009816BA">
        <w:t xml:space="preserve">After winter the entire field was cultivated with the same min-till cultivator to produce the seedbed for sugar beet. </w:t>
      </w:r>
    </w:p>
    <w:p w14:paraId="56662922" w14:textId="09D500D0" w:rsidR="00151D58" w:rsidRDefault="009816BA" w:rsidP="00151D58">
      <w:pPr>
        <w:spacing w:line="360" w:lineRule="auto"/>
      </w:pPr>
      <w:r>
        <w:t xml:space="preserve">The second farm was in </w:t>
      </w:r>
      <w:proofErr w:type="spellStart"/>
      <w:r>
        <w:t>Shimpling</w:t>
      </w:r>
      <w:proofErr w:type="spellEnd"/>
      <w:r>
        <w:t xml:space="preserve">, Suffolk on a heavy clay soil in the </w:t>
      </w:r>
      <w:proofErr w:type="spellStart"/>
      <w:r>
        <w:t>Hanslope</w:t>
      </w:r>
      <w:proofErr w:type="spellEnd"/>
      <w:r>
        <w:t xml:space="preserve"> soil series. </w:t>
      </w:r>
      <w:r w:rsidR="00151D58">
        <w:t xml:space="preserve"> </w:t>
      </w:r>
      <w:r>
        <w:t xml:space="preserve">Here we conducted a replicated field experiment using tillage radish, rye, black oat, </w:t>
      </w:r>
      <w:proofErr w:type="spellStart"/>
      <w:r>
        <w:t>egyptian</w:t>
      </w:r>
      <w:proofErr w:type="spellEnd"/>
      <w:r>
        <w:t xml:space="preserve"> clover and bare soil. The trial ran from September 2017-October 2018. Prior to cover crop establishment the area was ploughed to a depth of 15 cm and the cover crops were established using a combi drill. In February 2018 the trial area was sprayed with glyphosate and a power harrow was used to create the sugar beet seedbed in March 2018.</w:t>
      </w:r>
    </w:p>
    <w:p w14:paraId="4B8CD0BA" w14:textId="0ADBF319" w:rsidR="009816BA" w:rsidRDefault="009816BA" w:rsidP="00151D58">
      <w:pPr>
        <w:spacing w:line="360" w:lineRule="auto"/>
      </w:pPr>
      <w:r>
        <w:t xml:space="preserve">In both </w:t>
      </w:r>
      <w:proofErr w:type="gramStart"/>
      <w:r>
        <w:t>trials</w:t>
      </w:r>
      <w:proofErr w:type="gramEnd"/>
      <w:r>
        <w:t xml:space="preserve"> measurements </w:t>
      </w:r>
      <w:r w:rsidR="00E07774">
        <w:t xml:space="preserve">of soil structure and crop growth were taken throughout cover crop and sugar beet growth. </w:t>
      </w:r>
    </w:p>
    <w:p w14:paraId="234C4DE3" w14:textId="1EEDD44E" w:rsidR="006B7E46" w:rsidRDefault="006B7E46" w:rsidP="006B7E46">
      <w:pPr>
        <w:pStyle w:val="Heading3"/>
      </w:pPr>
      <w:bookmarkStart w:id="21" w:name="_Toc13662385"/>
      <w:r>
        <w:t>Results and Discussion</w:t>
      </w:r>
      <w:bookmarkEnd w:id="21"/>
    </w:p>
    <w:p w14:paraId="24F676B9" w14:textId="35E3B476" w:rsidR="006B7E46" w:rsidRDefault="006B7E46" w:rsidP="006B7E46"/>
    <w:p w14:paraId="7B8ED1CE" w14:textId="56EFE968" w:rsidR="00E07774" w:rsidRDefault="00E07774" w:rsidP="00E07774">
      <w:pPr>
        <w:pStyle w:val="Heading4"/>
      </w:pPr>
      <w:r>
        <w:t>Holkham</w:t>
      </w:r>
      <w:r w:rsidR="006774C9">
        <w:t xml:space="preserve"> 2015-2016</w:t>
      </w:r>
    </w:p>
    <w:p w14:paraId="121445E4" w14:textId="4DDED279" w:rsidR="00E07774" w:rsidRDefault="00E07774" w:rsidP="00E07774"/>
    <w:p w14:paraId="783D4977" w14:textId="31000B70" w:rsidR="00E07774" w:rsidRDefault="00C043C4" w:rsidP="00C043C4">
      <w:pPr>
        <w:spacing w:line="360" w:lineRule="auto"/>
      </w:pPr>
      <w:r>
        <w:t xml:space="preserve">Initial differences were seen in penetration resistance which is likely to be due to the cultivation of the cover cropped soil compared to stubble. After 10cm depth no differences in penetration resistance were seen in either year suggesting that the cover crops had no effect on soil penetration resistance. </w:t>
      </w:r>
    </w:p>
    <w:p w14:paraId="69C38799" w14:textId="10C6DB5B" w:rsidR="00C043C4" w:rsidRDefault="00C043C4" w:rsidP="00C043C4">
      <w:pPr>
        <w:spacing w:line="360" w:lineRule="auto"/>
      </w:pPr>
      <w:r>
        <w:t xml:space="preserve">Following the cover crop, the sugar beet seedbed had a significantly lower shear strength in the first season (Fig.26). Sugar beet plant populations were slightly, but significantly higher following the cover crop. This might suggest that cover </w:t>
      </w:r>
      <w:proofErr w:type="gramStart"/>
      <w:r>
        <w:t>cropping</w:t>
      </w:r>
      <w:proofErr w:type="gramEnd"/>
      <w:r>
        <w:t xml:space="preserve"> or autumn </w:t>
      </w:r>
      <w:r>
        <w:lastRenderedPageBreak/>
        <w:t xml:space="preserve">cultivations are more favourable to even crop establishment than over-wintered stubble. </w:t>
      </w:r>
      <w:proofErr w:type="gramStart"/>
      <w:r>
        <w:t>However</w:t>
      </w:r>
      <w:proofErr w:type="gramEnd"/>
      <w:r>
        <w:t xml:space="preserve"> it is important to note that the plant population following stubble would not </w:t>
      </w:r>
      <w:r>
        <w:rPr>
          <w:noProof/>
          <w:lang w:eastAsia="en-GB"/>
        </w:rPr>
        <mc:AlternateContent>
          <mc:Choice Requires="wpg">
            <w:drawing>
              <wp:anchor distT="0" distB="0" distL="114300" distR="114300" simplePos="0" relativeHeight="251698176" behindDoc="0" locked="0" layoutInCell="1" allowOverlap="1" wp14:anchorId="70DCB147" wp14:editId="188BFC7F">
                <wp:simplePos x="0" y="0"/>
                <wp:positionH relativeFrom="margin">
                  <wp:posOffset>703580</wp:posOffset>
                </wp:positionH>
                <wp:positionV relativeFrom="page">
                  <wp:posOffset>1656080</wp:posOffset>
                </wp:positionV>
                <wp:extent cx="4320000" cy="3234745"/>
                <wp:effectExtent l="0" t="0" r="4445" b="3810"/>
                <wp:wrapTopAndBottom/>
                <wp:docPr id="27" name="Group 27"/>
                <wp:cNvGraphicFramePr/>
                <a:graphic xmlns:a="http://schemas.openxmlformats.org/drawingml/2006/main">
                  <a:graphicData uri="http://schemas.microsoft.com/office/word/2010/wordprocessingGroup">
                    <wpg:wgp>
                      <wpg:cNvGrpSpPr/>
                      <wpg:grpSpPr>
                        <a:xfrm>
                          <a:off x="0" y="0"/>
                          <a:ext cx="4320000" cy="3234745"/>
                          <a:chOff x="0" y="0"/>
                          <a:chExt cx="4572000" cy="3197745"/>
                        </a:xfrm>
                      </wpg:grpSpPr>
                      <wpg:graphicFrame>
                        <wpg:cNvPr id="34" name="Chart 34"/>
                        <wpg:cNvFrPr/>
                        <wpg:xfrm>
                          <a:off x="0" y="0"/>
                          <a:ext cx="4572000" cy="2743200"/>
                        </wpg:xfrm>
                        <a:graphic>
                          <a:graphicData uri="http://schemas.openxmlformats.org/drawingml/2006/chart">
                            <c:chart xmlns:c="http://schemas.openxmlformats.org/drawingml/2006/chart" xmlns:r="http://schemas.openxmlformats.org/officeDocument/2006/relationships" r:id="rId71"/>
                          </a:graphicData>
                        </a:graphic>
                      </wpg:graphicFrame>
                      <wps:wsp>
                        <wps:cNvPr id="44" name="Text Box 44"/>
                        <wps:cNvSpPr txBox="1"/>
                        <wps:spPr>
                          <a:xfrm>
                            <a:off x="0" y="2796621"/>
                            <a:ext cx="4571899" cy="401124"/>
                          </a:xfrm>
                          <a:prstGeom prst="rect">
                            <a:avLst/>
                          </a:prstGeom>
                          <a:solidFill>
                            <a:prstClr val="white"/>
                          </a:solidFill>
                          <a:ln>
                            <a:noFill/>
                          </a:ln>
                        </wps:spPr>
                        <wps:txbx>
                          <w:txbxContent>
                            <w:p w14:paraId="16EAC4A7" w14:textId="70AB40AE" w:rsidR="004833BA" w:rsidRPr="004B611C" w:rsidRDefault="004833BA" w:rsidP="00C043C4">
                              <w:pPr>
                                <w:pStyle w:val="Captionthesis"/>
                                <w:rPr>
                                  <w:rFonts w:ascii="Verdana" w:hAnsi="Verdana"/>
                                  <w:noProof/>
                                  <w:sz w:val="20"/>
                                </w:rPr>
                              </w:pPr>
                              <w:r>
                                <w:t>Figure 26. Shear strength of sugar beet seedbed in the first season. (</w:t>
                              </w:r>
                              <w:r>
                                <w:rPr>
                                  <w:i/>
                                </w:rPr>
                                <w:t>F&lt;0.001</w:t>
                              </w:r>
                              <w:r>
                                <w:t xml:space="preserve">) error bars show standard error of means for each treatmen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0DCB147" id="Group 27" o:spid="_x0000_s1129" style="position:absolute;margin-left:55.4pt;margin-top:130.4pt;width:340.15pt;height:254.7pt;z-index:251698176;mso-position-horizontal-relative:margin;mso-position-vertical-relative:page;mso-width-relative:margin;mso-height-relative:margin" coordsize="45720,31977"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">
                <v:shape id="Chart 34" o:spid="_x0000_s1130" type="#_x0000_t75" style="position:absolute;width:45741;height:274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">
                  <v:imagedata r:id="rId72" o:title=""/>
                  <o:lock v:ext="edit" aspectratio="f"/>
                </v:shape>
                <v:shape id="Text Box 44" o:spid="_x0000_s1131" type="#_x0000_t202" style="position:absolute;top:27966;width:45718;height:4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14:paraId="16EAC4A7" w14:textId="70AB40AE" w:rsidR="004833BA" w:rsidRPr="004B611C" w:rsidRDefault="004833BA" w:rsidP="00C043C4">
                        <w:pPr>
                          <w:pStyle w:val="Captionthesis"/>
                          <w:rPr>
                            <w:rFonts w:ascii="Verdana" w:hAnsi="Verdana"/>
                            <w:noProof/>
                            <w:sz w:val="20"/>
                          </w:rPr>
                        </w:pPr>
                        <w:r>
                          <w:t>Figure 26. Shear strength of sugar beet seedbed in the first season. (</w:t>
                        </w:r>
                        <w:r>
                          <w:rPr>
                            <w:i/>
                          </w:rPr>
                          <w:t>F&lt;0.001</w:t>
                        </w:r>
                        <w:r>
                          <w:t xml:space="preserve">) error bars show standard error of means for each treatment. </w:t>
                        </w:r>
                      </w:p>
                    </w:txbxContent>
                  </v:textbox>
                </v:shape>
                <w10:wrap type="topAndBottom" anchorx="margin" anchory="page"/>
              </v:group>
            </w:pict>
          </mc:Fallback>
        </mc:AlternateContent>
      </w:r>
      <w:r>
        <w:t xml:space="preserve">have been limiting. </w:t>
      </w:r>
    </w:p>
    <w:p w14:paraId="035E2C33" w14:textId="77777777" w:rsidR="006774C9" w:rsidRDefault="006774C9" w:rsidP="00C043C4">
      <w:pPr>
        <w:spacing w:line="360" w:lineRule="auto"/>
      </w:pPr>
    </w:p>
    <w:p w14:paraId="3D04798E" w14:textId="0C08F86F" w:rsidR="00C043C4" w:rsidRDefault="00740E78" w:rsidP="00C043C4">
      <w:pPr>
        <w:spacing w:line="360" w:lineRule="auto"/>
      </w:pPr>
      <w:r>
        <w:rPr>
          <w:noProof/>
          <w:lang w:eastAsia="en-GB"/>
        </w:rPr>
        <mc:AlternateContent>
          <mc:Choice Requires="wpg">
            <w:drawing>
              <wp:anchor distT="0" distB="0" distL="114300" distR="114300" simplePos="0" relativeHeight="251700224" behindDoc="0" locked="0" layoutInCell="1" allowOverlap="1" wp14:anchorId="12D10641" wp14:editId="4D624092">
                <wp:simplePos x="0" y="0"/>
                <wp:positionH relativeFrom="margin">
                  <wp:align>center</wp:align>
                </wp:positionH>
                <wp:positionV relativeFrom="page">
                  <wp:posOffset>6429375</wp:posOffset>
                </wp:positionV>
                <wp:extent cx="4319905" cy="3694430"/>
                <wp:effectExtent l="0" t="0" r="4445" b="1270"/>
                <wp:wrapTopAndBottom/>
                <wp:docPr id="65" name="Group 65"/>
                <wp:cNvGraphicFramePr/>
                <a:graphic xmlns:a="http://schemas.openxmlformats.org/drawingml/2006/main">
                  <a:graphicData uri="http://schemas.microsoft.com/office/word/2010/wordprocessingGroup">
                    <wpg:wgp>
                      <wpg:cNvGrpSpPr/>
                      <wpg:grpSpPr>
                        <a:xfrm>
                          <a:off x="0" y="0"/>
                          <a:ext cx="4319905" cy="3694430"/>
                          <a:chOff x="0" y="0"/>
                          <a:chExt cx="4319905" cy="3694430"/>
                        </a:xfrm>
                      </wpg:grpSpPr>
                      <wpg:graphicFrame>
                        <wpg:cNvPr id="66" name="Chart 66"/>
                        <wpg:cNvFrPr/>
                        <wpg:xfrm>
                          <a:off x="0" y="0"/>
                          <a:ext cx="4319905" cy="3239770"/>
                        </wpg:xfrm>
                        <a:graphic>
                          <a:graphicData uri="http://schemas.openxmlformats.org/drawingml/2006/chart">
                            <c:chart xmlns:c="http://schemas.openxmlformats.org/drawingml/2006/chart" xmlns:r="http://schemas.openxmlformats.org/officeDocument/2006/relationships" r:id="rId73"/>
                          </a:graphicData>
                        </a:graphic>
                      </wpg:graphicFrame>
                      <wps:wsp>
                        <wps:cNvPr id="81" name="Text Box 81"/>
                        <wps:cNvSpPr txBox="1"/>
                        <wps:spPr>
                          <a:xfrm>
                            <a:off x="0" y="3288665"/>
                            <a:ext cx="4319905" cy="405765"/>
                          </a:xfrm>
                          <a:prstGeom prst="rect">
                            <a:avLst/>
                          </a:prstGeom>
                          <a:solidFill>
                            <a:prstClr val="white"/>
                          </a:solidFill>
                          <a:ln>
                            <a:noFill/>
                          </a:ln>
                        </wps:spPr>
                        <wps:txbx>
                          <w:txbxContent>
                            <w:p w14:paraId="69F189D0" w14:textId="1AE00331" w:rsidR="004833BA" w:rsidRPr="00B514D1" w:rsidRDefault="004833BA" w:rsidP="006774C9">
                              <w:pPr>
                                <w:pStyle w:val="Captionthesis"/>
                                <w:rPr>
                                  <w:rFonts w:ascii="Verdana" w:hAnsi="Verdana"/>
                                  <w:noProof/>
                                  <w:sz w:val="20"/>
                                </w:rPr>
                              </w:pPr>
                              <w:r>
                                <w:t xml:space="preserve">Figure 27. NDVI values for sugar beet over time. Error bars show standard error of means at each dat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D10641" id="Group 65" o:spid="_x0000_s1132" style="position:absolute;margin-left:0;margin-top:506.25pt;width:340.15pt;height:290.9pt;z-index:251700224;mso-position-horizontal:center;mso-position-horizontal-relative:margin;mso-position-vertical-relative:page" coordsize="43199,3694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">
                <v:shape id="Chart 66" o:spid="_x0000_s1133" type="#_x0000_t75" style="position:absolute;width:43220;height:323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">
                  <v:imagedata r:id="rId74" o:title=""/>
                  <o:lock v:ext="edit" aspectratio="f"/>
                </v:shape>
                <v:shape id="Text Box 81" o:spid="_x0000_s1134" type="#_x0000_t202" style="position:absolute;top:32886;width:43199;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69F189D0" w14:textId="1AE00331" w:rsidR="004833BA" w:rsidRPr="00B514D1" w:rsidRDefault="004833BA" w:rsidP="006774C9">
                        <w:pPr>
                          <w:pStyle w:val="Captionthesis"/>
                          <w:rPr>
                            <w:rFonts w:ascii="Verdana" w:hAnsi="Verdana"/>
                            <w:noProof/>
                            <w:sz w:val="20"/>
                          </w:rPr>
                        </w:pPr>
                        <w:r>
                          <w:t xml:space="preserve">Figure 27. NDVI values for sugar beet over time. Error bars show standard error of means at each date. </w:t>
                        </w:r>
                      </w:p>
                    </w:txbxContent>
                  </v:textbox>
                </v:shape>
                <w10:wrap type="topAndBottom" anchorx="margin" anchory="page"/>
              </v:group>
            </w:pict>
          </mc:Fallback>
        </mc:AlternateContent>
      </w:r>
      <w:r w:rsidR="006774C9">
        <w:t xml:space="preserve">Following the cover crops in 2016 the sugar beet had significantly larger canopies and NDVI throughout the growing season (Fig.27). This resulted in significantly higher sugar yield as a result of larger sugar beet (Fig.28). It is hypothesised in this year that this is as a result of less restrictive soil conditions which resulted in better access to water and nitrogen for canopy expansion. </w:t>
      </w:r>
    </w:p>
    <w:p w14:paraId="487BC55C" w14:textId="3D4AE0A8" w:rsidR="006774C9" w:rsidRDefault="00740E78" w:rsidP="006774C9">
      <w:pPr>
        <w:pStyle w:val="Heading4"/>
      </w:pPr>
      <w:r>
        <w:rPr>
          <w:noProof/>
          <w:lang w:eastAsia="en-GB"/>
        </w:rPr>
        <w:lastRenderedPageBreak/>
        <mc:AlternateContent>
          <mc:Choice Requires="wpg">
            <w:drawing>
              <wp:anchor distT="0" distB="0" distL="114300" distR="114300" simplePos="0" relativeHeight="251702272" behindDoc="0" locked="0" layoutInCell="1" allowOverlap="1" wp14:anchorId="52E72C6B" wp14:editId="4D53EFDD">
                <wp:simplePos x="0" y="0"/>
                <wp:positionH relativeFrom="margin">
                  <wp:align>center</wp:align>
                </wp:positionH>
                <wp:positionV relativeFrom="page">
                  <wp:posOffset>1029970</wp:posOffset>
                </wp:positionV>
                <wp:extent cx="4319905" cy="3708400"/>
                <wp:effectExtent l="0" t="0" r="4445" b="6350"/>
                <wp:wrapTopAndBottom/>
                <wp:docPr id="82" name="Group 82"/>
                <wp:cNvGraphicFramePr/>
                <a:graphic xmlns:a="http://schemas.openxmlformats.org/drawingml/2006/main">
                  <a:graphicData uri="http://schemas.microsoft.com/office/word/2010/wordprocessingGroup">
                    <wpg:wgp>
                      <wpg:cNvGrpSpPr/>
                      <wpg:grpSpPr>
                        <a:xfrm>
                          <a:off x="0" y="0"/>
                          <a:ext cx="4319905" cy="3708400"/>
                          <a:chOff x="0" y="0"/>
                          <a:chExt cx="4319905" cy="3708400"/>
                        </a:xfrm>
                      </wpg:grpSpPr>
                      <wpg:graphicFrame>
                        <wpg:cNvPr id="86" name="Chart 86"/>
                        <wpg:cNvFrPr/>
                        <wpg:xfrm>
                          <a:off x="0" y="0"/>
                          <a:ext cx="4319905" cy="3239770"/>
                        </wpg:xfrm>
                        <a:graphic>
                          <a:graphicData uri="http://schemas.openxmlformats.org/drawingml/2006/chart">
                            <c:chart xmlns:c="http://schemas.openxmlformats.org/drawingml/2006/chart" xmlns:r="http://schemas.openxmlformats.org/officeDocument/2006/relationships" r:id="rId75"/>
                          </a:graphicData>
                        </a:graphic>
                      </wpg:graphicFrame>
                      <wps:wsp>
                        <wps:cNvPr id="87" name="Text Box 87"/>
                        <wps:cNvSpPr txBox="1"/>
                        <wps:spPr>
                          <a:xfrm>
                            <a:off x="0" y="3302635"/>
                            <a:ext cx="4319905" cy="405765"/>
                          </a:xfrm>
                          <a:prstGeom prst="rect">
                            <a:avLst/>
                          </a:prstGeom>
                          <a:solidFill>
                            <a:prstClr val="white"/>
                          </a:solidFill>
                          <a:ln>
                            <a:noFill/>
                          </a:ln>
                        </wps:spPr>
                        <wps:txbx>
                          <w:txbxContent>
                            <w:p w14:paraId="6F030E36" w14:textId="5E3093F0" w:rsidR="004833BA" w:rsidRPr="0042659E" w:rsidRDefault="004833BA" w:rsidP="006774C9">
                              <w:pPr>
                                <w:pStyle w:val="Captionthesis"/>
                                <w:rPr>
                                  <w:rFonts w:ascii="Verdana" w:hAnsi="Verdana"/>
                                  <w:i/>
                                  <w:noProof/>
                                  <w:sz w:val="20"/>
                                </w:rPr>
                              </w:pPr>
                              <w:r>
                                <w:t>Figure 28. Sugar yield of treatments at harvest. (</w:t>
                              </w:r>
                              <w:r>
                                <w:rPr>
                                  <w:i/>
                                </w:rPr>
                                <w:t>F&lt;0.001</w:t>
                              </w:r>
                              <w:r w:rsidRPr="0042659E">
                                <w:t>)</w:t>
                              </w:r>
                              <w:r>
                                <w:t xml:space="preserve"> Error bars showing standard error of me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E72C6B" id="Group 82" o:spid="_x0000_s1135" style="position:absolute;margin-left:0;margin-top:81.1pt;width:340.15pt;height:292pt;z-index:251702272;mso-position-horizontal:center;mso-position-horizontal-relative:margin;mso-position-vertical-relative:page" coordsize="43199,37084"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">
                <v:shape id="Chart 86" o:spid="_x0000_s1136" type="#_x0000_t75" style="position:absolute;width:43220;height:323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">
                  <v:imagedata r:id="rId76" o:title=""/>
                  <o:lock v:ext="edit" aspectratio="f"/>
                </v:shape>
                <v:shape id="Text Box 87" o:spid="_x0000_s1137" type="#_x0000_t202" style="position:absolute;top:33026;width:43199;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" stroked="f">
                  <v:textbox style="mso-fit-shape-to-text:t" inset="0,0,0,0">
                    <w:txbxContent>
                      <w:p w14:paraId="6F030E36" w14:textId="5E3093F0" w:rsidR="004833BA" w:rsidRPr="0042659E" w:rsidRDefault="004833BA" w:rsidP="006774C9">
                        <w:pPr>
                          <w:pStyle w:val="Captionthesis"/>
                          <w:rPr>
                            <w:rFonts w:ascii="Verdana" w:hAnsi="Verdana"/>
                            <w:i/>
                            <w:noProof/>
                            <w:sz w:val="20"/>
                          </w:rPr>
                        </w:pPr>
                        <w:r>
                          <w:t>Figure 28. Sugar yield of treatments at harvest. (</w:t>
                        </w:r>
                        <w:r>
                          <w:rPr>
                            <w:i/>
                          </w:rPr>
                          <w:t>F&lt;0.001</w:t>
                        </w:r>
                        <w:r w:rsidRPr="0042659E">
                          <w:t>)</w:t>
                        </w:r>
                        <w:r>
                          <w:t xml:space="preserve"> Error bars showing standard error of means</w:t>
                        </w:r>
                      </w:p>
                    </w:txbxContent>
                  </v:textbox>
                </v:shape>
                <w10:wrap type="topAndBottom" anchorx="margin" anchory="page"/>
              </v:group>
            </w:pict>
          </mc:Fallback>
        </mc:AlternateContent>
      </w:r>
      <w:r w:rsidR="006774C9">
        <w:t>Holkham 2017-2018</w:t>
      </w:r>
    </w:p>
    <w:p w14:paraId="66F4D444" w14:textId="5CCA9E3A" w:rsidR="006774C9" w:rsidRDefault="006774C9" w:rsidP="006774C9"/>
    <w:p w14:paraId="4D240A4E" w14:textId="7FC8D8EF" w:rsidR="006774C9" w:rsidRDefault="00A524A7" w:rsidP="00A524A7">
      <w:pPr>
        <w:spacing w:line="360" w:lineRule="auto"/>
      </w:pPr>
      <w:r>
        <w:t>In 2018 no differences in soil structure were measured in any of the treatme</w:t>
      </w:r>
      <w:r w:rsidR="00740E78">
        <w:t xml:space="preserve">nts throughout the autumn or in the seedbed. At sugar beet establishment there were no differences between treatments suggesting that the area that had been grazed had not been adversely affected and there was no negative effect of over-wintered stubble. It’s possible that this occurred as a result of a relatively dry winter which meant that the soil was at low risk of compaction when grazed. Sugar beet plant population was 108,000 plants </w:t>
      </w:r>
      <w:proofErr w:type="gramStart"/>
      <w:r w:rsidR="00740E78">
        <w:t>ha</w:t>
      </w:r>
      <w:r w:rsidR="00740E78" w:rsidRPr="00740E78">
        <w:rPr>
          <w:vertAlign w:val="superscript"/>
        </w:rPr>
        <w:t>-1</w:t>
      </w:r>
      <w:proofErr w:type="gramEnd"/>
      <w:r w:rsidR="00740E78">
        <w:t>.</w:t>
      </w:r>
    </w:p>
    <w:p w14:paraId="1398C984" w14:textId="11F1B2DD" w:rsidR="00740E78" w:rsidRDefault="00740E78" w:rsidP="00A524A7">
      <w:pPr>
        <w:spacing w:line="360" w:lineRule="auto"/>
      </w:pPr>
      <w:r>
        <w:rPr>
          <w:noProof/>
          <w:lang w:eastAsia="en-GB"/>
        </w:rPr>
        <mc:AlternateContent>
          <mc:Choice Requires="wpg">
            <w:drawing>
              <wp:anchor distT="0" distB="0" distL="114300" distR="114300" simplePos="0" relativeHeight="251704320" behindDoc="0" locked="0" layoutInCell="1" allowOverlap="1" wp14:anchorId="76613F12" wp14:editId="2825CE6C">
                <wp:simplePos x="0" y="0"/>
                <wp:positionH relativeFrom="margin">
                  <wp:posOffset>589280</wp:posOffset>
                </wp:positionH>
                <wp:positionV relativeFrom="page">
                  <wp:posOffset>7324725</wp:posOffset>
                </wp:positionV>
                <wp:extent cx="4378325" cy="3218180"/>
                <wp:effectExtent l="0" t="0" r="3175" b="1270"/>
                <wp:wrapTopAndBottom/>
                <wp:docPr id="94" name="Group 94"/>
                <wp:cNvGraphicFramePr/>
                <a:graphic xmlns:a="http://schemas.openxmlformats.org/drawingml/2006/main">
                  <a:graphicData uri="http://schemas.microsoft.com/office/word/2010/wordprocessingGroup">
                    <wpg:wgp>
                      <wpg:cNvGrpSpPr/>
                      <wpg:grpSpPr>
                        <a:xfrm>
                          <a:off x="0" y="0"/>
                          <a:ext cx="4378325" cy="3218180"/>
                          <a:chOff x="0" y="0"/>
                          <a:chExt cx="4378325" cy="3218180"/>
                        </a:xfrm>
                      </wpg:grpSpPr>
                      <wpg:graphicFrame>
                        <wpg:cNvPr id="98" name="Chart 98"/>
                        <wpg:cNvFrPr/>
                        <wpg:xfrm>
                          <a:off x="0" y="0"/>
                          <a:ext cx="4378325" cy="2755900"/>
                        </wpg:xfrm>
                        <a:graphic>
                          <a:graphicData uri="http://schemas.openxmlformats.org/drawingml/2006/chart">
                            <c:chart xmlns:c="http://schemas.openxmlformats.org/drawingml/2006/chart" xmlns:r="http://schemas.openxmlformats.org/officeDocument/2006/relationships" r:id="rId77"/>
                          </a:graphicData>
                        </a:graphic>
                      </wpg:graphicFrame>
                      <wps:wsp>
                        <wps:cNvPr id="99" name="Text Box 99"/>
                        <wps:cNvSpPr txBox="1"/>
                        <wps:spPr>
                          <a:xfrm>
                            <a:off x="0" y="2812415"/>
                            <a:ext cx="4378325" cy="405765"/>
                          </a:xfrm>
                          <a:prstGeom prst="rect">
                            <a:avLst/>
                          </a:prstGeom>
                          <a:solidFill>
                            <a:prstClr val="white"/>
                          </a:solidFill>
                          <a:ln>
                            <a:noFill/>
                          </a:ln>
                        </wps:spPr>
                        <wps:txbx>
                          <w:txbxContent>
                            <w:p w14:paraId="2319D10A" w14:textId="77777777" w:rsidR="004833BA" w:rsidRPr="00AA1140" w:rsidRDefault="004833BA" w:rsidP="00740E78">
                              <w:pPr>
                                <w:pStyle w:val="Captionthesis"/>
                                <w:rPr>
                                  <w:sz w:val="24"/>
                                </w:rPr>
                              </w:pPr>
                              <w:r>
                                <w:t>Figure 10. Canopy cover of Holkham field site over time. Error bars show SEM for each treatment at each d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613F12" id="Group 94" o:spid="_x0000_s1138" style="position:absolute;margin-left:46.4pt;margin-top:576.75pt;width:344.75pt;height:253.4pt;z-index:251704320;mso-position-horizontal-relative:margin;mso-position-vertical-relative:page" coordsize="43783,3218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">
                <v:shape id="Chart 98" o:spid="_x0000_s1139" type="#_x0000_t75" style="position:absolute;width:43769;height:275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">
                  <v:imagedata r:id="rId78" o:title=""/>
                  <o:lock v:ext="edit" aspectratio="f"/>
                </v:shape>
                <v:shape id="Text Box 99" o:spid="_x0000_s1140" type="#_x0000_t202" style="position:absolute;top:28124;width:4378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2319D10A" w14:textId="77777777" w:rsidR="004833BA" w:rsidRPr="00AA1140" w:rsidRDefault="004833BA" w:rsidP="00740E78">
                        <w:pPr>
                          <w:pStyle w:val="Captionthesis"/>
                          <w:rPr>
                            <w:sz w:val="24"/>
                          </w:rPr>
                        </w:pPr>
                        <w:r>
                          <w:t>Figure 10. Canopy cover of Holkham field site over time. Error bars show SEM for each treatment at each date</w:t>
                        </w:r>
                      </w:p>
                    </w:txbxContent>
                  </v:textbox>
                </v:shape>
                <w10:wrap type="topAndBottom" anchorx="margin" anchory="page"/>
              </v:group>
            </w:pict>
          </mc:Fallback>
        </mc:AlternateContent>
      </w:r>
      <w:r>
        <w:t xml:space="preserve">Throughout the sugar beet growing season sugar beet that followed the cover crop had a larger canopy size (Fig.29). It became clear that this would be as a result of better </w:t>
      </w:r>
      <w:r>
        <w:lastRenderedPageBreak/>
        <w:t xml:space="preserve">access to water and or nitrogen. Work on radishes as nitrate catch crops has shown that they are effective at soaking up nitrogen in the autumn as a prevention of leaching to water courses </w:t>
      </w:r>
      <w:r>
        <w:fldChar w:fldCharType="begin">
          <w:fldData xml:space="preserve">PEVuZE5vdGU+PENpdGU+PEF1dGhvcj5Db29wZXI8L0F1dGhvcj48WWVhcj4yMDE3PC9ZZWFyPjxS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</w:fldData>
        </w:fldChar>
      </w:r>
      <w:r>
        <w:instrText xml:space="preserve"> ADDIN EN.CITE </w:instrText>
      </w:r>
      <w:r>
        <w:fldChar w:fldCharType="begin">
          <w:fldData xml:space="preserve">PEVuZE5vdGU+PENpdGU+PEF1dGhvcj5Db29wZXI8L0F1dGhvcj48WWVhcj4yMDE3PC9ZZWFyPjxS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</w:fldData>
        </w:fldChar>
      </w:r>
      <w:r>
        <w:instrText xml:space="preserve"> ADDIN EN.CITE.DATA </w:instrText>
      </w:r>
      <w:r>
        <w:fldChar w:fldCharType="end"/>
      </w:r>
      <w:r>
        <w:fldChar w:fldCharType="separate"/>
      </w:r>
      <w:r>
        <w:rPr>
          <w:noProof/>
        </w:rPr>
        <w:t>(Cooper et al., 2017)</w:t>
      </w:r>
      <w:r>
        <w:fldChar w:fldCharType="end"/>
      </w:r>
      <w:r>
        <w:t xml:space="preserve">. However, there is evidence to suggest that nitrate released from a decomposing cover crop is not available early enough for </w:t>
      </w:r>
      <w:r w:rsidR="00AA7562">
        <w:t>a sugar beet crop</w:t>
      </w:r>
      <w:r w:rsidR="00985953">
        <w:t xml:space="preserve"> </w:t>
      </w:r>
      <w:r w:rsidR="00985953">
        <w:fldChar w:fldCharType="begin">
          <w:fldData xml:space="preserve">PEVuZE5vdGU+PENpdGU+PEF1dGhvcj5TaWV2ZXJzPC9BdXRob3I+PFllYXI+MjAxODwvWWVhcj48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</w:fldData>
        </w:fldChar>
      </w:r>
      <w:r w:rsidR="00985953">
        <w:instrText xml:space="preserve"> ADDIN EN.CITE </w:instrText>
      </w:r>
      <w:r w:rsidR="00985953">
        <w:fldChar w:fldCharType="begin">
          <w:fldData xml:space="preserve">PEVuZE5vdGU+PENpdGU+PEF1dGhvcj5TaWV2ZXJzPC9BdXRob3I+PFllYXI+MjAxODwvWWVhcj48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</w:fldData>
        </w:fldChar>
      </w:r>
      <w:r w:rsidR="00985953">
        <w:instrText xml:space="preserve"> ADDIN EN.CITE.DATA </w:instrText>
      </w:r>
      <w:r w:rsidR="00985953">
        <w:fldChar w:fldCharType="end"/>
      </w:r>
      <w:r w:rsidR="00985953">
        <w:fldChar w:fldCharType="separate"/>
      </w:r>
      <w:r w:rsidR="00985953">
        <w:rPr>
          <w:noProof/>
        </w:rPr>
        <w:t>(Sievers and Cook, 2018)</w:t>
      </w:r>
      <w:r w:rsidR="00985953">
        <w:fldChar w:fldCharType="end"/>
      </w:r>
      <w:r w:rsidR="00AA7562">
        <w:t xml:space="preserve">. </w:t>
      </w:r>
      <w:r>
        <w:t>It’s been seen that grazing by sheep may allow better nitrogen recycling following a cover crop</w:t>
      </w:r>
      <w:r w:rsidR="00985953">
        <w:t xml:space="preserve"> </w:t>
      </w:r>
      <w:r w:rsidR="00985953">
        <w:fldChar w:fldCharType="begin">
          <w:fldData xml:space="preserve">PEVuZE5vdGU+PENpdGU+PEF1dGhvcj5EdW5jYW48L0F1dGhvcj48WWVhcj4yMDE2PC9ZZWFyPjxS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</w:fldData>
        </w:fldChar>
      </w:r>
      <w:r w:rsidR="00985953">
        <w:instrText xml:space="preserve"> ADDIN EN.CITE </w:instrText>
      </w:r>
      <w:r w:rsidR="00985953">
        <w:fldChar w:fldCharType="begin">
          <w:fldData xml:space="preserve">PEVuZE5vdGU+PENpdGU+PEF1dGhvcj5EdW5jYW48L0F1dGhvcj48WWVhcj4yMDE2PC9ZZWFyPjxS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</w:fldData>
        </w:fldChar>
      </w:r>
      <w:r w:rsidR="00985953">
        <w:instrText xml:space="preserve"> ADDIN EN.CITE.DATA </w:instrText>
      </w:r>
      <w:r w:rsidR="00985953">
        <w:fldChar w:fldCharType="end"/>
      </w:r>
      <w:r w:rsidR="00985953">
        <w:fldChar w:fldCharType="separate"/>
      </w:r>
      <w:r w:rsidR="00985953">
        <w:rPr>
          <w:noProof/>
        </w:rPr>
        <w:t>(Duncan et al., 2016)</w:t>
      </w:r>
      <w:r w:rsidR="00985953">
        <w:fldChar w:fldCharType="end"/>
      </w:r>
      <w:r>
        <w:t xml:space="preserve">. </w:t>
      </w:r>
      <w:r w:rsidR="00AA7562">
        <w:t>Although there was a reduction in nitrogen content in sugar beet following stubble, w</w:t>
      </w:r>
      <w:r>
        <w:t xml:space="preserve">e found that the sugar beet following stubble were not deficient in nitrogen suggesting that </w:t>
      </w:r>
      <w:r w:rsidR="00AA7562">
        <w:t>the differences in nitrogen availability were less important than water</w:t>
      </w:r>
      <w:r>
        <w:t xml:space="preserve">. </w:t>
      </w:r>
    </w:p>
    <w:p w14:paraId="7ED9CAC9" w14:textId="2E2E5223" w:rsidR="00AA7562" w:rsidRDefault="00AA7562" w:rsidP="00A524A7">
      <w:pPr>
        <w:spacing w:line="360" w:lineRule="auto"/>
      </w:pPr>
      <w:r>
        <w:rPr>
          <w:noProof/>
          <w:lang w:eastAsia="en-GB"/>
        </w:rPr>
        <mc:AlternateContent>
          <mc:Choice Requires="wpg">
            <w:drawing>
              <wp:anchor distT="0" distB="0" distL="114300" distR="114300" simplePos="0" relativeHeight="251706368" behindDoc="0" locked="0" layoutInCell="1" allowOverlap="1" wp14:anchorId="426A4352" wp14:editId="4D6CD69B">
                <wp:simplePos x="0" y="0"/>
                <wp:positionH relativeFrom="margin">
                  <wp:align>center</wp:align>
                </wp:positionH>
                <wp:positionV relativeFrom="page">
                  <wp:posOffset>4505325</wp:posOffset>
                </wp:positionV>
                <wp:extent cx="4572000" cy="3345815"/>
                <wp:effectExtent l="0" t="0" r="0" b="6985"/>
                <wp:wrapTopAndBottom/>
                <wp:docPr id="119" name="Group 119"/>
                <wp:cNvGraphicFramePr/>
                <a:graphic xmlns:a="http://schemas.openxmlformats.org/drawingml/2006/main">
                  <a:graphicData uri="http://schemas.microsoft.com/office/word/2010/wordprocessingGroup">
                    <wpg:wgp>
                      <wpg:cNvGrpSpPr/>
                      <wpg:grpSpPr>
                        <a:xfrm>
                          <a:off x="0" y="0"/>
                          <a:ext cx="4572000" cy="3345815"/>
                          <a:chOff x="0" y="0"/>
                          <a:chExt cx="4572000" cy="3345815"/>
                        </a:xfrm>
                      </wpg:grpSpPr>
                      <wpg:graphicFrame>
                        <wpg:cNvPr id="120" name="Chart 120"/>
                        <wpg:cNvFrPr/>
                        <wpg:xfrm>
                          <a:off x="0" y="0"/>
                          <a:ext cx="4572000" cy="2743200"/>
                        </wpg:xfrm>
                        <a:graphic>
                          <a:graphicData uri="http://schemas.openxmlformats.org/drawingml/2006/chart">
                            <c:chart xmlns:c="http://schemas.openxmlformats.org/drawingml/2006/chart" xmlns:r="http://schemas.openxmlformats.org/officeDocument/2006/relationships" r:id="rId79"/>
                          </a:graphicData>
                        </a:graphic>
                      </wpg:graphicFrame>
                      <wps:wsp>
                        <wps:cNvPr id="121" name="Text Box 121"/>
                        <wps:cNvSpPr txBox="1"/>
                        <wps:spPr>
                          <a:xfrm>
                            <a:off x="0" y="2800350"/>
                            <a:ext cx="4572000" cy="545465"/>
                          </a:xfrm>
                          <a:prstGeom prst="rect">
                            <a:avLst/>
                          </a:prstGeom>
                          <a:solidFill>
                            <a:prstClr val="white"/>
                          </a:solidFill>
                          <a:ln>
                            <a:noFill/>
                          </a:ln>
                        </wps:spPr>
                        <wps:txbx>
                          <w:txbxContent>
                            <w:p w14:paraId="00DADC90" w14:textId="07B9C70F" w:rsidR="004833BA" w:rsidRPr="00FB1AD3" w:rsidRDefault="004833BA" w:rsidP="00AA7562">
                              <w:pPr>
                                <w:pStyle w:val="Captionthesis"/>
                                <w:rPr>
                                  <w:noProof/>
                                  <w:sz w:val="24"/>
                                </w:rPr>
                              </w:pPr>
                              <w:r>
                                <w:t>Figure 29. Sugar beet canopy temperature on June 28</w:t>
                              </w:r>
                              <w:r w:rsidRPr="00FB1AD3">
                                <w:rPr>
                                  <w:vertAlign w:val="superscript"/>
                                </w:rPr>
                                <w:t>th</w:t>
                              </w:r>
                              <w:r>
                                <w:t xml:space="preserve"> 2018 at 10:30am. Error bars show SEM of each treatment. No differences between cover crop treatments. Oil radish grazed different to stubble (</w:t>
                              </w:r>
                              <w:r>
                                <w:rPr>
                                  <w:i/>
                                </w:rPr>
                                <w:t>P=0.05</w:t>
                              </w:r>
                              <w:r>
                                <w:t>), oil radish ungrazed different to stubble (</w:t>
                              </w:r>
                              <w:r>
                                <w:rPr>
                                  <w:i/>
                                </w:rPr>
                                <w:t>P=0.04</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6A4352" id="Group 119" o:spid="_x0000_s1141" style="position:absolute;margin-left:0;margin-top:354.75pt;width:5in;height:263.45pt;z-index:251706368;mso-position-horizontal:center;mso-position-horizontal-relative:margin;mso-position-vertical-relative:page" coordsize="45720,33458"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">
                <v:shape id="Chart 120" o:spid="_x0000_s1142" type="#_x0000_t75" style="position:absolute;width:45720;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">
                  <v:imagedata r:id="rId80" o:title=""/>
                  <o:lock v:ext="edit" aspectratio="f"/>
                </v:shape>
                <v:shape id="Text Box 121" o:spid="_x0000_s1143" type="#_x0000_t202" style="position:absolute;top:28003;width:4572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00DADC90" w14:textId="07B9C70F" w:rsidR="004833BA" w:rsidRPr="00FB1AD3" w:rsidRDefault="004833BA" w:rsidP="00AA7562">
                        <w:pPr>
                          <w:pStyle w:val="Captionthesis"/>
                          <w:rPr>
                            <w:noProof/>
                            <w:sz w:val="24"/>
                          </w:rPr>
                        </w:pPr>
                        <w:r>
                          <w:t>Figure 29. Sugar beet canopy temperature on June 28</w:t>
                        </w:r>
                        <w:r w:rsidRPr="00FB1AD3">
                          <w:rPr>
                            <w:vertAlign w:val="superscript"/>
                          </w:rPr>
                          <w:t>th</w:t>
                        </w:r>
                        <w:r>
                          <w:t xml:space="preserve"> 2018 at 10:30am. Error bars show SEM of each treatment. No differences between cover crop treatments. Oil radish grazed different to stubble (</w:t>
                        </w:r>
                        <w:r>
                          <w:rPr>
                            <w:i/>
                          </w:rPr>
                          <w:t>P=0.05</w:t>
                        </w:r>
                        <w:r>
                          <w:t>), oil radish ungrazed different to stubble (</w:t>
                        </w:r>
                        <w:r>
                          <w:rPr>
                            <w:i/>
                          </w:rPr>
                          <w:t>P=0.04</w:t>
                        </w:r>
                        <w:r>
                          <w:t xml:space="preserve">). </w:t>
                        </w:r>
                      </w:p>
                    </w:txbxContent>
                  </v:textbox>
                </v:shape>
                <w10:wrap type="topAndBottom" anchorx="margin" anchory="page"/>
              </v:group>
            </w:pict>
          </mc:Fallback>
        </mc:AlternateContent>
      </w:r>
      <w:r>
        <w:t xml:space="preserve">Thermal camera images revealed that sugar beet following cover crops, regardless of grazing, were less water stressed during the drought suggesting better access to water which allowed greater transpiration (Fig.29). This theory was confirmed using X-ray CT scans which showed that the soil profile was significantly more porous following the cover crop which would have allowed for better sugar beet root growth (Fig.20). </w:t>
      </w:r>
    </w:p>
    <w:p w14:paraId="31C2438D" w14:textId="77777777" w:rsidR="00552ACD" w:rsidRDefault="00552ACD" w:rsidP="00A524A7">
      <w:pPr>
        <w:spacing w:line="360" w:lineRule="auto"/>
      </w:pPr>
    </w:p>
    <w:p w14:paraId="7F825882" w14:textId="77777777" w:rsidR="00552ACD" w:rsidRDefault="00552ACD" w:rsidP="00A524A7">
      <w:pPr>
        <w:spacing w:line="360" w:lineRule="auto"/>
      </w:pPr>
    </w:p>
    <w:p w14:paraId="3ACFC994" w14:textId="77777777" w:rsidR="00552ACD" w:rsidRDefault="00552ACD" w:rsidP="00A524A7">
      <w:pPr>
        <w:spacing w:line="360" w:lineRule="auto"/>
      </w:pPr>
    </w:p>
    <w:p w14:paraId="343ED5DE" w14:textId="77777777" w:rsidR="00552ACD" w:rsidRDefault="00552ACD" w:rsidP="00A524A7">
      <w:pPr>
        <w:spacing w:line="360" w:lineRule="auto"/>
      </w:pPr>
    </w:p>
    <w:p w14:paraId="0BCF3064" w14:textId="77777777" w:rsidR="00552ACD" w:rsidRDefault="00552ACD" w:rsidP="00A524A7">
      <w:pPr>
        <w:spacing w:line="360" w:lineRule="auto"/>
      </w:pPr>
    </w:p>
    <w:p w14:paraId="0042EC19" w14:textId="77777777" w:rsidR="00552ACD" w:rsidRDefault="00552ACD" w:rsidP="00A524A7">
      <w:pPr>
        <w:spacing w:line="360" w:lineRule="auto"/>
      </w:pPr>
    </w:p>
    <w:p w14:paraId="2A1D88E0" w14:textId="6A10819C" w:rsidR="00552ACD" w:rsidRDefault="00552ACD" w:rsidP="00A524A7">
      <w:pPr>
        <w:spacing w:line="360" w:lineRule="auto"/>
      </w:pPr>
      <w:r>
        <w:rPr>
          <w:noProof/>
          <w:lang w:eastAsia="en-GB"/>
        </w:rPr>
        <w:lastRenderedPageBreak/>
        <mc:AlternateContent>
          <mc:Choice Requires="wpg">
            <w:drawing>
              <wp:anchor distT="0" distB="0" distL="114300" distR="114300" simplePos="0" relativeHeight="251708416" behindDoc="0" locked="0" layoutInCell="1" allowOverlap="1" wp14:anchorId="0F623AA7" wp14:editId="6371DC30">
                <wp:simplePos x="0" y="0"/>
                <wp:positionH relativeFrom="margin">
                  <wp:posOffset>1065530</wp:posOffset>
                </wp:positionH>
                <wp:positionV relativeFrom="paragraph">
                  <wp:posOffset>119619</wp:posOffset>
                </wp:positionV>
                <wp:extent cx="3599815" cy="4774565"/>
                <wp:effectExtent l="0" t="0" r="635" b="6985"/>
                <wp:wrapTopAndBottom/>
                <wp:docPr id="122" name="Group 122"/>
                <wp:cNvGraphicFramePr/>
                <a:graphic xmlns:a="http://schemas.openxmlformats.org/drawingml/2006/main">
                  <a:graphicData uri="http://schemas.microsoft.com/office/word/2010/wordprocessingGroup">
                    <wpg:wgp>
                      <wpg:cNvGrpSpPr/>
                      <wpg:grpSpPr>
                        <a:xfrm>
                          <a:off x="0" y="0"/>
                          <a:ext cx="3599815" cy="4774565"/>
                          <a:chOff x="0" y="0"/>
                          <a:chExt cx="3599815" cy="4774565"/>
                        </a:xfrm>
                      </wpg:grpSpPr>
                      <wpg:graphicFrame>
                        <wpg:cNvPr id="123" name="Chart 123"/>
                        <wpg:cNvFrPr/>
                        <wpg:xfrm>
                          <a:off x="0" y="0"/>
                          <a:ext cx="3599815" cy="4319905"/>
                        </wpg:xfrm>
                        <a:graphic>
                          <a:graphicData uri="http://schemas.openxmlformats.org/drawingml/2006/chart">
                            <c:chart xmlns:c="http://schemas.openxmlformats.org/drawingml/2006/chart" xmlns:r="http://schemas.openxmlformats.org/officeDocument/2006/relationships" r:id="rId81"/>
                          </a:graphicData>
                        </a:graphic>
                      </wpg:graphicFrame>
                      <wps:wsp>
                        <wps:cNvPr id="124" name="Text Box 124"/>
                        <wps:cNvSpPr txBox="1"/>
                        <wps:spPr>
                          <a:xfrm>
                            <a:off x="0" y="4229100"/>
                            <a:ext cx="3599815" cy="545465"/>
                          </a:xfrm>
                          <a:prstGeom prst="rect">
                            <a:avLst/>
                          </a:prstGeom>
                          <a:solidFill>
                            <a:prstClr val="white"/>
                          </a:solidFill>
                          <a:ln>
                            <a:noFill/>
                          </a:ln>
                        </wps:spPr>
                        <wps:txbx>
                          <w:txbxContent>
                            <w:p w14:paraId="2D11A601" w14:textId="3F333F80" w:rsidR="004833BA" w:rsidRPr="00275B18" w:rsidRDefault="004833BA" w:rsidP="00AA7562">
                              <w:pPr>
                                <w:pStyle w:val="Captionthesis"/>
                                <w:rPr>
                                  <w:noProof/>
                                  <w:sz w:val="24"/>
                                </w:rPr>
                              </w:pPr>
                              <w:r>
                                <w:t xml:space="preserve">Figure 30. Soil porosity of soil treatments measured in October 2018. Significant differences measured between -9 and -16 cm. Error bars show SEM of each treatment at 1 cm incremen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0F623AA7" id="Group 122" o:spid="_x0000_s1144" style="position:absolute;margin-left:83.9pt;margin-top:9.4pt;width:283.45pt;height:375.95pt;z-index:251708416;mso-position-horizontal-relative:margin;mso-height-relative:margin" coordsize="35998,47745" o:gfxdata="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&#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">
                <v:shape id="Chart 123" o:spid="_x0000_s1145" type="#_x0000_t75" style="position:absolute;width:36027;height:432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">
                  <v:imagedata r:id="rId82" o:title=""/>
                  <o:lock v:ext="edit" aspectratio="f"/>
                </v:shape>
                <v:shape id="Text Box 124" o:spid="_x0000_s1146" type="#_x0000_t202" style="position:absolute;top:42291;width:35998;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" stroked="f">
                  <v:textbox style="mso-fit-shape-to-text:t" inset="0,0,0,0">
                    <w:txbxContent>
                      <w:p w14:paraId="2D11A601" w14:textId="3F333F80" w:rsidR="004833BA" w:rsidRPr="00275B18" w:rsidRDefault="004833BA" w:rsidP="00AA7562">
                        <w:pPr>
                          <w:pStyle w:val="Captionthesis"/>
                          <w:rPr>
                            <w:noProof/>
                            <w:sz w:val="24"/>
                          </w:rPr>
                        </w:pPr>
                        <w:r>
                          <w:t xml:space="preserve">Figure 30. Soil porosity of soil treatments measured in October 2018. Significant differences measured between -9 and -16 cm. Error bars show SEM of each treatment at 1 cm increments. </w:t>
                        </w:r>
                      </w:p>
                    </w:txbxContent>
                  </v:textbox>
                </v:shape>
                <w10:wrap type="topAndBottom" anchorx="margin"/>
              </v:group>
              <o:OLEObject Type="Embed" ProgID="Excel.Chart.8" ShapeID="Chart 123" DrawAspect="Content" ObjectID="_1628503365" r:id="rId83">
                <o:FieldCodes>\s</o:FieldCodes>
              </o:OLEObject>
            </w:pict>
          </mc:Fallback>
        </mc:AlternateContent>
      </w:r>
    </w:p>
    <w:p w14:paraId="6E6C9CA4" w14:textId="4D5C213D" w:rsidR="00AA7562" w:rsidRDefault="00552ACD" w:rsidP="00A524A7">
      <w:pPr>
        <w:spacing w:line="360" w:lineRule="auto"/>
      </w:pPr>
      <w:r>
        <w:t>Sugar beet following a cover crop had significantly higher yield than following the stubble treatment. It is highly likely that this is as a result of the larger canopy and better access to water. However, we would have expected to see larger differences in sugar yield having seen such large differences in the early season. It’s possible that the dimi</w:t>
      </w:r>
      <w:r w:rsidR="00985953">
        <w:t>ni</w:t>
      </w:r>
      <w:r>
        <w:t>shing difference in sugar yield are as a result of later season growth where the differences in canopy size between treatments disappeared allowing for more even growth across the field (Fig.31)</w:t>
      </w:r>
    </w:p>
    <w:p w14:paraId="72847289" w14:textId="2EA357F1" w:rsidR="00AA7562" w:rsidRDefault="00552ACD" w:rsidP="00A524A7">
      <w:pPr>
        <w:spacing w:line="360" w:lineRule="auto"/>
      </w:pPr>
      <w:r w:rsidRPr="00596974">
        <w:rPr>
          <w:noProof/>
          <w:lang w:eastAsia="en-GB"/>
        </w:rPr>
        <w:lastRenderedPageBreak/>
        <mc:AlternateContent>
          <mc:Choice Requires="wpg">
            <w:drawing>
              <wp:anchor distT="0" distB="0" distL="114300" distR="114300" simplePos="0" relativeHeight="251710464" behindDoc="0" locked="0" layoutInCell="1" allowOverlap="1" wp14:anchorId="512705C5" wp14:editId="2218FC26">
                <wp:simplePos x="0" y="0"/>
                <wp:positionH relativeFrom="margin">
                  <wp:posOffset>579755</wp:posOffset>
                </wp:positionH>
                <wp:positionV relativeFrom="paragraph">
                  <wp:posOffset>118514</wp:posOffset>
                </wp:positionV>
                <wp:extent cx="4572000" cy="3428365"/>
                <wp:effectExtent l="0" t="0" r="0" b="635"/>
                <wp:wrapTopAndBottom/>
                <wp:docPr id="125" name="Group 125"/>
                <wp:cNvGraphicFramePr/>
                <a:graphic xmlns:a="http://schemas.openxmlformats.org/drawingml/2006/main">
                  <a:graphicData uri="http://schemas.microsoft.com/office/word/2010/wordprocessingGroup">
                    <wpg:wgp>
                      <wpg:cNvGrpSpPr/>
                      <wpg:grpSpPr>
                        <a:xfrm>
                          <a:off x="0" y="0"/>
                          <a:ext cx="4572000" cy="3428365"/>
                          <a:chOff x="0" y="0"/>
                          <a:chExt cx="4572000" cy="3428365"/>
                        </a:xfrm>
                      </wpg:grpSpPr>
                      <wps:wsp>
                        <wps:cNvPr id="126" name="Text Box 126"/>
                        <wps:cNvSpPr txBox="1"/>
                        <wps:spPr>
                          <a:xfrm>
                            <a:off x="123825" y="2743200"/>
                            <a:ext cx="4319905" cy="685165"/>
                          </a:xfrm>
                          <a:prstGeom prst="rect">
                            <a:avLst/>
                          </a:prstGeom>
                          <a:solidFill>
                            <a:prstClr val="white"/>
                          </a:solidFill>
                          <a:ln>
                            <a:noFill/>
                          </a:ln>
                        </wps:spPr>
                        <wps:txbx>
                          <w:txbxContent>
                            <w:p w14:paraId="3ED6DA65" w14:textId="387874CF" w:rsidR="004833BA" w:rsidRPr="00D1271F" w:rsidRDefault="004833BA" w:rsidP="00AA7562">
                              <w:pPr>
                                <w:pStyle w:val="Captionthesis"/>
                                <w:rPr>
                                  <w:rFonts w:eastAsiaTheme="majorEastAsia"/>
                                  <w:sz w:val="26"/>
                                  <w:szCs w:val="26"/>
                                </w:rPr>
                              </w:pPr>
                              <w:r>
                                <w:t>Figure 31. Sugar yield at harvest. No significant difference between oil radish treatments. Oil radish grazed did not produce a different sugar yield to beet following stubble. Sugar beet following ungrazed oil radish produced a significantly greater sugar yield than stubble (</w:t>
                              </w:r>
                              <w:r>
                                <w:rPr>
                                  <w:i/>
                                </w:rPr>
                                <w:t>P=0.046</w:t>
                              </w:r>
                              <w:r>
                                <w:t>). Error bars show S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127" name="Chart 127"/>
                        <wpg:cNvFrPr/>
                        <wpg:xfrm>
                          <a:off x="0" y="0"/>
                          <a:ext cx="4572000" cy="2743200"/>
                        </wpg:xfrm>
                        <a:graphic>
                          <a:graphicData uri="http://schemas.openxmlformats.org/drawingml/2006/chart">
                            <c:chart xmlns:c="http://schemas.openxmlformats.org/drawingml/2006/chart" xmlns:r="http://schemas.openxmlformats.org/officeDocument/2006/relationships" r:id="rId84"/>
                          </a:graphicData>
                        </a:graphic>
                      </wpg:graphicFrame>
                    </wpg:wgp>
                  </a:graphicData>
                </a:graphic>
              </wp:anchor>
            </w:drawing>
          </mc:Choice>
          <mc:Fallback>
            <w:pict>
              <v:group w14:anchorId="512705C5" id="Group 125" o:spid="_x0000_s1147" style="position:absolute;margin-left:45.65pt;margin-top:9.35pt;width:5in;height:269.95pt;z-index:251710464;mso-position-horizontal-relative:margin" coordsize="45720,34283"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">
                <v:shape id="Text Box 126" o:spid="_x0000_s1148" type="#_x0000_t202" style="position:absolute;left:1238;top:27432;width:43199;height:6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" stroked="f">
                  <v:textbox style="mso-fit-shape-to-text:t" inset="0,0,0,0">
                    <w:txbxContent>
                      <w:p w14:paraId="3ED6DA65" w14:textId="387874CF" w:rsidR="004833BA" w:rsidRPr="00D1271F" w:rsidRDefault="004833BA" w:rsidP="00AA7562">
                        <w:pPr>
                          <w:pStyle w:val="Captionthesis"/>
                          <w:rPr>
                            <w:rFonts w:eastAsiaTheme="majorEastAsia"/>
                            <w:sz w:val="26"/>
                            <w:szCs w:val="26"/>
                          </w:rPr>
                        </w:pPr>
                        <w:r>
                          <w:t>Figure 31. Sugar yield at harvest. No significant difference between oil radish treatments. Oil radish grazed did not produce a different sugar yield to beet following stubble. Sugar beet following ungrazed oil radish produced a significantly greater sugar yield than stubble (</w:t>
                        </w:r>
                        <w:r>
                          <w:rPr>
                            <w:i/>
                          </w:rPr>
                          <w:t>P=0.046</w:t>
                        </w:r>
                        <w:r>
                          <w:t>). Error bars show SEM</w:t>
                        </w:r>
                      </w:p>
                    </w:txbxContent>
                  </v:textbox>
                </v:shape>
                <v:shape id="Chart 127" o:spid="_x0000_s1149" type="#_x0000_t75" style="position:absolute;width:45720;height:2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">
                  <v:imagedata r:id="rId85" o:title=""/>
                  <o:lock v:ext="edit" aspectratio="f"/>
                </v:shape>
                <w10:wrap type="topAndBottom" anchorx="margin"/>
              </v:group>
            </w:pict>
          </mc:Fallback>
        </mc:AlternateContent>
      </w:r>
      <w:r w:rsidR="00AA7562">
        <w:t xml:space="preserve">It is possible that in years where there is less drought and heat stress this would be less important for the success of a sugar beet crop but does highlight the importance of unrestrictive soil conditions on sugar beet yield. It is possible that prolonged use of cover crops in the rotation may lead to better soil structure and better access to water for cash crops. This is likely to be of </w:t>
      </w:r>
      <w:proofErr w:type="gramStart"/>
      <w:r w:rsidR="00AA7562">
        <w:t>particular importance</w:t>
      </w:r>
      <w:proofErr w:type="gramEnd"/>
      <w:r w:rsidR="00AA7562">
        <w:t xml:space="preserve"> with potential climate change leading to hotter summers and the likelihood of reduced opportunity for irrigation. </w:t>
      </w:r>
    </w:p>
    <w:p w14:paraId="4B71953D" w14:textId="151C67E3" w:rsidR="00920D26" w:rsidRDefault="00920D26" w:rsidP="00920D26">
      <w:pPr>
        <w:pStyle w:val="Heading4"/>
      </w:pPr>
      <w:proofErr w:type="spellStart"/>
      <w:r>
        <w:t>Shimpling</w:t>
      </w:r>
      <w:proofErr w:type="spellEnd"/>
      <w:r>
        <w:t xml:space="preserve"> 2016</w:t>
      </w:r>
    </w:p>
    <w:p w14:paraId="7DCA3ECF" w14:textId="37429BC9" w:rsidR="00920D26" w:rsidRDefault="00920D26" w:rsidP="00920D26"/>
    <w:p w14:paraId="115F4E61" w14:textId="5B33B7A9" w:rsidR="003140DA" w:rsidRDefault="003140DA" w:rsidP="003140DA">
      <w:pPr>
        <w:spacing w:line="360" w:lineRule="auto"/>
      </w:pPr>
      <w:r>
        <w:t xml:space="preserve">No differences in penetration resistance was measured throughout the experiment suggesting that no treatments had a great effect on the soil strength. In the early spring, soil following rye and black oat had significantly more aggregates &gt; 5mm in diameter. This suggests that the cereal cover crops had enmeshed the soil and had resulted in a more friable soil profile. However, the difference was only slight and after seedbed production using a power harrow the differences disappeared. This suggests that if growers were aiming to achieve long term changes to soil </w:t>
      </w:r>
      <w:proofErr w:type="gramStart"/>
      <w:r>
        <w:t>aggregation</w:t>
      </w:r>
      <w:proofErr w:type="gramEnd"/>
      <w:r>
        <w:t xml:space="preserve"> they may have to alter the secondary tillage practises of the farm. </w:t>
      </w:r>
    </w:p>
    <w:p w14:paraId="6A19BD83" w14:textId="368EBBA1" w:rsidR="003E1310" w:rsidRDefault="003E1310" w:rsidP="003140DA">
      <w:pPr>
        <w:spacing w:line="360" w:lineRule="auto"/>
      </w:pPr>
      <w:r>
        <w:t xml:space="preserve">At </w:t>
      </w:r>
      <w:proofErr w:type="spellStart"/>
      <w:r>
        <w:t>Shimpling</w:t>
      </w:r>
      <w:proofErr w:type="spellEnd"/>
      <w:r>
        <w:t xml:space="preserve"> the cereal cover crops produced significantly more biomass than radish or </w:t>
      </w:r>
      <w:proofErr w:type="spellStart"/>
      <w:r>
        <w:t>egyptian</w:t>
      </w:r>
      <w:proofErr w:type="spellEnd"/>
      <w:r>
        <w:t xml:space="preserve"> clover. This may explain the differences in aggregation as the cereal cover crops are more likely to have more root density to enmesh the soil particles and increase wetting &amp; drying cycles. </w:t>
      </w:r>
    </w:p>
    <w:p w14:paraId="1CC0EB6E" w14:textId="6E363ADA" w:rsidR="003E1310" w:rsidRDefault="003E1310" w:rsidP="003140DA">
      <w:pPr>
        <w:spacing w:line="360" w:lineRule="auto"/>
      </w:pPr>
      <w:r>
        <w:t xml:space="preserve">Sugar beet canopy growth was significantly greater following bare soil and tillage radish than all other treatments (Fig.32). It’s possible that this is as a result of better access to </w:t>
      </w:r>
      <w:r>
        <w:lastRenderedPageBreak/>
        <w:t xml:space="preserve">nitrogen as cover crops such as rye, oat and </w:t>
      </w:r>
      <w:proofErr w:type="spellStart"/>
      <w:r>
        <w:t>egyptian</w:t>
      </w:r>
      <w:proofErr w:type="spellEnd"/>
      <w:r>
        <w:t xml:space="preserve"> clover have been linked to lock up of nitrogen fertiliser due to their relatively high carbon-nitrogen ratio </w:t>
      </w:r>
      <w:r w:rsidR="00985953">
        <w:fldChar w:fldCharType="begin"/>
      </w:r>
      <w:r w:rsidR="00985953">
        <w:instrText xml:space="preserve"> ADDIN EN.CITE &lt;EndNote&gt;&lt;Cite&gt;&lt;Author&gt;Wyland&lt;/Author&gt;&lt;Year&gt;1995&lt;/Year&gt;&lt;RecNum&gt;339&lt;/RecNum&gt;&lt;DisplayText&gt;(Wyland et al., 1995)&lt;/DisplayText&gt;&lt;record&gt;&lt;rec-number&gt;339&lt;/rec-number&gt;&lt;foreign-keys&gt;&lt;key app="EN" db-id="5tds050ayxret0eazadpt0saxszavsdzexrf" timestamp="1559830083"&gt;339&lt;/key&gt;&lt;/foreign-keys&gt;&lt;ref-type name="Journal Article"&gt;17&lt;/ref-type&gt;&lt;contributors&gt;&lt;authors&gt;&lt;author&gt;Wyland, L. J.&lt;/author&gt;&lt;author&gt;Jackson, L. E.&lt;/author&gt;&lt;author&gt;Schulbach, K. F.&lt;/author&gt;&lt;/authors&gt;&lt;/contributors&gt;&lt;auth-address&gt;WYLAND, LJ (reprint author), UNIV CALIF DAVIS,DEPT VEGETABLE CROPS,DAVIS,CA 95616, USA.&lt;/auth-address&gt;&lt;titles&gt;&lt;title&gt;Soil-plant nitrogen dynamics following incorporation of a mature rye cover crop in a lettuce production system&lt;/title&gt;&lt;secondary-title&gt;Journal of Agricultural Science&lt;/secondary-title&gt;&lt;alt-title&gt;J. Agric. Sci.&lt;/alt-title&gt;&lt;/titles&gt;&lt;periodical&gt;&lt;full-title&gt;Journal of Agricultural Science&lt;/full-title&gt;&lt;abbr-1&gt;J. Agric. Sci.&lt;/abbr-1&gt;&lt;/periodical&gt;&lt;alt-periodical&gt;&lt;full-title&gt;Journal of Agricultural Science&lt;/full-title&gt;&lt;abbr-1&gt;J. Agric. Sci.&lt;/abbr-1&gt;&lt;/alt-periodical&gt;&lt;pages&gt;17-25&lt;/pages&gt;&lt;volume&gt;124&lt;/volume&gt;&lt;keywords&gt;&lt;keyword&gt;microbial biomass nitrogen&lt;/keyword&gt;&lt;keyword&gt;annual grassland&lt;/keyword&gt;&lt;keyword&gt;carbon-dioxide&lt;/keyword&gt;&lt;keyword&gt;no-tillage&lt;/keyword&gt;&lt;keyword&gt;nitrate&lt;/keyword&gt;&lt;keyword&gt;mineralization&lt;/keyword&gt;&lt;keyword&gt;decomposition&lt;/keyword&gt;&lt;keyword&gt;ammonium&lt;/keyword&gt;&lt;keyword&gt;immobilization&lt;/keyword&gt;&lt;keyword&gt;winter&lt;/keyword&gt;&lt;keyword&gt;Agriculture&lt;/keyword&gt;&lt;/keywords&gt;&lt;dates&gt;&lt;year&gt;1995&lt;/year&gt;&lt;pub-dates&gt;&lt;date&gt;Feb&lt;/date&gt;&lt;/pub-dates&gt;&lt;/dates&gt;&lt;isbn&gt;0021-8596&lt;/isbn&gt;&lt;accession-num&gt;WOS:A1995QG05300003&lt;/accession-num&gt;&lt;work-type&gt;Article&lt;/work-type&gt;&lt;urls&gt;&lt;related-urls&gt;&lt;url&gt;&amp;lt;Go to ISI&amp;gt;://WOS:A1995QG05300003&lt;/url&gt;&lt;/related-urls&gt;&lt;/urls&gt;&lt;electronic-resource-num&gt;10.1017/s0021859600071203&lt;/electronic-resource-num&gt;&lt;language&gt;English&lt;/language&gt;&lt;/record&gt;&lt;/Cite&gt;&lt;/EndNote&gt;</w:instrText>
      </w:r>
      <w:r w:rsidR="00985953">
        <w:fldChar w:fldCharType="separate"/>
      </w:r>
      <w:r w:rsidR="00985953">
        <w:rPr>
          <w:noProof/>
        </w:rPr>
        <w:t>(Wyland et al., 1995)</w:t>
      </w:r>
      <w:r w:rsidR="00985953">
        <w:fldChar w:fldCharType="end"/>
      </w:r>
      <w:r>
        <w:t xml:space="preserve">. However, no differences in nitrogen content of sugar beet leaves was recorded in any treatment. This suggests that the differences in sugar beet growth were as a result of restrictions in the soil which may have been lesser in tillage radish and bare soil </w:t>
      </w:r>
      <w:r w:rsidR="004B2D52">
        <w:rPr>
          <w:noProof/>
          <w:lang w:eastAsia="en-GB"/>
        </w:rPr>
        <mc:AlternateContent>
          <mc:Choice Requires="wpg">
            <w:drawing>
              <wp:anchor distT="0" distB="0" distL="114300" distR="114300" simplePos="0" relativeHeight="251712512" behindDoc="0" locked="0" layoutInCell="1" allowOverlap="1" wp14:anchorId="58DBD01C" wp14:editId="2C7781E2">
                <wp:simplePos x="0" y="0"/>
                <wp:positionH relativeFrom="margin">
                  <wp:posOffset>703580</wp:posOffset>
                </wp:positionH>
                <wp:positionV relativeFrom="paragraph">
                  <wp:posOffset>1604010</wp:posOffset>
                </wp:positionV>
                <wp:extent cx="4319905" cy="3431540"/>
                <wp:effectExtent l="0" t="0" r="4445" b="0"/>
                <wp:wrapTopAndBottom/>
                <wp:docPr id="128" name="Group 128"/>
                <wp:cNvGraphicFramePr/>
                <a:graphic xmlns:a="http://schemas.openxmlformats.org/drawingml/2006/main">
                  <a:graphicData uri="http://schemas.microsoft.com/office/word/2010/wordprocessingGroup">
                    <wpg:wgp>
                      <wpg:cNvGrpSpPr/>
                      <wpg:grpSpPr>
                        <a:xfrm>
                          <a:off x="0" y="0"/>
                          <a:ext cx="4319905" cy="3431540"/>
                          <a:chOff x="0" y="0"/>
                          <a:chExt cx="4319905" cy="3431540"/>
                        </a:xfrm>
                      </wpg:grpSpPr>
                      <wpg:graphicFrame>
                        <wpg:cNvPr id="129" name="Chart 129"/>
                        <wpg:cNvFrPr/>
                        <wpg:xfrm>
                          <a:off x="0" y="0"/>
                          <a:ext cx="4319905" cy="2879725"/>
                        </wpg:xfrm>
                        <a:graphic>
                          <a:graphicData uri="http://schemas.openxmlformats.org/drawingml/2006/chart">
                            <c:chart xmlns:c="http://schemas.openxmlformats.org/drawingml/2006/chart" xmlns:r="http://schemas.openxmlformats.org/officeDocument/2006/relationships" r:id="rId86"/>
                          </a:graphicData>
                        </a:graphic>
                      </wpg:graphicFrame>
                      <wps:wsp>
                        <wps:cNvPr id="130" name="Text Box 130"/>
                        <wps:cNvSpPr txBox="1"/>
                        <wps:spPr>
                          <a:xfrm>
                            <a:off x="0" y="2886075"/>
                            <a:ext cx="4319905" cy="545465"/>
                          </a:xfrm>
                          <a:prstGeom prst="rect">
                            <a:avLst/>
                          </a:prstGeom>
                          <a:solidFill>
                            <a:prstClr val="white"/>
                          </a:solidFill>
                          <a:ln>
                            <a:noFill/>
                          </a:ln>
                        </wps:spPr>
                        <wps:txbx>
                          <w:txbxContent>
                            <w:p w14:paraId="6A2548BF" w14:textId="42C72C6A" w:rsidR="004833BA" w:rsidRPr="00B41CE9" w:rsidRDefault="004833BA" w:rsidP="003E1310">
                              <w:pPr>
                                <w:pStyle w:val="Captionthesis"/>
                                <w:rPr>
                                  <w:sz w:val="24"/>
                                </w:rPr>
                              </w:pPr>
                              <w:r>
                                <w:t>Figure 32. Sugar beet canopy cover over time at Shimpling field experiment. Differences between treatment and an interaction over time (</w:t>
                              </w:r>
                              <w:r w:rsidRPr="00EE025E">
                                <w:rPr>
                                  <w:i/>
                                </w:rPr>
                                <w:t>P=</w:t>
                              </w:r>
                              <w:r>
                                <w:t xml:space="preserve">0.002, </w:t>
                              </w:r>
                              <w:r w:rsidRPr="000377E7">
                                <w:rPr>
                                  <w:i/>
                                </w:rPr>
                                <w:t>P=</w:t>
                              </w:r>
                              <w:r>
                                <w:t xml:space="preserve">0.031 respectively) error bars show SED of treatment and tim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DBD01C" id="Group 128" o:spid="_x0000_s1150" style="position:absolute;margin-left:55.4pt;margin-top:126.3pt;width:340.15pt;height:270.2pt;z-index:251712512;mso-position-horizontal-relative:margin" coordsize="43199,3431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">
                <v:shape id="Chart 129" o:spid="_x0000_s1151" type="#_x0000_t75" style="position:absolute;width:43220;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">
                  <v:imagedata r:id="rId87" o:title=""/>
                  <o:lock v:ext="edit" aspectratio="f"/>
                </v:shape>
                <v:shape id="Text Box 130" o:spid="_x0000_s1152" type="#_x0000_t202" style="position:absolute;top:28860;width:43199;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" stroked="f">
                  <v:textbox style="mso-fit-shape-to-text:t" inset="0,0,0,0">
                    <w:txbxContent>
                      <w:p w14:paraId="6A2548BF" w14:textId="42C72C6A" w:rsidR="004833BA" w:rsidRPr="00B41CE9" w:rsidRDefault="004833BA" w:rsidP="003E1310">
                        <w:pPr>
                          <w:pStyle w:val="Captionthesis"/>
                          <w:rPr>
                            <w:sz w:val="24"/>
                          </w:rPr>
                        </w:pPr>
                        <w:r>
                          <w:t>Figure 32. Sugar beet canopy cover over time at Shimpling field experiment. Differences between treatment and an interaction over time (</w:t>
                        </w:r>
                        <w:r w:rsidRPr="00EE025E">
                          <w:rPr>
                            <w:i/>
                          </w:rPr>
                          <w:t>P=</w:t>
                        </w:r>
                        <w:r>
                          <w:t xml:space="preserve">0.002, </w:t>
                        </w:r>
                        <w:r w:rsidRPr="000377E7">
                          <w:rPr>
                            <w:i/>
                          </w:rPr>
                          <w:t>P=</w:t>
                        </w:r>
                        <w:r>
                          <w:t xml:space="preserve">0.031 respectively) error bars show SED of treatment and time. </w:t>
                        </w:r>
                      </w:p>
                    </w:txbxContent>
                  </v:textbox>
                </v:shape>
                <w10:wrap type="topAndBottom" anchorx="margin"/>
              </v:group>
            </w:pict>
          </mc:Fallback>
        </mc:AlternateContent>
      </w:r>
      <w:r>
        <w:t xml:space="preserve">treatments. </w:t>
      </w:r>
    </w:p>
    <w:p w14:paraId="424EAB1D" w14:textId="050DF241" w:rsidR="003E1310" w:rsidRDefault="00AE3A25" w:rsidP="003140DA">
      <w:pPr>
        <w:spacing w:line="360" w:lineRule="auto"/>
      </w:pPr>
      <w:r>
        <w:rPr>
          <w:noProof/>
          <w:lang w:eastAsia="en-GB"/>
        </w:rPr>
        <mc:AlternateContent>
          <mc:Choice Requires="wps">
            <w:drawing>
              <wp:anchor distT="0" distB="0" distL="114300" distR="114300" simplePos="0" relativeHeight="251722752" behindDoc="0" locked="0" layoutInCell="1" allowOverlap="1" wp14:anchorId="731F2C36" wp14:editId="338E080F">
                <wp:simplePos x="0" y="0"/>
                <wp:positionH relativeFrom="column">
                  <wp:posOffset>6800850</wp:posOffset>
                </wp:positionH>
                <wp:positionV relativeFrom="paragraph">
                  <wp:posOffset>1335347</wp:posOffset>
                </wp:positionV>
                <wp:extent cx="304800" cy="314325"/>
                <wp:effectExtent l="0" t="0" r="0" b="9525"/>
                <wp:wrapNone/>
                <wp:docPr id="143" name="Text Box 143"/>
                <wp:cNvGraphicFramePr/>
                <a:graphic xmlns:a="http://schemas.openxmlformats.org/drawingml/2006/main">
                  <a:graphicData uri="http://schemas.microsoft.com/office/word/2010/wordprocessingShape">
                    <wps:wsp>
                      <wps:cNvSpPr txBox="1"/>
                      <wps:spPr>
                        <a:xfrm>
                          <a:off x="0" y="0"/>
                          <a:ext cx="304800" cy="314325"/>
                        </a:xfrm>
                        <a:prstGeom prst="rect">
                          <a:avLst/>
                        </a:prstGeom>
                        <a:solidFill>
                          <a:sysClr val="window" lastClr="FFFFFF"/>
                        </a:solidFill>
                        <a:ln w="6350">
                          <a:noFill/>
                        </a:ln>
                      </wps:spPr>
                      <wps:txbx>
                        <w:txbxContent>
                          <w:p w14:paraId="78622ED0" w14:textId="77777777" w:rsidR="004833BA" w:rsidRDefault="004833BA" w:rsidP="00AE3A25">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1F2C36" id="Text Box 143" o:spid="_x0000_s1153" type="#_x0000_t202" style="position:absolute;margin-left:535.5pt;margin-top:105.15pt;width:24pt;height:24.7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" fillcolor="window" stroked="f" strokeweight=".5pt">
                <v:textbox>
                  <w:txbxContent>
                    <w:p w14:paraId="78622ED0" w14:textId="77777777" w:rsidR="004833BA" w:rsidRDefault="004833BA" w:rsidP="00AE3A25">
                      <w:r>
                        <w:t>D</w:t>
                      </w:r>
                    </w:p>
                  </w:txbxContent>
                </v:textbox>
              </v:shape>
            </w:pict>
          </mc:Fallback>
        </mc:AlternateContent>
      </w:r>
      <w:r>
        <w:rPr>
          <w:noProof/>
          <w:lang w:eastAsia="en-GB"/>
        </w:rPr>
        <mc:AlternateContent>
          <mc:Choice Requires="wps">
            <w:drawing>
              <wp:anchor distT="0" distB="0" distL="114300" distR="114300" simplePos="0" relativeHeight="251723776" behindDoc="0" locked="0" layoutInCell="1" allowOverlap="1" wp14:anchorId="0921E97E" wp14:editId="3A29A143">
                <wp:simplePos x="0" y="0"/>
                <wp:positionH relativeFrom="column">
                  <wp:posOffset>2219325</wp:posOffset>
                </wp:positionH>
                <wp:positionV relativeFrom="paragraph">
                  <wp:posOffset>1274363</wp:posOffset>
                </wp:positionV>
                <wp:extent cx="304800" cy="314325"/>
                <wp:effectExtent l="0" t="0" r="0" b="9525"/>
                <wp:wrapNone/>
                <wp:docPr id="144" name="Text Box 144"/>
                <wp:cNvGraphicFramePr/>
                <a:graphic xmlns:a="http://schemas.openxmlformats.org/drawingml/2006/main">
                  <a:graphicData uri="http://schemas.microsoft.com/office/word/2010/wordprocessingShape">
                    <wps:wsp>
                      <wps:cNvSpPr txBox="1"/>
                      <wps:spPr>
                        <a:xfrm>
                          <a:off x="0" y="0"/>
                          <a:ext cx="304800" cy="314325"/>
                        </a:xfrm>
                        <a:prstGeom prst="rect">
                          <a:avLst/>
                        </a:prstGeom>
                        <a:solidFill>
                          <a:sysClr val="window" lastClr="FFFFFF"/>
                        </a:solidFill>
                        <a:ln w="6350">
                          <a:noFill/>
                        </a:ln>
                      </wps:spPr>
                      <wps:txbx>
                        <w:txbxContent>
                          <w:p w14:paraId="5BC0ACA8" w14:textId="77777777" w:rsidR="004833BA" w:rsidRDefault="004833BA" w:rsidP="00AE3A2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21E97E" id="Text Box 144" o:spid="_x0000_s1154" type="#_x0000_t202" style="position:absolute;margin-left:174.75pt;margin-top:100.35pt;width:24pt;height:24.7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" fillcolor="window" stroked="f" strokeweight=".5pt">
                <v:textbox>
                  <w:txbxContent>
                    <w:p w14:paraId="5BC0ACA8" w14:textId="77777777" w:rsidR="004833BA" w:rsidRDefault="004833BA" w:rsidP="00AE3A25">
                      <w:r>
                        <w:t>C</w:t>
                      </w:r>
                    </w:p>
                  </w:txbxContent>
                </v:textbox>
              </v:shape>
            </w:pict>
          </mc:Fallback>
        </mc:AlternateContent>
      </w:r>
      <w:r w:rsidR="003E1310">
        <w:t>During the heat wave canopy temperature was not significantly different between treatments and was higher than at Holkham. It is likely that this is a result of higher air temperatures in the area. In the period between June and August the air temperature was consistently 3</w:t>
      </w:r>
      <w:r w:rsidR="003E1310" w:rsidRPr="003E1310">
        <w:rPr>
          <w:vertAlign w:val="superscript"/>
        </w:rPr>
        <w:t>o</w:t>
      </w:r>
      <w:r w:rsidR="003E1310">
        <w:t xml:space="preserve">C higher in </w:t>
      </w:r>
      <w:proofErr w:type="spellStart"/>
      <w:r w:rsidR="003E1310">
        <w:t>Shimpling</w:t>
      </w:r>
      <w:proofErr w:type="spellEnd"/>
      <w:r w:rsidR="003E1310">
        <w:t xml:space="preserve"> than at Holkham which is close to the coast. It’s possible that this led to greater water stress. </w:t>
      </w:r>
    </w:p>
    <w:p w14:paraId="0F09C0A6" w14:textId="3E8233BC" w:rsidR="003E1310" w:rsidRPr="00920D26" w:rsidRDefault="00AE3A25" w:rsidP="003140DA">
      <w:pPr>
        <w:spacing w:line="360" w:lineRule="auto"/>
      </w:pPr>
      <w:r>
        <w:t xml:space="preserve">Yield results showed that there were no differences between cover crop treatments (Fig.33). It is possible that there was a negative effect of having a large canopy during the heatwave in 2018 which may have led to a lower yield (Fig.34). Previous researchers have suggested that when plants experience extreme </w:t>
      </w:r>
      <w:proofErr w:type="gramStart"/>
      <w:r>
        <w:t>temperatures</w:t>
      </w:r>
      <w:proofErr w:type="gramEnd"/>
      <w:r>
        <w:t xml:space="preserve"> they can lose water through leaves without any effect on transpiration leading to no net benefit to sugar yield. It’s possible that the larger canopy seen after bare soil and tillage radish, on a normal year would have resulted in higher yield but due to the increased canopy growth they were inefficient with water during the heatwave. </w:t>
      </w:r>
    </w:p>
    <w:p w14:paraId="1CABE7ED" w14:textId="27087778" w:rsidR="00B65C2C" w:rsidRDefault="00B65C2C" w:rsidP="004833BA">
      <w:r>
        <w:rPr>
          <w:noProof/>
          <w:lang w:eastAsia="en-GB"/>
        </w:rPr>
        <w:lastRenderedPageBreak/>
        <mc:AlternateContent>
          <mc:Choice Requires="wpg">
            <w:drawing>
              <wp:anchor distT="0" distB="0" distL="114300" distR="114300" simplePos="0" relativeHeight="251728896" behindDoc="0" locked="0" layoutInCell="1" allowOverlap="1" wp14:anchorId="17C2FC5C" wp14:editId="3DD30A44">
                <wp:simplePos x="0" y="0"/>
                <wp:positionH relativeFrom="margin">
                  <wp:align>center</wp:align>
                </wp:positionH>
                <wp:positionV relativeFrom="paragraph">
                  <wp:posOffset>3493446</wp:posOffset>
                </wp:positionV>
                <wp:extent cx="4742180" cy="3104515"/>
                <wp:effectExtent l="0" t="0" r="1270" b="635"/>
                <wp:wrapTopAndBottom/>
                <wp:docPr id="148" name="Group 148"/>
                <wp:cNvGraphicFramePr/>
                <a:graphic xmlns:a="http://schemas.openxmlformats.org/drawingml/2006/main">
                  <a:graphicData uri="http://schemas.microsoft.com/office/word/2010/wordprocessingGroup">
                    <wpg:wgp>
                      <wpg:cNvGrpSpPr/>
                      <wpg:grpSpPr>
                        <a:xfrm>
                          <a:off x="0" y="0"/>
                          <a:ext cx="4742180" cy="3104515"/>
                          <a:chOff x="0" y="0"/>
                          <a:chExt cx="4742180" cy="3104585"/>
                        </a:xfrm>
                      </wpg:grpSpPr>
                      <wpg:graphicFrame>
                        <wpg:cNvPr id="141" name="Chart 141"/>
                        <wpg:cNvFrPr/>
                        <wpg:xfrm>
                          <a:off x="142504" y="0"/>
                          <a:ext cx="4319905" cy="2879725"/>
                        </wpg:xfrm>
                        <a:graphic>
                          <a:graphicData uri="http://schemas.openxmlformats.org/drawingml/2006/chart">
                            <c:chart xmlns:c="http://schemas.openxmlformats.org/drawingml/2006/chart" xmlns:r="http://schemas.openxmlformats.org/officeDocument/2006/relationships" r:id="rId88"/>
                          </a:graphicData>
                        </a:graphic>
                      </wpg:graphicFrame>
                      <wps:wsp>
                        <wps:cNvPr id="147" name="Text Box 147"/>
                        <wps:cNvSpPr txBox="1"/>
                        <wps:spPr>
                          <a:xfrm>
                            <a:off x="0" y="2837885"/>
                            <a:ext cx="4742180" cy="266700"/>
                          </a:xfrm>
                          <a:prstGeom prst="rect">
                            <a:avLst/>
                          </a:prstGeom>
                          <a:solidFill>
                            <a:prstClr val="white"/>
                          </a:solidFill>
                          <a:ln>
                            <a:noFill/>
                          </a:ln>
                        </wps:spPr>
                        <wps:txbx>
                          <w:txbxContent>
                            <w:p w14:paraId="11D9715D" w14:textId="11108634" w:rsidR="004833BA" w:rsidRPr="00FC1DBE" w:rsidRDefault="004833BA" w:rsidP="00AE3A25">
                              <w:pPr>
                                <w:pStyle w:val="Captionthesis"/>
                                <w:rPr>
                                  <w:noProof/>
                                  <w:sz w:val="24"/>
                                </w:rPr>
                              </w:pPr>
                              <w:r w:rsidRPr="00FC1DBE">
                                <w:t xml:space="preserve">Figure </w:t>
                              </w:r>
                              <w:r>
                                <w:t>34. Significant negative relationship between canopy cover at 77DAS and sugar yield (</w:t>
                              </w:r>
                              <w:r>
                                <w:rPr>
                                  <w:i/>
                                </w:rPr>
                                <w:t>P=0.015</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C2FC5C" id="Group 148" o:spid="_x0000_s1155" style="position:absolute;margin-left:0;margin-top:275.05pt;width:373.4pt;height:244.45pt;z-index:251728896;mso-position-horizontal:center;mso-position-horizontal-relative:margin" coordsize="47421,31045"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">
                <v:shape id="Chart 141" o:spid="_x0000_s1156" type="#_x0000_t75" style="position:absolute;left:1402;width:43220;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">
                  <v:imagedata r:id="rId89" o:title=""/>
                  <o:lock v:ext="edit" aspectratio="f"/>
                </v:shape>
                <v:shape id="Text Box 147" o:spid="_x0000_s1157" type="#_x0000_t202" style="position:absolute;top:28378;width:474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" stroked="f">
                  <v:textbox style="mso-fit-shape-to-text:t" inset="0,0,0,0">
                    <w:txbxContent>
                      <w:p w14:paraId="11D9715D" w14:textId="11108634" w:rsidR="004833BA" w:rsidRPr="00FC1DBE" w:rsidRDefault="004833BA" w:rsidP="00AE3A25">
                        <w:pPr>
                          <w:pStyle w:val="Captionthesis"/>
                          <w:rPr>
                            <w:noProof/>
                            <w:sz w:val="24"/>
                          </w:rPr>
                        </w:pPr>
                        <w:r w:rsidRPr="00FC1DBE">
                          <w:t xml:space="preserve">Figure </w:t>
                        </w:r>
                        <w:r>
                          <w:t>34. Significant negative relationship between canopy cover at 77DAS and sugar yield (</w:t>
                        </w:r>
                        <w:r>
                          <w:rPr>
                            <w:i/>
                          </w:rPr>
                          <w:t>P=0.015</w:t>
                        </w:r>
                        <w:r>
                          <w:t xml:space="preserve">).  </w:t>
                        </w:r>
                      </w:p>
                    </w:txbxContent>
                  </v:textbox>
                </v:shape>
                <w10:wrap type="topAndBottom" anchorx="margin"/>
              </v:group>
            </w:pict>
          </mc:Fallback>
        </mc:AlternateContent>
      </w:r>
      <w:r>
        <w:rPr>
          <w:noProof/>
          <w:lang w:eastAsia="en-GB"/>
        </w:rPr>
        <mc:AlternateContent>
          <mc:Choice Requires="wpg">
            <w:drawing>
              <wp:anchor distT="0" distB="0" distL="114300" distR="114300" simplePos="0" relativeHeight="251725824" behindDoc="0" locked="0" layoutInCell="1" allowOverlap="1" wp14:anchorId="0C10D591" wp14:editId="4F2004F4">
                <wp:simplePos x="0" y="0"/>
                <wp:positionH relativeFrom="margin">
                  <wp:align>center</wp:align>
                </wp:positionH>
                <wp:positionV relativeFrom="paragraph">
                  <wp:posOffset>605</wp:posOffset>
                </wp:positionV>
                <wp:extent cx="4742180" cy="3279149"/>
                <wp:effectExtent l="0" t="0" r="1270" b="0"/>
                <wp:wrapTopAndBottom/>
                <wp:docPr id="146" name="Group 146"/>
                <wp:cNvGraphicFramePr/>
                <a:graphic xmlns:a="http://schemas.openxmlformats.org/drawingml/2006/main">
                  <a:graphicData uri="http://schemas.microsoft.com/office/word/2010/wordprocessingGroup">
                    <wpg:wgp>
                      <wpg:cNvGrpSpPr/>
                      <wpg:grpSpPr>
                        <a:xfrm>
                          <a:off x="0" y="0"/>
                          <a:ext cx="4742180" cy="3279149"/>
                          <a:chOff x="0" y="0"/>
                          <a:chExt cx="4742180" cy="3279149"/>
                        </a:xfrm>
                      </wpg:grpSpPr>
                      <wpg:graphicFrame>
                        <wpg:cNvPr id="142" name="Chart 142"/>
                        <wpg:cNvFrPr/>
                        <wpg:xfrm>
                          <a:off x="59377" y="0"/>
                          <a:ext cx="4319905" cy="2879725"/>
                        </wpg:xfrm>
                        <a:graphic>
                          <a:graphicData uri="http://schemas.openxmlformats.org/drawingml/2006/chart">
                            <c:chart xmlns:c="http://schemas.openxmlformats.org/drawingml/2006/chart" xmlns:r="http://schemas.openxmlformats.org/officeDocument/2006/relationships" r:id="rId90"/>
                          </a:graphicData>
                        </a:graphic>
                      </wpg:graphicFrame>
                      <wps:wsp>
                        <wps:cNvPr id="145" name="Text Box 145"/>
                        <wps:cNvSpPr txBox="1"/>
                        <wps:spPr>
                          <a:xfrm>
                            <a:off x="0" y="2873384"/>
                            <a:ext cx="4742180" cy="405765"/>
                          </a:xfrm>
                          <a:prstGeom prst="rect">
                            <a:avLst/>
                          </a:prstGeom>
                          <a:solidFill>
                            <a:prstClr val="white"/>
                          </a:solidFill>
                          <a:ln>
                            <a:noFill/>
                          </a:ln>
                        </wps:spPr>
                        <wps:txbx>
                          <w:txbxContent>
                            <w:p w14:paraId="3AB25059" w14:textId="0D88BD3B" w:rsidR="004833BA" w:rsidRPr="00FC1DBE" w:rsidRDefault="004833BA" w:rsidP="00AE3A25">
                              <w:pPr>
                                <w:pStyle w:val="Captionthesis"/>
                                <w:rPr>
                                  <w:noProof/>
                                  <w:sz w:val="24"/>
                                </w:rPr>
                              </w:pPr>
                              <w:r w:rsidRPr="00FC1DBE">
                                <w:t xml:space="preserve">Figure </w:t>
                              </w:r>
                              <w:r>
                                <w:t>33. Sugar yield at harvest of experiment. No significant differences between treatment (</w:t>
                              </w:r>
                              <w:r>
                                <w:rPr>
                                  <w:i/>
                                </w:rPr>
                                <w:t>P&gt;0.05</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10D591" id="Group 146" o:spid="_x0000_s1158" style="position:absolute;margin-left:0;margin-top:.05pt;width:373.4pt;height:258.2pt;z-index:251725824;mso-position-horizontal:center;mso-position-horizontal-relative:margin" coordsize="47421,32791" o:gfxdata="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&#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">
                <v:shape id="Chart 142" o:spid="_x0000_s1159" type="#_x0000_t75" style="position:absolute;left:609;width:43160;height:287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">
                  <v:imagedata r:id="rId91" o:title=""/>
                  <o:lock v:ext="edit" aspectratio="f"/>
                </v:shape>
                <v:shape id="Text Box 145" o:spid="_x0000_s1160" type="#_x0000_t202" style="position:absolute;top:28733;width:4742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" stroked="f">
                  <v:textbox style="mso-fit-shape-to-text:t" inset="0,0,0,0">
                    <w:txbxContent>
                      <w:p w14:paraId="3AB25059" w14:textId="0D88BD3B" w:rsidR="004833BA" w:rsidRPr="00FC1DBE" w:rsidRDefault="004833BA" w:rsidP="00AE3A25">
                        <w:pPr>
                          <w:pStyle w:val="Captionthesis"/>
                          <w:rPr>
                            <w:noProof/>
                            <w:sz w:val="24"/>
                          </w:rPr>
                        </w:pPr>
                        <w:r w:rsidRPr="00FC1DBE">
                          <w:t xml:space="preserve">Figure </w:t>
                        </w:r>
                        <w:r>
                          <w:t>33. Sugar yield at harvest of experiment. No significant differences between treatment (</w:t>
                        </w:r>
                        <w:r>
                          <w:rPr>
                            <w:i/>
                          </w:rPr>
                          <w:t>P&gt;0.05</w:t>
                        </w:r>
                        <w:r>
                          <w:t xml:space="preserve">). </w:t>
                        </w:r>
                      </w:p>
                    </w:txbxContent>
                  </v:textbox>
                </v:shape>
                <w10:wrap type="topAndBottom" anchorx="margin"/>
              </v:group>
            </w:pict>
          </mc:Fallback>
        </mc:AlternateContent>
      </w:r>
    </w:p>
    <w:p w14:paraId="7A74D12E" w14:textId="0B1439A3" w:rsidR="00B65C2C" w:rsidRDefault="00B65C2C" w:rsidP="00091B35"/>
    <w:p w14:paraId="71F5933D" w14:textId="3143ECE5" w:rsidR="00B65C2C" w:rsidRDefault="00B65C2C" w:rsidP="00091B35"/>
    <w:p w14:paraId="69210D43" w14:textId="77777777" w:rsidR="00B65C2C" w:rsidRDefault="00B65C2C" w:rsidP="004833BA"/>
    <w:p w14:paraId="574F1402" w14:textId="38FD62F9" w:rsidR="00B65C2C" w:rsidRDefault="00B65C2C" w:rsidP="004833BA"/>
    <w:p w14:paraId="68BC3880" w14:textId="77777777" w:rsidR="00B65C2C" w:rsidRDefault="00B65C2C" w:rsidP="004833BA"/>
    <w:p w14:paraId="6E3D9922" w14:textId="77777777" w:rsidR="00B65C2C" w:rsidRDefault="00B65C2C" w:rsidP="004833BA"/>
    <w:p w14:paraId="217BC96C" w14:textId="77777777" w:rsidR="00B65C2C" w:rsidRDefault="00B65C2C" w:rsidP="004833BA"/>
    <w:p w14:paraId="3CB91F1E" w14:textId="77777777" w:rsidR="00B65C2C" w:rsidRDefault="00B65C2C" w:rsidP="004833BA"/>
    <w:p w14:paraId="7CA99782" w14:textId="693F16C4" w:rsidR="006B7E46" w:rsidRDefault="006B7E46" w:rsidP="006B7E46">
      <w:pPr>
        <w:pStyle w:val="Heading3"/>
      </w:pPr>
      <w:bookmarkStart w:id="22" w:name="_Toc13662386"/>
      <w:r>
        <w:lastRenderedPageBreak/>
        <w:t>Conclusions</w:t>
      </w:r>
      <w:bookmarkEnd w:id="22"/>
    </w:p>
    <w:p w14:paraId="4ABC245E" w14:textId="42E7D158" w:rsidR="006B7E46" w:rsidRDefault="006B7E46" w:rsidP="006B7E46"/>
    <w:p w14:paraId="6CB6DE6A" w14:textId="77777777" w:rsidR="00B65C2C" w:rsidRDefault="00B65C2C" w:rsidP="00AD6294">
      <w:pPr>
        <w:pStyle w:val="ListParagraph"/>
        <w:numPr>
          <w:ilvl w:val="0"/>
          <w:numId w:val="7"/>
        </w:numPr>
        <w:spacing w:line="360" w:lineRule="auto"/>
      </w:pPr>
      <w:r>
        <w:t xml:space="preserve">The inclusion of autumn sown cover crops resulted in greater soil porosity leading to greater sugar beet growth and yield on sandy loam </w:t>
      </w:r>
    </w:p>
    <w:p w14:paraId="3E7F821E" w14:textId="77777777" w:rsidR="00B65C2C" w:rsidRDefault="00B65C2C" w:rsidP="00AD6294">
      <w:pPr>
        <w:pStyle w:val="ListParagraph"/>
        <w:numPr>
          <w:ilvl w:val="0"/>
          <w:numId w:val="7"/>
        </w:numPr>
        <w:spacing w:line="360" w:lineRule="auto"/>
      </w:pPr>
      <w:r>
        <w:t>Grazing of cover crops did not result in soil compaction and offered the opportunity to harness financial benefit to grazing and may have contributed to better nutrient availability to the following crop.</w:t>
      </w:r>
    </w:p>
    <w:p w14:paraId="3CAF8B3F" w14:textId="77777777" w:rsidR="00B65C2C" w:rsidRDefault="00B65C2C" w:rsidP="00AD6294">
      <w:pPr>
        <w:pStyle w:val="ListParagraph"/>
        <w:numPr>
          <w:ilvl w:val="0"/>
          <w:numId w:val="7"/>
        </w:numPr>
        <w:spacing w:line="360" w:lineRule="auto"/>
      </w:pPr>
      <w:r>
        <w:t xml:space="preserve">On clay soil sugar beet growth appeared to be restricted after forage rye, black oat and </w:t>
      </w:r>
      <w:proofErr w:type="spellStart"/>
      <w:r>
        <w:t>egyptian</w:t>
      </w:r>
      <w:proofErr w:type="spellEnd"/>
      <w:r>
        <w:t xml:space="preserve"> clover which appeared to have a detrimental effect on nutrient availability and growth of the subsequent sugar beet crop in the early season.</w:t>
      </w:r>
    </w:p>
    <w:p w14:paraId="357DBB44" w14:textId="77777777" w:rsidR="00B65C2C" w:rsidRDefault="00B65C2C" w:rsidP="00AD6294">
      <w:pPr>
        <w:pStyle w:val="ListParagraph"/>
        <w:numPr>
          <w:ilvl w:val="0"/>
          <w:numId w:val="7"/>
        </w:numPr>
        <w:spacing w:line="360" w:lineRule="auto"/>
      </w:pPr>
      <w:r>
        <w:t xml:space="preserve">Where sugar beet </w:t>
      </w:r>
      <w:proofErr w:type="gramStart"/>
      <w:r>
        <w:t>were</w:t>
      </w:r>
      <w:proofErr w:type="gramEnd"/>
      <w:r>
        <w:t xml:space="preserve"> cultivated in extremely high temperatures there was a negative effect of a large canopy which appeared to lead to excess water use and lower sugar yield. </w:t>
      </w:r>
    </w:p>
    <w:p w14:paraId="52570618" w14:textId="77777777" w:rsidR="004B2D52" w:rsidRDefault="004B2D52" w:rsidP="006B7E46"/>
    <w:p w14:paraId="392986F0" w14:textId="77777777" w:rsidR="00AD6294" w:rsidRDefault="00AD6294" w:rsidP="005824FA">
      <w:pPr>
        <w:pStyle w:val="Heading1"/>
      </w:pPr>
    </w:p>
    <w:p w14:paraId="3F8E733F" w14:textId="77777777" w:rsidR="00AD6294" w:rsidRDefault="00AD6294" w:rsidP="00AD6294">
      <w:pPr>
        <w:rPr>
          <w:rFonts w:asciiTheme="majorHAnsi" w:eastAsiaTheme="majorEastAsia" w:hAnsiTheme="majorHAnsi" w:cstheme="majorBidi"/>
          <w:color w:val="2E74B5" w:themeColor="accent1" w:themeShade="BF"/>
          <w:sz w:val="32"/>
          <w:szCs w:val="32"/>
        </w:rPr>
      </w:pPr>
      <w:r>
        <w:br w:type="page"/>
      </w:r>
    </w:p>
    <w:p w14:paraId="3E7EB990" w14:textId="50D7BD3D" w:rsidR="00740E78" w:rsidRDefault="005824FA" w:rsidP="005824FA">
      <w:pPr>
        <w:pStyle w:val="Heading1"/>
      </w:pPr>
      <w:bookmarkStart w:id="23" w:name="_Toc13662387"/>
      <w:r>
        <w:lastRenderedPageBreak/>
        <w:t xml:space="preserve">Overall conclusions and </w:t>
      </w:r>
      <w:r w:rsidR="00091B35">
        <w:t>useful points for sugar beet farmers</w:t>
      </w:r>
      <w:bookmarkEnd w:id="23"/>
    </w:p>
    <w:p w14:paraId="7F83B53B" w14:textId="77777777" w:rsidR="00AD6294" w:rsidRPr="00AD6294" w:rsidRDefault="00AD6294" w:rsidP="00AD6294"/>
    <w:p w14:paraId="11D8390D" w14:textId="77777777" w:rsidR="00091B35" w:rsidRDefault="00091B35" w:rsidP="00AD6294">
      <w:pPr>
        <w:pStyle w:val="ListParagraph"/>
        <w:numPr>
          <w:ilvl w:val="0"/>
          <w:numId w:val="6"/>
        </w:numPr>
        <w:spacing w:line="360" w:lineRule="auto"/>
      </w:pPr>
      <w:r>
        <w:t xml:space="preserve">Cover crops </w:t>
      </w:r>
      <w:proofErr w:type="gramStart"/>
      <w:r>
        <w:t>are able to</w:t>
      </w:r>
      <w:proofErr w:type="gramEnd"/>
      <w:r>
        <w:t xml:space="preserve"> improve soil aggregation </w:t>
      </w:r>
    </w:p>
    <w:p w14:paraId="21A553DA" w14:textId="4F42C546" w:rsidR="00091B35" w:rsidRDefault="00091B35" w:rsidP="00AD6294">
      <w:pPr>
        <w:pStyle w:val="ListParagraph"/>
        <w:numPr>
          <w:ilvl w:val="1"/>
          <w:numId w:val="6"/>
        </w:numPr>
        <w:spacing w:line="360" w:lineRule="auto"/>
      </w:pPr>
      <w:r>
        <w:t>Unlikely on light textured soil</w:t>
      </w:r>
    </w:p>
    <w:p w14:paraId="01FD8835" w14:textId="6B8791AA" w:rsidR="00091B35" w:rsidRDefault="00091B35" w:rsidP="00AD6294">
      <w:pPr>
        <w:pStyle w:val="ListParagraph"/>
        <w:numPr>
          <w:ilvl w:val="1"/>
          <w:numId w:val="6"/>
        </w:numPr>
        <w:spacing w:line="360" w:lineRule="auto"/>
      </w:pPr>
      <w:r>
        <w:t>Related to root production and the effect of cover crops on wetting &amp; drying cycles</w:t>
      </w:r>
    </w:p>
    <w:p w14:paraId="4AEC0E62" w14:textId="0254A353" w:rsidR="00091B35" w:rsidRDefault="00AD6294" w:rsidP="00AD6294">
      <w:pPr>
        <w:pStyle w:val="ListParagraph"/>
        <w:numPr>
          <w:ilvl w:val="1"/>
          <w:numId w:val="6"/>
        </w:numPr>
        <w:spacing w:line="360" w:lineRule="auto"/>
      </w:pPr>
      <w:r>
        <w:t>May only result in small changes that are easily removed with tillage – changes to tillage regimes may need to be made</w:t>
      </w:r>
    </w:p>
    <w:p w14:paraId="040A61AD" w14:textId="1A91D5FA" w:rsidR="00AD6294" w:rsidRDefault="00AD6294" w:rsidP="00AD6294">
      <w:pPr>
        <w:pStyle w:val="ListParagraph"/>
        <w:numPr>
          <w:ilvl w:val="0"/>
          <w:numId w:val="6"/>
        </w:numPr>
        <w:spacing w:line="360" w:lineRule="auto"/>
      </w:pPr>
      <w:r>
        <w:t>The effect of cover crops on aggregation and soil moisture is greatly related to root growth which is directly related to above ground biomass production</w:t>
      </w:r>
    </w:p>
    <w:p w14:paraId="67CAA4D8" w14:textId="56CCFAC7" w:rsidR="00AD6294" w:rsidRDefault="00AD6294" w:rsidP="00AD6294">
      <w:pPr>
        <w:pStyle w:val="ListParagraph"/>
        <w:numPr>
          <w:ilvl w:val="0"/>
          <w:numId w:val="6"/>
        </w:numPr>
        <w:spacing w:line="360" w:lineRule="auto"/>
      </w:pPr>
      <w:r>
        <w:t xml:space="preserve">Root growth was not </w:t>
      </w:r>
      <w:proofErr w:type="gramStart"/>
      <w:r>
        <w:t>effected</w:t>
      </w:r>
      <w:proofErr w:type="gramEnd"/>
      <w:r>
        <w:t xml:space="preserve"> by combining species </w:t>
      </w:r>
    </w:p>
    <w:p w14:paraId="10BD9284" w14:textId="6D586741" w:rsidR="00AD6294" w:rsidRDefault="00AD6294" w:rsidP="00AD6294">
      <w:pPr>
        <w:pStyle w:val="ListParagraph"/>
        <w:numPr>
          <w:ilvl w:val="1"/>
          <w:numId w:val="6"/>
        </w:numPr>
        <w:spacing w:line="360" w:lineRule="auto"/>
      </w:pPr>
      <w:r>
        <w:t>Combinations are likely to be effective when spreading risk of establishment in the autumn</w:t>
      </w:r>
    </w:p>
    <w:p w14:paraId="6212A616" w14:textId="2C8FC1F9" w:rsidR="00AD6294" w:rsidRDefault="00AD6294" w:rsidP="00AD6294">
      <w:pPr>
        <w:pStyle w:val="ListParagraph"/>
        <w:numPr>
          <w:ilvl w:val="0"/>
          <w:numId w:val="6"/>
        </w:numPr>
        <w:spacing w:line="360" w:lineRule="auto"/>
      </w:pPr>
      <w:r>
        <w:t>Root density was highest in largest cover crops</w:t>
      </w:r>
    </w:p>
    <w:p w14:paraId="2211401B" w14:textId="1C5ACA8E" w:rsidR="00AD6294" w:rsidRDefault="00AD6294" w:rsidP="00AD6294">
      <w:pPr>
        <w:pStyle w:val="ListParagraph"/>
        <w:numPr>
          <w:ilvl w:val="0"/>
          <w:numId w:val="6"/>
        </w:numPr>
        <w:spacing w:line="360" w:lineRule="auto"/>
      </w:pPr>
      <w:r>
        <w:t>Brassica and cereal species tended to produce the largest cover crops</w:t>
      </w:r>
    </w:p>
    <w:p w14:paraId="62196B72" w14:textId="3F996F66" w:rsidR="00AD6294" w:rsidRDefault="00AD6294" w:rsidP="00AD6294">
      <w:pPr>
        <w:pStyle w:val="ListParagraph"/>
        <w:numPr>
          <w:ilvl w:val="0"/>
          <w:numId w:val="6"/>
        </w:numPr>
        <w:spacing w:line="360" w:lineRule="auto"/>
      </w:pPr>
      <w:r>
        <w:t>The literature suggests cover crops should be destroyed well before sugar beet establishment to avoid nitrate lock up and adverse effects on seedbed moisture</w:t>
      </w:r>
    </w:p>
    <w:p w14:paraId="7C535F30" w14:textId="653AE944" w:rsidR="00AD6294" w:rsidRDefault="00AD6294" w:rsidP="00AD6294">
      <w:pPr>
        <w:pStyle w:val="ListParagraph"/>
        <w:numPr>
          <w:ilvl w:val="0"/>
          <w:numId w:val="6"/>
        </w:numPr>
        <w:spacing w:line="360" w:lineRule="auto"/>
      </w:pPr>
      <w:r>
        <w:t>Cereal and legume cover crops are most likely to lock-up nitrogen fertiliser as their biomass tends to be ‘woody’ and have a higher carbon-nitrogen ratio</w:t>
      </w:r>
    </w:p>
    <w:p w14:paraId="2013B072" w14:textId="7B1F4D71" w:rsidR="00AD6294" w:rsidRDefault="00AD6294" w:rsidP="00AD6294">
      <w:pPr>
        <w:pStyle w:val="ListParagraph"/>
        <w:numPr>
          <w:ilvl w:val="0"/>
          <w:numId w:val="6"/>
        </w:numPr>
        <w:spacing w:line="360" w:lineRule="auto"/>
      </w:pPr>
      <w:r>
        <w:t>Grazing did not have a negative effect on sugar beet growth but could cause compaction if grazed when soil is too wet</w:t>
      </w:r>
    </w:p>
    <w:p w14:paraId="7AEADECF" w14:textId="47895ADB" w:rsidR="00AD6294" w:rsidRDefault="00AD6294" w:rsidP="00AD6294">
      <w:pPr>
        <w:pStyle w:val="ListParagraph"/>
        <w:numPr>
          <w:ilvl w:val="0"/>
          <w:numId w:val="6"/>
        </w:numPr>
        <w:spacing w:line="360" w:lineRule="auto"/>
      </w:pPr>
      <w:r>
        <w:t>Other studies have shown that manure deposited by sheep grazing is able to make nitrate more available from a cover crop which may reduce the risk of luck up following cereal species</w:t>
      </w:r>
    </w:p>
    <w:p w14:paraId="7B6F7034" w14:textId="7A3E99E7" w:rsidR="00AD6294" w:rsidRDefault="00AD6294" w:rsidP="00AD6294">
      <w:pPr>
        <w:pStyle w:val="ListParagraph"/>
        <w:numPr>
          <w:ilvl w:val="1"/>
          <w:numId w:val="6"/>
        </w:numPr>
        <w:spacing w:line="360" w:lineRule="auto"/>
      </w:pPr>
      <w:r>
        <w:t xml:space="preserve">Not </w:t>
      </w:r>
      <w:proofErr w:type="gramStart"/>
      <w:r>
        <w:t>sufficient</w:t>
      </w:r>
      <w:proofErr w:type="gramEnd"/>
      <w:r>
        <w:t xml:space="preserve"> evidence to change fertiliser recommendations </w:t>
      </w:r>
    </w:p>
    <w:p w14:paraId="4EA33DFC" w14:textId="79645403" w:rsidR="00AD6294" w:rsidRDefault="00AD6294" w:rsidP="00AD6294">
      <w:pPr>
        <w:pStyle w:val="ListParagraph"/>
        <w:numPr>
          <w:ilvl w:val="0"/>
          <w:numId w:val="6"/>
        </w:numPr>
      </w:pPr>
      <w:r>
        <w:t xml:space="preserve">Cover crops </w:t>
      </w:r>
      <w:proofErr w:type="gramStart"/>
      <w:r>
        <w:t>are able to</w:t>
      </w:r>
      <w:proofErr w:type="gramEnd"/>
      <w:r>
        <w:t xml:space="preserve"> increase soil porosity which can result in slight benefits to water uptake</w:t>
      </w:r>
    </w:p>
    <w:p w14:paraId="18F7EE14" w14:textId="31AC6C48" w:rsidR="00AD6294" w:rsidRDefault="00AD6294" w:rsidP="00AD6294">
      <w:pPr>
        <w:pStyle w:val="ListParagraph"/>
        <w:numPr>
          <w:ilvl w:val="1"/>
          <w:numId w:val="6"/>
        </w:numPr>
      </w:pPr>
      <w:r>
        <w:t>This may only be the case when weather conditions are extreme</w:t>
      </w:r>
    </w:p>
    <w:p w14:paraId="3EC2C1F3" w14:textId="599E89AD" w:rsidR="00AD6294" w:rsidRDefault="00AD6294" w:rsidP="00AD6294"/>
    <w:p w14:paraId="321499B3" w14:textId="15DC898C" w:rsidR="00AD6294" w:rsidRPr="00091B35" w:rsidRDefault="00AD6294" w:rsidP="00AD6294">
      <w:pPr>
        <w:spacing w:line="360" w:lineRule="auto"/>
      </w:pPr>
      <w:r>
        <w:t xml:space="preserve">Following the project and speaking to sugar beet growers it has become clear that there is a disparity between what is achievable in trials and achievable on farm due to the many different types of cultivator on individual farms. From the experience of the project and wider literature it is important for cover crops to be destroyed long before production of a sugar beet seedbed as in some cases the soil can be too dry for optimum tillage conditions and in other situations cover crop residues can make the seedbed too wet leading to clod formation. </w:t>
      </w:r>
      <w:r w:rsidR="00181CC2">
        <w:t xml:space="preserve">The best results seen were when optimum seedbed production was prioritised rather than optimum cover crop growth. </w:t>
      </w:r>
    </w:p>
    <w:p w14:paraId="4ACCFD2A" w14:textId="77777777" w:rsidR="00091B35" w:rsidRPr="00091B35" w:rsidRDefault="00091B35" w:rsidP="00091B35"/>
    <w:p w14:paraId="3BF9A9F3" w14:textId="7F1C5582" w:rsidR="00740E78" w:rsidRDefault="00985953" w:rsidP="00985953">
      <w:pPr>
        <w:pStyle w:val="Heading2"/>
      </w:pPr>
      <w:bookmarkStart w:id="24" w:name="_Toc13662388"/>
      <w:r>
        <w:lastRenderedPageBreak/>
        <w:t>Selected References</w:t>
      </w:r>
      <w:bookmarkEnd w:id="24"/>
    </w:p>
    <w:p w14:paraId="7F1A822C" w14:textId="77777777" w:rsidR="00985953" w:rsidRPr="00985953" w:rsidRDefault="00740E78" w:rsidP="00985953">
      <w:pPr>
        <w:rPr>
          <w:noProof/>
        </w:rPr>
      </w:pPr>
      <w:r>
        <w:fldChar w:fldCharType="begin"/>
      </w:r>
      <w:r>
        <w:instrText xml:space="preserve"> ADDIN EN.REFLIST </w:instrText>
      </w:r>
      <w:r>
        <w:fldChar w:fldCharType="separate"/>
      </w:r>
      <w:r w:rsidR="00985953" w:rsidRPr="00985953">
        <w:rPr>
          <w:noProof/>
        </w:rPr>
        <w:t xml:space="preserve">ALLISON, M. F., ARMSTRONG, M. J., JAGGARD, K. W. &amp; TODD, A. D. 1998. Integration of nitrate cover crops into sugarbeet (Beta vulgaris) rotations. II. Effect of cover crops on growth, yield and N requirement of sugarbeet. </w:t>
      </w:r>
      <w:r w:rsidR="00985953" w:rsidRPr="00985953">
        <w:rPr>
          <w:i/>
          <w:noProof/>
        </w:rPr>
        <w:t>Journal of Agricultural Science,</w:t>
      </w:r>
      <w:r w:rsidR="00985953" w:rsidRPr="00985953">
        <w:rPr>
          <w:noProof/>
        </w:rPr>
        <w:t xml:space="preserve"> 130</w:t>
      </w:r>
      <w:r w:rsidR="00985953" w:rsidRPr="00985953">
        <w:rPr>
          <w:b/>
          <w:noProof/>
        </w:rPr>
        <w:t>,</w:t>
      </w:r>
      <w:r w:rsidR="00985953" w:rsidRPr="00985953">
        <w:rPr>
          <w:noProof/>
        </w:rPr>
        <w:t xml:space="preserve"> 61-67.</w:t>
      </w:r>
    </w:p>
    <w:p w14:paraId="35FC6837" w14:textId="77777777" w:rsidR="00985953" w:rsidRPr="00985953" w:rsidRDefault="00985953" w:rsidP="00985953">
      <w:pPr>
        <w:rPr>
          <w:noProof/>
        </w:rPr>
      </w:pPr>
      <w:r w:rsidRPr="00985953">
        <w:rPr>
          <w:noProof/>
        </w:rPr>
        <w:t xml:space="preserve">ANGERS, D. A. &amp; CHENU, C. 1998. Dynamics of Soil Aggregation and C Sequestration. </w:t>
      </w:r>
      <w:r w:rsidRPr="00985953">
        <w:rPr>
          <w:i/>
          <w:noProof/>
        </w:rPr>
        <w:t>In:</w:t>
      </w:r>
      <w:r w:rsidRPr="00985953">
        <w:rPr>
          <w:noProof/>
        </w:rPr>
        <w:t xml:space="preserve"> LAL, R., KIMBLE, J. M., FOLLETT, R. F. &amp; STEWART, B. A. (eds.) </w:t>
      </w:r>
      <w:r w:rsidRPr="00985953">
        <w:rPr>
          <w:i/>
          <w:noProof/>
        </w:rPr>
        <w:t>Soil Processes and the Carbon Cycle.</w:t>
      </w:r>
      <w:r w:rsidRPr="00985953">
        <w:rPr>
          <w:noProof/>
        </w:rPr>
        <w:t xml:space="preserve"> London, UK: CRC Press.</w:t>
      </w:r>
    </w:p>
    <w:p w14:paraId="43AAA7AF" w14:textId="77777777" w:rsidR="00985953" w:rsidRPr="00985953" w:rsidRDefault="00985953" w:rsidP="00985953">
      <w:pPr>
        <w:rPr>
          <w:noProof/>
        </w:rPr>
      </w:pPr>
      <w:r w:rsidRPr="00985953">
        <w:rPr>
          <w:noProof/>
        </w:rPr>
        <w:t xml:space="preserve">BELLAMY, P. H., LOVELAND, P. J., BRADLEY, R. I., LARK, R. M. &amp; KIRK, G. J. D. 2005. Carbon losses from all soils across England and Wales 1978–2003. </w:t>
      </w:r>
      <w:r w:rsidRPr="00985953">
        <w:rPr>
          <w:i/>
          <w:noProof/>
        </w:rPr>
        <w:t>Nature,</w:t>
      </w:r>
      <w:r w:rsidRPr="00985953">
        <w:rPr>
          <w:noProof/>
        </w:rPr>
        <w:t xml:space="preserve"> 437</w:t>
      </w:r>
      <w:r w:rsidRPr="00985953">
        <w:rPr>
          <w:b/>
          <w:noProof/>
        </w:rPr>
        <w:t>,</w:t>
      </w:r>
      <w:r w:rsidRPr="00985953">
        <w:rPr>
          <w:noProof/>
        </w:rPr>
        <w:t xml:space="preserve"> 245-248.</w:t>
      </w:r>
    </w:p>
    <w:p w14:paraId="4B6B13A7" w14:textId="77777777" w:rsidR="00985953" w:rsidRPr="00985953" w:rsidRDefault="00985953" w:rsidP="00985953">
      <w:pPr>
        <w:rPr>
          <w:noProof/>
        </w:rPr>
      </w:pPr>
      <w:r w:rsidRPr="00985953">
        <w:rPr>
          <w:noProof/>
        </w:rPr>
        <w:t xml:space="preserve">BONKOWSKI, M., VILLENAVE, C. &amp; GRIFFITHS, B. 2009. Rhizosphere fauna: the functional and structural diversity of intimate interactions of soil fauna with plant roots. </w:t>
      </w:r>
      <w:r w:rsidRPr="00985953">
        <w:rPr>
          <w:i/>
          <w:noProof/>
        </w:rPr>
        <w:t>Plant and Soil,</w:t>
      </w:r>
      <w:r w:rsidRPr="00985953">
        <w:rPr>
          <w:noProof/>
        </w:rPr>
        <w:t xml:space="preserve"> 321</w:t>
      </w:r>
      <w:r w:rsidRPr="00985953">
        <w:rPr>
          <w:b/>
          <w:noProof/>
        </w:rPr>
        <w:t>,</w:t>
      </w:r>
      <w:r w:rsidRPr="00985953">
        <w:rPr>
          <w:noProof/>
        </w:rPr>
        <w:t xml:space="preserve"> 213-233.</w:t>
      </w:r>
    </w:p>
    <w:p w14:paraId="7ECDA29A" w14:textId="77777777" w:rsidR="00985953" w:rsidRPr="00985953" w:rsidRDefault="00985953" w:rsidP="00985953">
      <w:pPr>
        <w:rPr>
          <w:noProof/>
        </w:rPr>
      </w:pPr>
      <w:r w:rsidRPr="00985953">
        <w:rPr>
          <w:noProof/>
        </w:rPr>
        <w:t xml:space="preserve">COOPER, R. J., HAMA-AZIZ, Z., HISCOCK, K. M., LOVETT, A. A., DUGDALE, S. J., SUNNENBERG, G., NOBLE, L., BEAMISH, J. &amp; HOVESEN, P. 2017. Assessing the farm-scale impacts of cover crops and non-inversion tillage regimes on nutrient losses from an arable catchment. </w:t>
      </w:r>
      <w:r w:rsidRPr="00985953">
        <w:rPr>
          <w:i/>
          <w:noProof/>
        </w:rPr>
        <w:t>Agriculture Ecosystems &amp; Environment,</w:t>
      </w:r>
      <w:r w:rsidRPr="00985953">
        <w:rPr>
          <w:noProof/>
        </w:rPr>
        <w:t xml:space="preserve"> 237</w:t>
      </w:r>
      <w:r w:rsidRPr="00985953">
        <w:rPr>
          <w:b/>
          <w:noProof/>
        </w:rPr>
        <w:t>,</w:t>
      </w:r>
      <w:r w:rsidRPr="00985953">
        <w:rPr>
          <w:noProof/>
        </w:rPr>
        <w:t xml:space="preserve"> 181-193.</w:t>
      </w:r>
    </w:p>
    <w:p w14:paraId="0F902100" w14:textId="77777777" w:rsidR="00985953" w:rsidRPr="00985953" w:rsidRDefault="00985953" w:rsidP="00985953">
      <w:pPr>
        <w:rPr>
          <w:noProof/>
        </w:rPr>
      </w:pPr>
      <w:r w:rsidRPr="00985953">
        <w:rPr>
          <w:noProof/>
        </w:rPr>
        <w:t xml:space="preserve">DEFRA 2018. Basic Payment Scheme: Rules for 2019. </w:t>
      </w:r>
      <w:r w:rsidRPr="00985953">
        <w:rPr>
          <w:i/>
          <w:noProof/>
        </w:rPr>
        <w:t>In:</w:t>
      </w:r>
      <w:r w:rsidRPr="00985953">
        <w:rPr>
          <w:noProof/>
        </w:rPr>
        <w:t xml:space="preserve"> DEFRA (ed.). London: UK Government.</w:t>
      </w:r>
    </w:p>
    <w:p w14:paraId="62941F41" w14:textId="77777777" w:rsidR="00985953" w:rsidRPr="00985953" w:rsidRDefault="00985953" w:rsidP="00985953">
      <w:pPr>
        <w:rPr>
          <w:noProof/>
        </w:rPr>
      </w:pPr>
      <w:r w:rsidRPr="00985953">
        <w:rPr>
          <w:noProof/>
        </w:rPr>
        <w:t xml:space="preserve">DUNCAN, A. J., BACHEWE, F., MEKONNEN, K., VALBUENA, D., RACHIER, G., LULE, D., BAHTA, M. &amp; ERENSTEIN, O. 2016. Crop residue allocation to livestock feed, soil improvement and other uses along a productivity gradient in Eastern Africa. </w:t>
      </w:r>
      <w:r w:rsidRPr="00985953">
        <w:rPr>
          <w:i/>
          <w:noProof/>
        </w:rPr>
        <w:t>Agriculture Ecosystems &amp; Environment,</w:t>
      </w:r>
      <w:r w:rsidRPr="00985953">
        <w:rPr>
          <w:noProof/>
        </w:rPr>
        <w:t xml:space="preserve"> 228</w:t>
      </w:r>
      <w:r w:rsidRPr="00985953">
        <w:rPr>
          <w:b/>
          <w:noProof/>
        </w:rPr>
        <w:t>,</w:t>
      </w:r>
      <w:r w:rsidRPr="00985953">
        <w:rPr>
          <w:noProof/>
        </w:rPr>
        <w:t xml:space="preserve"> 101-110.</w:t>
      </w:r>
    </w:p>
    <w:p w14:paraId="30CC7037" w14:textId="77777777" w:rsidR="00985953" w:rsidRPr="00985953" w:rsidRDefault="00985953" w:rsidP="00985953">
      <w:pPr>
        <w:rPr>
          <w:noProof/>
        </w:rPr>
      </w:pPr>
      <w:r w:rsidRPr="00985953">
        <w:rPr>
          <w:noProof/>
        </w:rPr>
        <w:t xml:space="preserve">GOSS, M. J. 1977. Effects of Mechanical Impedance on Root Growth in Barley (Hordeum vulgare L. ): I. EFFECTS ON THE ELONGATION AND BRANCHING OF SEMINAL ROOT AXES. </w:t>
      </w:r>
      <w:r w:rsidRPr="00985953">
        <w:rPr>
          <w:i/>
          <w:noProof/>
        </w:rPr>
        <w:t>Journal of Experimental Botany,</w:t>
      </w:r>
      <w:r w:rsidRPr="00985953">
        <w:rPr>
          <w:noProof/>
        </w:rPr>
        <w:t xml:space="preserve"> 28</w:t>
      </w:r>
      <w:r w:rsidRPr="00985953">
        <w:rPr>
          <w:b/>
          <w:noProof/>
        </w:rPr>
        <w:t>,</w:t>
      </w:r>
      <w:r w:rsidRPr="00985953">
        <w:rPr>
          <w:noProof/>
        </w:rPr>
        <w:t xml:space="preserve"> 96-111.</w:t>
      </w:r>
    </w:p>
    <w:p w14:paraId="4C06D206" w14:textId="77777777" w:rsidR="00985953" w:rsidRPr="00985953" w:rsidRDefault="00985953" w:rsidP="00985953">
      <w:pPr>
        <w:rPr>
          <w:noProof/>
        </w:rPr>
      </w:pPr>
      <w:r w:rsidRPr="00985953">
        <w:rPr>
          <w:noProof/>
        </w:rPr>
        <w:t xml:space="preserve">GYSSELS, G., POESEN, J., BOCHET, E. &amp; LI, Y. 2005. Impact of plant roots on the resistance of soils to erosion by water: a review. </w:t>
      </w:r>
      <w:r w:rsidRPr="00985953">
        <w:rPr>
          <w:i/>
          <w:noProof/>
        </w:rPr>
        <w:t>Progress in Physical Geography,</w:t>
      </w:r>
      <w:r w:rsidRPr="00985953">
        <w:rPr>
          <w:noProof/>
        </w:rPr>
        <w:t xml:space="preserve"> 29</w:t>
      </w:r>
      <w:r w:rsidRPr="00985953">
        <w:rPr>
          <w:b/>
          <w:noProof/>
        </w:rPr>
        <w:t>,</w:t>
      </w:r>
      <w:r w:rsidRPr="00985953">
        <w:rPr>
          <w:noProof/>
        </w:rPr>
        <w:t xml:space="preserve"> 189-217.</w:t>
      </w:r>
    </w:p>
    <w:p w14:paraId="1110B315" w14:textId="77777777" w:rsidR="00985953" w:rsidRPr="00985953" w:rsidRDefault="00985953" w:rsidP="00985953">
      <w:pPr>
        <w:rPr>
          <w:noProof/>
        </w:rPr>
      </w:pPr>
      <w:r w:rsidRPr="00985953">
        <w:rPr>
          <w:noProof/>
        </w:rPr>
        <w:t xml:space="preserve">KAY, B. D. 1998. Soil Structure and Organic Carbon: A Review. </w:t>
      </w:r>
      <w:r w:rsidRPr="00985953">
        <w:rPr>
          <w:i/>
          <w:noProof/>
        </w:rPr>
        <w:t>In:</w:t>
      </w:r>
      <w:r w:rsidRPr="00985953">
        <w:rPr>
          <w:noProof/>
        </w:rPr>
        <w:t xml:space="preserve"> LAL, R., KIMBLE, J. M., FOLLETT, R. F. &amp; STEWART, B. A. (eds.) </w:t>
      </w:r>
      <w:r w:rsidRPr="00985953">
        <w:rPr>
          <w:i/>
          <w:noProof/>
        </w:rPr>
        <w:t>Soil Processes and the Carbon Cycle.</w:t>
      </w:r>
      <w:r w:rsidRPr="00985953">
        <w:rPr>
          <w:noProof/>
        </w:rPr>
        <w:t xml:space="preserve"> London, UK: CRC Press.</w:t>
      </w:r>
    </w:p>
    <w:p w14:paraId="139F42B7" w14:textId="77777777" w:rsidR="00985953" w:rsidRPr="00985953" w:rsidRDefault="00985953" w:rsidP="00985953">
      <w:pPr>
        <w:rPr>
          <w:noProof/>
        </w:rPr>
      </w:pPr>
      <w:r w:rsidRPr="00985953">
        <w:rPr>
          <w:noProof/>
        </w:rPr>
        <w:t xml:space="preserve">KELLER, T. &amp; DEXTER, A. R. 2012. Plastic limits of agricultural soils as functions of soil texture and organic matter content. </w:t>
      </w:r>
      <w:r w:rsidRPr="00985953">
        <w:rPr>
          <w:i/>
          <w:noProof/>
        </w:rPr>
        <w:t>Soil Research,</w:t>
      </w:r>
      <w:r w:rsidRPr="00985953">
        <w:rPr>
          <w:noProof/>
        </w:rPr>
        <w:t xml:space="preserve"> 50</w:t>
      </w:r>
      <w:r w:rsidRPr="00985953">
        <w:rPr>
          <w:b/>
          <w:noProof/>
        </w:rPr>
        <w:t>,</w:t>
      </w:r>
      <w:r w:rsidRPr="00985953">
        <w:rPr>
          <w:noProof/>
        </w:rPr>
        <w:t xml:space="preserve"> 7-17.</w:t>
      </w:r>
    </w:p>
    <w:p w14:paraId="6776471F" w14:textId="77777777" w:rsidR="00985953" w:rsidRPr="00985953" w:rsidRDefault="00985953" w:rsidP="00985953">
      <w:pPr>
        <w:rPr>
          <w:noProof/>
        </w:rPr>
      </w:pPr>
      <w:r w:rsidRPr="00985953">
        <w:rPr>
          <w:noProof/>
        </w:rPr>
        <w:t>KOCH, H. J. 2009. Relations between soil structural properties and sugar beet yield on</w:t>
      </w:r>
    </w:p>
    <w:p w14:paraId="132F3ADC" w14:textId="77777777" w:rsidR="00985953" w:rsidRPr="00985953" w:rsidRDefault="00985953" w:rsidP="00985953">
      <w:pPr>
        <w:rPr>
          <w:noProof/>
        </w:rPr>
      </w:pPr>
      <w:r w:rsidRPr="00985953">
        <w:rPr>
          <w:noProof/>
        </w:rPr>
        <w:t xml:space="preserve">a Luvisol. </w:t>
      </w:r>
      <w:r w:rsidRPr="00985953">
        <w:rPr>
          <w:i/>
          <w:noProof/>
        </w:rPr>
        <w:t>Pflanzenbauwissenschaften,</w:t>
      </w:r>
      <w:r w:rsidRPr="00985953">
        <w:rPr>
          <w:noProof/>
        </w:rPr>
        <w:t xml:space="preserve"> 13</w:t>
      </w:r>
      <w:r w:rsidRPr="00985953">
        <w:rPr>
          <w:b/>
          <w:noProof/>
        </w:rPr>
        <w:t>,</w:t>
      </w:r>
      <w:r w:rsidRPr="00985953">
        <w:rPr>
          <w:noProof/>
        </w:rPr>
        <w:t xml:space="preserve"> 49-59.</w:t>
      </w:r>
    </w:p>
    <w:p w14:paraId="19A92046" w14:textId="77777777" w:rsidR="00985953" w:rsidRPr="00985953" w:rsidRDefault="00985953" w:rsidP="00985953">
      <w:pPr>
        <w:rPr>
          <w:noProof/>
        </w:rPr>
      </w:pPr>
      <w:r w:rsidRPr="00985953">
        <w:rPr>
          <w:noProof/>
        </w:rPr>
        <w:t xml:space="preserve">LINSLER, D., KAISER, M., ANDRUSCHKEWITSCH, R., PIEGHOLDT, C. &amp; LUDWIG, B. 2016. Effects of cover crop growth and decomposition on the distribution of aggregate size fractions and soil microbial carbon dynamics. </w:t>
      </w:r>
      <w:r w:rsidRPr="00985953">
        <w:rPr>
          <w:i/>
          <w:noProof/>
        </w:rPr>
        <w:t>Soil Use and Management,</w:t>
      </w:r>
      <w:r w:rsidRPr="00985953">
        <w:rPr>
          <w:noProof/>
        </w:rPr>
        <w:t xml:space="preserve"> 32</w:t>
      </w:r>
      <w:r w:rsidRPr="00985953">
        <w:rPr>
          <w:b/>
          <w:noProof/>
        </w:rPr>
        <w:t>,</w:t>
      </w:r>
      <w:r w:rsidRPr="00985953">
        <w:rPr>
          <w:noProof/>
        </w:rPr>
        <w:t xml:space="preserve"> 192-199.</w:t>
      </w:r>
    </w:p>
    <w:p w14:paraId="467DC16F" w14:textId="77777777" w:rsidR="00985953" w:rsidRPr="00985953" w:rsidRDefault="00985953" w:rsidP="00985953">
      <w:pPr>
        <w:rPr>
          <w:noProof/>
        </w:rPr>
      </w:pPr>
      <w:r w:rsidRPr="00985953">
        <w:rPr>
          <w:noProof/>
        </w:rPr>
        <w:t xml:space="preserve">OHNO, T., DOOLAN, K., ZIBILSKE, L. M., LIEBMAN, M., GALLANDT, E. R. &amp; BERUBE, C. 2000. Phytotoxic effects of red clover amended soils on wild mustard seedling growth. </w:t>
      </w:r>
      <w:r w:rsidRPr="00985953">
        <w:rPr>
          <w:i/>
          <w:noProof/>
        </w:rPr>
        <w:t>Agriculture Ecosystems &amp; Environment,</w:t>
      </w:r>
      <w:r w:rsidRPr="00985953">
        <w:rPr>
          <w:noProof/>
        </w:rPr>
        <w:t xml:space="preserve"> 78</w:t>
      </w:r>
      <w:r w:rsidRPr="00985953">
        <w:rPr>
          <w:b/>
          <w:noProof/>
        </w:rPr>
        <w:t>,</w:t>
      </w:r>
      <w:r w:rsidRPr="00985953">
        <w:rPr>
          <w:noProof/>
        </w:rPr>
        <w:t xml:space="preserve"> 187-192.</w:t>
      </w:r>
    </w:p>
    <w:p w14:paraId="0730B1FD" w14:textId="77777777" w:rsidR="00985953" w:rsidRPr="00985953" w:rsidRDefault="00985953" w:rsidP="00985953">
      <w:pPr>
        <w:rPr>
          <w:noProof/>
        </w:rPr>
      </w:pPr>
      <w:r w:rsidRPr="00985953">
        <w:rPr>
          <w:noProof/>
        </w:rPr>
        <w:lastRenderedPageBreak/>
        <w:t xml:space="preserve">SIEVERS, T. &amp; COOK, R. L. 2018. Aboveground and Root Decomposition of Cereal Rye and Hairy Vetch Cover Crops. </w:t>
      </w:r>
      <w:r w:rsidRPr="00985953">
        <w:rPr>
          <w:i/>
          <w:noProof/>
        </w:rPr>
        <w:t>Soil Science Society of America Journal,</w:t>
      </w:r>
      <w:r w:rsidRPr="00985953">
        <w:rPr>
          <w:noProof/>
        </w:rPr>
        <w:t xml:space="preserve"> 82</w:t>
      </w:r>
      <w:r w:rsidRPr="00985953">
        <w:rPr>
          <w:b/>
          <w:noProof/>
        </w:rPr>
        <w:t>,</w:t>
      </w:r>
      <w:r w:rsidRPr="00985953">
        <w:rPr>
          <w:noProof/>
        </w:rPr>
        <w:t xml:space="preserve"> 147-155.</w:t>
      </w:r>
    </w:p>
    <w:p w14:paraId="59F30C34" w14:textId="77777777" w:rsidR="00985953" w:rsidRPr="00985953" w:rsidRDefault="00985953" w:rsidP="00985953">
      <w:pPr>
        <w:rPr>
          <w:noProof/>
        </w:rPr>
      </w:pPr>
      <w:r w:rsidRPr="00985953">
        <w:rPr>
          <w:noProof/>
        </w:rPr>
        <w:t xml:space="preserve">WYLAND, L. J., JACKSON, L. E. &amp; SCHULBACH, K. F. 1995. Soil-plant nitrogen dynamics following incorporation of a mature rye cover crop in a lettuce production system. </w:t>
      </w:r>
      <w:r w:rsidRPr="00985953">
        <w:rPr>
          <w:i/>
          <w:noProof/>
        </w:rPr>
        <w:t>Journal of Agricultural Science,</w:t>
      </w:r>
      <w:r w:rsidRPr="00985953">
        <w:rPr>
          <w:noProof/>
        </w:rPr>
        <w:t xml:space="preserve"> 124</w:t>
      </w:r>
      <w:r w:rsidRPr="00985953">
        <w:rPr>
          <w:b/>
          <w:noProof/>
        </w:rPr>
        <w:t>,</w:t>
      </w:r>
      <w:r w:rsidRPr="00985953">
        <w:rPr>
          <w:noProof/>
        </w:rPr>
        <w:t xml:space="preserve"> 17-25.</w:t>
      </w:r>
    </w:p>
    <w:p w14:paraId="3FE7ACBE" w14:textId="3236E1A5" w:rsidR="006B7E46" w:rsidRPr="006B7E46" w:rsidRDefault="00740E78" w:rsidP="00985953">
      <w:r>
        <w:fldChar w:fldCharType="end"/>
      </w:r>
    </w:p>
    <w:sectPr w:rsidR="006B7E46" w:rsidRPr="006B7E46" w:rsidSect="00CB0803">
      <w:footerReference w:type="default" r:id="rId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9CA82A" w14:textId="77777777" w:rsidR="004833BA" w:rsidRDefault="004833BA" w:rsidP="00CB0803">
      <w:pPr>
        <w:spacing w:after="0" w:line="240" w:lineRule="auto"/>
      </w:pPr>
      <w:r>
        <w:separator/>
      </w:r>
    </w:p>
  </w:endnote>
  <w:endnote w:type="continuationSeparator" w:id="0">
    <w:p w14:paraId="5B52959F" w14:textId="77777777" w:rsidR="004833BA" w:rsidRDefault="004833BA" w:rsidP="00CB08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363764"/>
      <w:docPartObj>
        <w:docPartGallery w:val="Page Numbers (Bottom of Page)"/>
        <w:docPartUnique/>
      </w:docPartObj>
    </w:sdtPr>
    <w:sdtEndPr>
      <w:rPr>
        <w:noProof/>
      </w:rPr>
    </w:sdtEndPr>
    <w:sdtContent>
      <w:p w14:paraId="38910FF5" w14:textId="0E834D61" w:rsidR="004833BA" w:rsidRDefault="004833BA">
        <w:pPr>
          <w:pStyle w:val="Footer"/>
          <w:jc w:val="right"/>
        </w:pPr>
        <w:r>
          <w:fldChar w:fldCharType="begin"/>
        </w:r>
        <w:r>
          <w:instrText xml:space="preserve"> PAGE   \* MERGEFORMAT </w:instrText>
        </w:r>
        <w:r>
          <w:fldChar w:fldCharType="separate"/>
        </w:r>
        <w:r w:rsidR="009619D5">
          <w:rPr>
            <w:noProof/>
          </w:rPr>
          <w:t>19</w:t>
        </w:r>
        <w:r>
          <w:rPr>
            <w:noProof/>
          </w:rPr>
          <w:fldChar w:fldCharType="end"/>
        </w:r>
      </w:p>
    </w:sdtContent>
  </w:sdt>
  <w:p w14:paraId="1DEC46DD" w14:textId="2140C73E" w:rsidR="004833BA" w:rsidRDefault="004833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EC2089" w14:textId="77777777" w:rsidR="004833BA" w:rsidRDefault="004833BA" w:rsidP="00CB0803">
      <w:pPr>
        <w:spacing w:after="0" w:line="240" w:lineRule="auto"/>
      </w:pPr>
      <w:r>
        <w:separator/>
      </w:r>
    </w:p>
  </w:footnote>
  <w:footnote w:type="continuationSeparator" w:id="0">
    <w:p w14:paraId="7C22018B" w14:textId="77777777" w:rsidR="004833BA" w:rsidRDefault="004833BA" w:rsidP="00CB08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305254"/>
    <w:multiLevelType w:val="hybridMultilevel"/>
    <w:tmpl w:val="62806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3328A2"/>
    <w:multiLevelType w:val="hybridMultilevel"/>
    <w:tmpl w:val="FE3495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2512CD"/>
    <w:multiLevelType w:val="hybridMultilevel"/>
    <w:tmpl w:val="ECF03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D92634"/>
    <w:multiLevelType w:val="hybridMultilevel"/>
    <w:tmpl w:val="B8A8A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AE7E58"/>
    <w:multiLevelType w:val="hybridMultilevel"/>
    <w:tmpl w:val="743EE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815D89"/>
    <w:multiLevelType w:val="hybridMultilevel"/>
    <w:tmpl w:val="1CAA2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4F54FA"/>
    <w:multiLevelType w:val="hybridMultilevel"/>
    <w:tmpl w:val="97DA3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4"/>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s050ayxret0eazadpt0saxszavsdzexrf&quot;&gt;My EndNote Library Copy&lt;record-ids&gt;&lt;item&gt;47&lt;/item&gt;&lt;item&gt;146&lt;/item&gt;&lt;item&gt;175&lt;/item&gt;&lt;item&gt;222&lt;/item&gt;&lt;item&gt;264&lt;/item&gt;&lt;item&gt;278&lt;/item&gt;&lt;item&gt;330&lt;/item&gt;&lt;item&gt;338&lt;/item&gt;&lt;item&gt;339&lt;/item&gt;&lt;item&gt;340&lt;/item&gt;&lt;item&gt;347&lt;/item&gt;&lt;item&gt;351&lt;/item&gt;&lt;item&gt;393&lt;/item&gt;&lt;item&gt;394&lt;/item&gt;&lt;item&gt;402&lt;/item&gt;&lt;item&gt;405&lt;/item&gt;&lt;/record-ids&gt;&lt;/item&gt;&lt;/Libraries&gt;"/>
  </w:docVars>
  <w:rsids>
    <w:rsidRoot w:val="00327CBD"/>
    <w:rsid w:val="00056131"/>
    <w:rsid w:val="00091B35"/>
    <w:rsid w:val="000B4695"/>
    <w:rsid w:val="00151D58"/>
    <w:rsid w:val="00181CC2"/>
    <w:rsid w:val="00197EA1"/>
    <w:rsid w:val="001F2992"/>
    <w:rsid w:val="00220485"/>
    <w:rsid w:val="002600BE"/>
    <w:rsid w:val="003140DA"/>
    <w:rsid w:val="00327CBD"/>
    <w:rsid w:val="00334069"/>
    <w:rsid w:val="00351F8E"/>
    <w:rsid w:val="00363B80"/>
    <w:rsid w:val="003A5207"/>
    <w:rsid w:val="003D7FC1"/>
    <w:rsid w:val="003E1310"/>
    <w:rsid w:val="00444D0B"/>
    <w:rsid w:val="004833BA"/>
    <w:rsid w:val="004B2D52"/>
    <w:rsid w:val="004C6026"/>
    <w:rsid w:val="00504EB4"/>
    <w:rsid w:val="00522490"/>
    <w:rsid w:val="00552ACD"/>
    <w:rsid w:val="00554F37"/>
    <w:rsid w:val="005824FA"/>
    <w:rsid w:val="005B16A1"/>
    <w:rsid w:val="005C6BE6"/>
    <w:rsid w:val="00665962"/>
    <w:rsid w:val="006774C9"/>
    <w:rsid w:val="006B7E46"/>
    <w:rsid w:val="00705A6A"/>
    <w:rsid w:val="00740E78"/>
    <w:rsid w:val="0074105A"/>
    <w:rsid w:val="007B03E6"/>
    <w:rsid w:val="00843BF3"/>
    <w:rsid w:val="00863E2F"/>
    <w:rsid w:val="008846D6"/>
    <w:rsid w:val="00893691"/>
    <w:rsid w:val="008A7EFC"/>
    <w:rsid w:val="008B643E"/>
    <w:rsid w:val="00920D26"/>
    <w:rsid w:val="00952D44"/>
    <w:rsid w:val="009619D5"/>
    <w:rsid w:val="00962CA5"/>
    <w:rsid w:val="00965FED"/>
    <w:rsid w:val="009816BA"/>
    <w:rsid w:val="00985953"/>
    <w:rsid w:val="009C14B8"/>
    <w:rsid w:val="009E3249"/>
    <w:rsid w:val="00A42B1D"/>
    <w:rsid w:val="00A524A7"/>
    <w:rsid w:val="00A96368"/>
    <w:rsid w:val="00AA7562"/>
    <w:rsid w:val="00AC3149"/>
    <w:rsid w:val="00AD0527"/>
    <w:rsid w:val="00AD6294"/>
    <w:rsid w:val="00AE3A25"/>
    <w:rsid w:val="00B65C2C"/>
    <w:rsid w:val="00BA115F"/>
    <w:rsid w:val="00BA4A05"/>
    <w:rsid w:val="00C043C4"/>
    <w:rsid w:val="00CB0803"/>
    <w:rsid w:val="00CB76BB"/>
    <w:rsid w:val="00D970F9"/>
    <w:rsid w:val="00DA3BF3"/>
    <w:rsid w:val="00DB585A"/>
    <w:rsid w:val="00E03D7F"/>
    <w:rsid w:val="00E07774"/>
    <w:rsid w:val="00E17B62"/>
    <w:rsid w:val="00E3556B"/>
    <w:rsid w:val="00E865EB"/>
    <w:rsid w:val="00EA5A8A"/>
    <w:rsid w:val="00F067E3"/>
    <w:rsid w:val="00F13A50"/>
    <w:rsid w:val="00F4212D"/>
    <w:rsid w:val="00F86F4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246D573"/>
  <w15:chartTrackingRefBased/>
  <w15:docId w15:val="{38790511-DC85-4E01-BF3F-BCCF5E574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7E3"/>
    <w:rPr>
      <w:rFonts w:ascii="Verdana" w:hAnsi="Verdana"/>
      <w:sz w:val="20"/>
    </w:rPr>
  </w:style>
  <w:style w:type="paragraph" w:styleId="Heading1">
    <w:name w:val="heading 1"/>
    <w:basedOn w:val="Normal"/>
    <w:next w:val="Normal"/>
    <w:link w:val="Heading1Char"/>
    <w:uiPriority w:val="9"/>
    <w:qFormat/>
    <w:rsid w:val="00197E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7CB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27C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0777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Heading1"/>
    <w:qFormat/>
    <w:rsid w:val="00197EA1"/>
    <w:rPr>
      <w:rFonts w:asciiTheme="minorHAnsi" w:hAnsiTheme="minorHAnsi" w:cstheme="minorHAnsi"/>
      <w:color w:val="000000" w:themeColor="text1"/>
    </w:rPr>
  </w:style>
  <w:style w:type="character" w:customStyle="1" w:styleId="Heading1Char">
    <w:name w:val="Heading 1 Char"/>
    <w:basedOn w:val="DefaultParagraphFont"/>
    <w:link w:val="Heading1"/>
    <w:uiPriority w:val="9"/>
    <w:rsid w:val="00197EA1"/>
    <w:rPr>
      <w:rFonts w:asciiTheme="majorHAnsi" w:eastAsiaTheme="majorEastAsia" w:hAnsiTheme="majorHAnsi" w:cstheme="majorBidi"/>
      <w:color w:val="2E74B5" w:themeColor="accent1" w:themeShade="BF"/>
      <w:sz w:val="32"/>
      <w:szCs w:val="32"/>
    </w:rPr>
  </w:style>
  <w:style w:type="paragraph" w:customStyle="1" w:styleId="Thesisbody">
    <w:name w:val="Thesis body"/>
    <w:basedOn w:val="Normal"/>
    <w:link w:val="ThesisbodyChar"/>
    <w:qFormat/>
    <w:rsid w:val="00197EA1"/>
    <w:rPr>
      <w:rFonts w:asciiTheme="minorHAnsi" w:hAnsiTheme="minorHAnsi" w:cstheme="minorHAnsi"/>
      <w:sz w:val="24"/>
    </w:rPr>
  </w:style>
  <w:style w:type="paragraph" w:styleId="Title">
    <w:name w:val="Title"/>
    <w:basedOn w:val="Normal"/>
    <w:next w:val="Normal"/>
    <w:link w:val="TitleChar"/>
    <w:uiPriority w:val="10"/>
    <w:qFormat/>
    <w:rsid w:val="00327C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7CB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327CB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27CBD"/>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0B4695"/>
    <w:pPr>
      <w:spacing w:after="200" w:line="240" w:lineRule="auto"/>
    </w:pPr>
    <w:rPr>
      <w:rFonts w:asciiTheme="minorHAnsi" w:hAnsiTheme="minorHAnsi"/>
      <w:i/>
      <w:iCs/>
      <w:color w:val="44546A" w:themeColor="text2"/>
      <w:sz w:val="18"/>
      <w:szCs w:val="18"/>
    </w:rPr>
  </w:style>
  <w:style w:type="paragraph" w:styleId="ListParagraph">
    <w:name w:val="List Paragraph"/>
    <w:basedOn w:val="Normal"/>
    <w:uiPriority w:val="34"/>
    <w:qFormat/>
    <w:rsid w:val="00665962"/>
    <w:pPr>
      <w:ind w:left="720"/>
      <w:contextualSpacing/>
    </w:pPr>
  </w:style>
  <w:style w:type="paragraph" w:styleId="TOCHeading">
    <w:name w:val="TOC Heading"/>
    <w:basedOn w:val="Heading1"/>
    <w:next w:val="Normal"/>
    <w:uiPriority w:val="39"/>
    <w:unhideWhenUsed/>
    <w:qFormat/>
    <w:rsid w:val="00220485"/>
    <w:pPr>
      <w:outlineLvl w:val="9"/>
    </w:pPr>
    <w:rPr>
      <w:lang w:val="en-US"/>
    </w:rPr>
  </w:style>
  <w:style w:type="paragraph" w:styleId="TOC2">
    <w:name w:val="toc 2"/>
    <w:basedOn w:val="Normal"/>
    <w:next w:val="Normal"/>
    <w:autoRedefine/>
    <w:uiPriority w:val="39"/>
    <w:unhideWhenUsed/>
    <w:rsid w:val="00220485"/>
    <w:pPr>
      <w:spacing w:after="100"/>
      <w:ind w:left="200"/>
    </w:pPr>
  </w:style>
  <w:style w:type="paragraph" w:styleId="TOC1">
    <w:name w:val="toc 1"/>
    <w:basedOn w:val="Normal"/>
    <w:next w:val="Normal"/>
    <w:autoRedefine/>
    <w:uiPriority w:val="39"/>
    <w:unhideWhenUsed/>
    <w:rsid w:val="00220485"/>
    <w:pPr>
      <w:spacing w:after="100"/>
    </w:pPr>
  </w:style>
  <w:style w:type="paragraph" w:styleId="TOC3">
    <w:name w:val="toc 3"/>
    <w:basedOn w:val="Normal"/>
    <w:next w:val="Normal"/>
    <w:autoRedefine/>
    <w:uiPriority w:val="39"/>
    <w:unhideWhenUsed/>
    <w:rsid w:val="00220485"/>
    <w:pPr>
      <w:spacing w:after="100"/>
      <w:ind w:left="400"/>
    </w:pPr>
  </w:style>
  <w:style w:type="character" w:styleId="Hyperlink">
    <w:name w:val="Hyperlink"/>
    <w:basedOn w:val="DefaultParagraphFont"/>
    <w:uiPriority w:val="99"/>
    <w:unhideWhenUsed/>
    <w:rsid w:val="00220485"/>
    <w:rPr>
      <w:color w:val="0563C1" w:themeColor="hyperlink"/>
      <w:u w:val="single"/>
    </w:rPr>
  </w:style>
  <w:style w:type="paragraph" w:styleId="Header">
    <w:name w:val="header"/>
    <w:basedOn w:val="Normal"/>
    <w:link w:val="HeaderChar"/>
    <w:uiPriority w:val="99"/>
    <w:unhideWhenUsed/>
    <w:rsid w:val="00CB08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0803"/>
    <w:rPr>
      <w:rFonts w:ascii="Verdana" w:hAnsi="Verdana"/>
      <w:sz w:val="20"/>
    </w:rPr>
  </w:style>
  <w:style w:type="paragraph" w:styleId="Footer">
    <w:name w:val="footer"/>
    <w:basedOn w:val="Normal"/>
    <w:link w:val="FooterChar"/>
    <w:uiPriority w:val="99"/>
    <w:unhideWhenUsed/>
    <w:rsid w:val="00CB08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0803"/>
    <w:rPr>
      <w:rFonts w:ascii="Verdana" w:hAnsi="Verdana"/>
      <w:sz w:val="20"/>
    </w:rPr>
  </w:style>
  <w:style w:type="table" w:styleId="TableGrid">
    <w:name w:val="Table Grid"/>
    <w:basedOn w:val="TableNormal"/>
    <w:uiPriority w:val="39"/>
    <w:rsid w:val="00952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07774"/>
    <w:rPr>
      <w:rFonts w:asciiTheme="majorHAnsi" w:eastAsiaTheme="majorEastAsia" w:hAnsiTheme="majorHAnsi" w:cstheme="majorBidi"/>
      <w:i/>
      <w:iCs/>
      <w:color w:val="2E74B5" w:themeColor="accent1" w:themeShade="BF"/>
      <w:sz w:val="20"/>
    </w:rPr>
  </w:style>
  <w:style w:type="paragraph" w:customStyle="1" w:styleId="Captionthesis">
    <w:name w:val="Caption thesis"/>
    <w:basedOn w:val="Caption"/>
    <w:qFormat/>
    <w:rsid w:val="00C043C4"/>
    <w:rPr>
      <w:rFonts w:cstheme="minorHAnsi"/>
      <w:i w:val="0"/>
      <w:color w:val="000000" w:themeColor="text1"/>
    </w:rPr>
  </w:style>
  <w:style w:type="paragraph" w:customStyle="1" w:styleId="EndNoteBibliographyTitle">
    <w:name w:val="EndNote Bibliography Title"/>
    <w:basedOn w:val="Normal"/>
    <w:link w:val="EndNoteBibliographyTitleChar"/>
    <w:rsid w:val="00740E78"/>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740E78"/>
    <w:rPr>
      <w:rFonts w:ascii="Calibri Light" w:hAnsi="Calibri Light" w:cs="Calibri Light"/>
      <w:noProof/>
      <w:sz w:val="32"/>
      <w:lang w:val="en-US"/>
    </w:rPr>
  </w:style>
  <w:style w:type="paragraph" w:customStyle="1" w:styleId="EndNoteBibliography">
    <w:name w:val="EndNote Bibliography"/>
    <w:basedOn w:val="Normal"/>
    <w:link w:val="EndNoteBibliographyChar"/>
    <w:rsid w:val="00740E78"/>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740E78"/>
    <w:rPr>
      <w:rFonts w:ascii="Calibri Light" w:hAnsi="Calibri Light" w:cs="Calibri Light"/>
      <w:noProof/>
      <w:sz w:val="32"/>
      <w:lang w:val="en-US"/>
    </w:rPr>
  </w:style>
  <w:style w:type="character" w:customStyle="1" w:styleId="ThesisbodyChar">
    <w:name w:val="Thesis body Char"/>
    <w:basedOn w:val="DefaultParagraphFont"/>
    <w:link w:val="Thesisbody"/>
    <w:rsid w:val="00B65C2C"/>
    <w:rPr>
      <w:rFonts w:cstheme="minorHAns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image" Target="media/image21.jpeg"/><Relationship Id="rId21" Type="http://schemas.openxmlformats.org/officeDocument/2006/relationships/chart" Target="charts/chart4.xml"/><Relationship Id="rId34" Type="http://schemas.openxmlformats.org/officeDocument/2006/relationships/image" Target="media/image17.png"/><Relationship Id="rId42" Type="http://schemas.openxmlformats.org/officeDocument/2006/relationships/image" Target="media/image24.jpeg"/><Relationship Id="rId47" Type="http://schemas.openxmlformats.org/officeDocument/2006/relationships/chart" Target="charts/chart9.xml"/><Relationship Id="rId50" Type="http://schemas.openxmlformats.org/officeDocument/2006/relationships/image" Target="media/image29.png"/><Relationship Id="rId55" Type="http://schemas.openxmlformats.org/officeDocument/2006/relationships/chart" Target="charts/chart13.xml"/><Relationship Id="rId63" Type="http://schemas.openxmlformats.org/officeDocument/2006/relationships/chart" Target="charts/chart17.xml"/><Relationship Id="rId68" Type="http://schemas.openxmlformats.org/officeDocument/2006/relationships/image" Target="media/image38.png"/><Relationship Id="rId76" Type="http://schemas.openxmlformats.org/officeDocument/2006/relationships/image" Target="media/image42.png"/><Relationship Id="rId84" Type="http://schemas.openxmlformats.org/officeDocument/2006/relationships/chart" Target="charts/chart27.xml"/><Relationship Id="rId89"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chart" Target="charts/chart21.xml"/><Relationship Id="rId9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3.jpeg"/><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chart" Target="charts/chart8.xml"/><Relationship Id="rId53" Type="http://schemas.openxmlformats.org/officeDocument/2006/relationships/chart" Target="charts/chart12.xml"/><Relationship Id="rId58" Type="http://schemas.openxmlformats.org/officeDocument/2006/relationships/chart" Target="charts/chart15.xml"/><Relationship Id="rId66" Type="http://schemas.openxmlformats.org/officeDocument/2006/relationships/image" Target="media/image37.png"/><Relationship Id="rId74" Type="http://schemas.openxmlformats.org/officeDocument/2006/relationships/image" Target="media/image41.png"/><Relationship Id="rId79" Type="http://schemas.openxmlformats.org/officeDocument/2006/relationships/chart" Target="charts/chart25.xml"/><Relationship Id="rId87" Type="http://schemas.openxmlformats.org/officeDocument/2006/relationships/image" Target="media/image47.png"/><Relationship Id="rId5" Type="http://schemas.openxmlformats.org/officeDocument/2006/relationships/numbering" Target="numbering.xml"/><Relationship Id="rId61" Type="http://schemas.openxmlformats.org/officeDocument/2006/relationships/chart" Target="charts/chart16.xml"/><Relationship Id="rId82" Type="http://schemas.openxmlformats.org/officeDocument/2006/relationships/image" Target="media/image45.png"/><Relationship Id="rId90" Type="http://schemas.openxmlformats.org/officeDocument/2006/relationships/chart" Target="charts/chart30.xml"/><Relationship Id="rId19" Type="http://schemas.openxmlformats.org/officeDocument/2006/relationships/chart" Target="charts/chart3.xml"/><Relationship Id="rId14" Type="http://schemas.openxmlformats.org/officeDocument/2006/relationships/image" Target="media/image4.emf"/><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chart" Target="charts/chart7.xml"/><Relationship Id="rId43" Type="http://schemas.openxmlformats.org/officeDocument/2006/relationships/image" Target="media/image25.jpeg"/><Relationship Id="rId48" Type="http://schemas.openxmlformats.org/officeDocument/2006/relationships/image" Target="media/image28.png"/><Relationship Id="rId56" Type="http://schemas.openxmlformats.org/officeDocument/2006/relationships/image" Target="media/image32.png"/><Relationship Id="rId64" Type="http://schemas.openxmlformats.org/officeDocument/2006/relationships/image" Target="media/image36.png"/><Relationship Id="rId69" Type="http://schemas.openxmlformats.org/officeDocument/2006/relationships/chart" Target="charts/chart20.xml"/><Relationship Id="rId77" Type="http://schemas.openxmlformats.org/officeDocument/2006/relationships/chart" Target="charts/chart24.xml"/><Relationship Id="rId8" Type="http://schemas.openxmlformats.org/officeDocument/2006/relationships/webSettings" Target="webSettings.xml"/><Relationship Id="rId51" Type="http://schemas.openxmlformats.org/officeDocument/2006/relationships/chart" Target="charts/chart11.xml"/><Relationship Id="rId72" Type="http://schemas.openxmlformats.org/officeDocument/2006/relationships/image" Target="media/image40.png"/><Relationship Id="rId80" Type="http://schemas.openxmlformats.org/officeDocument/2006/relationships/image" Target="media/image44.png"/><Relationship Id="rId85" Type="http://schemas.openxmlformats.org/officeDocument/2006/relationships/image" Target="media/image46.png"/><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chart" Target="charts/chart2.xml"/><Relationship Id="rId25" Type="http://schemas.openxmlformats.org/officeDocument/2006/relationships/image" Target="media/image9.jpeg"/><Relationship Id="rId33" Type="http://schemas.openxmlformats.org/officeDocument/2006/relationships/chart" Target="charts/chart6.xml"/><Relationship Id="rId38" Type="http://schemas.openxmlformats.org/officeDocument/2006/relationships/image" Target="media/image20.jpeg"/><Relationship Id="rId46" Type="http://schemas.openxmlformats.org/officeDocument/2006/relationships/image" Target="media/image27.png"/><Relationship Id="rId59" Type="http://schemas.openxmlformats.org/officeDocument/2006/relationships/image" Target="media/image33.png"/><Relationship Id="rId67" Type="http://schemas.openxmlformats.org/officeDocument/2006/relationships/chart" Target="charts/chart19.xml"/><Relationship Id="rId20" Type="http://schemas.openxmlformats.org/officeDocument/2006/relationships/image" Target="media/image6.png"/><Relationship Id="rId41" Type="http://schemas.openxmlformats.org/officeDocument/2006/relationships/image" Target="media/image23.jpeg"/><Relationship Id="rId54" Type="http://schemas.openxmlformats.org/officeDocument/2006/relationships/image" Target="media/image31.png"/><Relationship Id="rId62" Type="http://schemas.openxmlformats.org/officeDocument/2006/relationships/image" Target="media/image35.png"/><Relationship Id="rId70" Type="http://schemas.openxmlformats.org/officeDocument/2006/relationships/image" Target="media/image39.png"/><Relationship Id="rId75" Type="http://schemas.openxmlformats.org/officeDocument/2006/relationships/chart" Target="charts/chart23.xml"/><Relationship Id="rId83" Type="http://schemas.openxmlformats.org/officeDocument/2006/relationships/oleObject" Target="embeddings/Microsoft_Excel_Chart.xls"/><Relationship Id="rId88" Type="http://schemas.openxmlformats.org/officeDocument/2006/relationships/chart" Target="charts/chart29.xml"/><Relationship Id="rId91"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hart" Target="charts/chart1.xml"/><Relationship Id="rId23" Type="http://schemas.openxmlformats.org/officeDocument/2006/relationships/chart" Target="charts/chart5.xml"/><Relationship Id="rId28" Type="http://schemas.openxmlformats.org/officeDocument/2006/relationships/image" Target="media/image12.jpeg"/><Relationship Id="rId36" Type="http://schemas.openxmlformats.org/officeDocument/2006/relationships/image" Target="media/image18.png"/><Relationship Id="rId49" Type="http://schemas.openxmlformats.org/officeDocument/2006/relationships/chart" Target="charts/chart10.xml"/><Relationship Id="rId57" Type="http://schemas.openxmlformats.org/officeDocument/2006/relationships/chart" Target="charts/chart14.xml"/><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6.jpeg"/><Relationship Id="rId52" Type="http://schemas.openxmlformats.org/officeDocument/2006/relationships/image" Target="media/image30.png"/><Relationship Id="rId60" Type="http://schemas.openxmlformats.org/officeDocument/2006/relationships/image" Target="media/image34.png"/><Relationship Id="rId65" Type="http://schemas.openxmlformats.org/officeDocument/2006/relationships/chart" Target="charts/chart18.xml"/><Relationship Id="rId73" Type="http://schemas.openxmlformats.org/officeDocument/2006/relationships/chart" Target="charts/chart22.xml"/><Relationship Id="rId78" Type="http://schemas.openxmlformats.org/officeDocument/2006/relationships/image" Target="media/image43.png"/><Relationship Id="rId81" Type="http://schemas.openxmlformats.org/officeDocument/2006/relationships/chart" Target="charts/chart26.xml"/><Relationship Id="rId86" Type="http://schemas.openxmlformats.org/officeDocument/2006/relationships/chart" Target="charts/chart28.xml"/><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ON2\Users05\r\stxjpr\Glasshouse%20experiments\Experiment%201%20.2.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UON2\Users05\r\stxjpr\Glasshouse%20experiments\Glasshouse%203%202018.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https://uniofnottm-my.sharepoint.com/personal/jake_richards_nottingham_ac_uk/Documents/Thesis/Chapter%204%20all%20data.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https://uniofnottm-my.sharepoint.com/personal/jake_richards_nottingham_ac_uk/Documents/Thesis/Chapter%204%20all%20data.xlsx" TargetMode="External"/></Relationships>
</file>

<file path=word/charts/_rels/chart13.xml.rels><?xml version="1.0" encoding="UTF-8" standalone="yes"?>
<Relationships xmlns="http://schemas.openxmlformats.org/package/2006/relationships"><Relationship Id="rId3" Type="http://schemas.openxmlformats.org/officeDocument/2006/relationships/oleObject" Target="https://uniofnottm-my.sharepoint.com/personal/jake_richards_nottingham_ac_uk/Documents/Copy%20of%20Field%20trial%202018%20with%20yield.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https://uniofnottm-my.sharepoint.com/personal/jake_richards_nottingham_ac_uk/Documents/Thesis/Chapter%204%20all%20data.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https://uniofnottm-my.sharepoint.com/personal/jake_richards_nottingham_ac_uk/Documents/Thesis/Chapter%204%20all%20data.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file:///\\UON2\Users05\r\stxjpr\Field%20trial%202018.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UON2\Users05\r\stxjpr\Field%20trial.xlsm"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https://uniofnottm-my.sharepoint.com/personal/jake_richards_nottingham_ac_uk/Documents/Copy%20of%20Field%20trial%202018%20with%20yield.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ON2\Users05\r\stxjpr\Glasshouse%20experiments\Experiment%201%20.2.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https://uniofnottm-my.sharepoint.com/personal/jake_richards_nottingham_ac_uk/Documents/Copy%20of%20Field%20trial%202018%20with%20yield.xlsx" TargetMode="External"/></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https://uniofnottm-my.sharepoint.com/personal/jake_richards_nottingham_ac_uk/Documents/Thesis/Chapter%205%20data.xlsx" TargetMode="External"/></Relationships>
</file>

<file path=word/charts/_rels/chart22.xml.rels><?xml version="1.0" encoding="UTF-8" standalone="yes"?>
<Relationships xmlns="http://schemas.openxmlformats.org/package/2006/relationships"><Relationship Id="rId3" Type="http://schemas.openxmlformats.org/officeDocument/2006/relationships/oleObject" Target="file:///\\UON2\Users05\r\stxjpr\Jake%20Richards\Cumulative%20penetration%20data%20Holkham%20&amp;%20Salle.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https://uniofnottm-my.sharepoint.com/personal/jake_richards_nottingham_ac_uk/Documents/Thesis/Chapter%205%20data.xlsx" TargetMode="External"/></Relationships>
</file>

<file path=word/charts/_rels/chart24.xml.rels><?xml version="1.0" encoding="UTF-8" standalone="yes"?>
<Relationships xmlns="http://schemas.openxmlformats.org/package/2006/relationships"><Relationship Id="rId3" Type="http://schemas.openxmlformats.org/officeDocument/2006/relationships/oleObject" Target="file:///\\UON2\Users05\r\stxjpr\All%20canopy%20data%20from%20field%20sites.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oleObject" Target="file:///\\UON2\Users05\r\stxjpr\All%20canopy%20data%20from%20field%20sites.xlsx" TargetMode="External"/></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package" Target="../embeddings/Microsoft_Excel_Worksheet1.xlsx"/></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oleObject" Target="file:///\\UON2\Users05\r\stxjpr\JRichards%20Holkham%20yield%202018.xls" TargetMode="External"/></Relationships>
</file>

<file path=word/charts/_rels/chart28.xml.rels><?xml version="1.0" encoding="UTF-8" standalone="yes"?>
<Relationships xmlns="http://schemas.openxmlformats.org/package/2006/relationships"><Relationship Id="rId3" Type="http://schemas.openxmlformats.org/officeDocument/2006/relationships/oleObject" Target="file:///\\UON2\Users05\r\stxjpr\Copy%20of%20New%20House%20farm%20field%20trial.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oleObject" Target="file:///\\UON2\Users05\r\stxjpr\Copy%20of%20New%20House%20farm%20field%20trial.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ON2\Users05\r\stxjpr\Glasshouse%20experiments\Glashouse%20columns%20Jan%2018.xlsx" TargetMode="Externa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ON2\Users05\r\stxjpr\Glasshouse%20experiments\Glashouse%20columns%20Jan%2018.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UON2\Users05\r\stxjpr\Glasshouse%20experiments\Glashouse%20columns%20Feb%2019.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UON2\Users05\r\stxjpr\Glasshouse%20experiments\Glashouse%20columns%20Jan%2018.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UON2\Users05\r\stxjpr\Glasshouse%20experiments\Glashouse%20columns%20Jan%2018.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UON2\Users05\r\stxjpr\Glasshouse%20experiments\Glasshouse%203%202018.xlsx"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file:///\\UON2\Users05\r\stxjpr\Glasshouse%20experiments\Glasshouse%203%202018.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cap="rnd" cmpd="sng" algn="ctr">
              <a:noFill/>
              <a:prstDash val="solid"/>
              <a:round/>
            </a:ln>
            <a:effectLst/>
          </c:spPr>
          <c:marker>
            <c:symbol val="diamond"/>
            <c:size val="5"/>
            <c:spPr>
              <a:solidFill>
                <a:schemeClr val="tx1"/>
              </a:solidFill>
              <a:ln w="9525" cap="flat" cmpd="sng" algn="ctr">
                <a:solidFill>
                  <a:schemeClr val="tx1"/>
                </a:solidFill>
                <a:prstDash val="solid"/>
                <a:round/>
              </a:ln>
              <a:effectLst/>
            </c:spPr>
          </c:marker>
          <c:trendline>
            <c:spPr>
              <a:ln w="9525" cap="rnd" cmpd="sng" algn="ctr">
                <a:solidFill>
                  <a:schemeClr val="tx1">
                    <a:shade val="95000"/>
                    <a:satMod val="105000"/>
                  </a:schemeClr>
                </a:solidFill>
                <a:prstDash val="solid"/>
                <a:round/>
              </a:ln>
              <a:effectLst/>
            </c:spPr>
            <c:trendlineType val="linear"/>
            <c:dispRSqr val="0"/>
            <c:dispEq val="0"/>
          </c:trendline>
          <c:trendline>
            <c:spPr>
              <a:ln w="3175" cap="rnd" cmpd="sng" algn="ctr">
                <a:solidFill>
                  <a:srgbClr val="FF0000"/>
                </a:solidFill>
                <a:prstDash val="solid"/>
                <a:round/>
              </a:ln>
              <a:effectLst/>
            </c:spPr>
            <c:trendlineType val="linear"/>
            <c:dispRSqr val="1"/>
            <c:dispEq val="1"/>
            <c:trendlineLbl>
              <c:layout>
                <c:manualLayout>
                  <c:x val="-0.13505249343832021"/>
                  <c:y val="6.9468139399241763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rendlineLbl>
          </c:trendline>
          <c:xVal>
            <c:numRef>
              <c:f>'Theta 1'!$N$27:$W$27</c:f>
              <c:numCache>
                <c:formatCode>General</c:formatCode>
                <c:ptCount val="10"/>
                <c:pt idx="0">
                  <c:v>14.24</c:v>
                </c:pt>
                <c:pt idx="1">
                  <c:v>14.24</c:v>
                </c:pt>
                <c:pt idx="2">
                  <c:v>13.38</c:v>
                </c:pt>
                <c:pt idx="3">
                  <c:v>13.48</c:v>
                </c:pt>
                <c:pt idx="4">
                  <c:v>11.18</c:v>
                </c:pt>
                <c:pt idx="5">
                  <c:v>12.04</c:v>
                </c:pt>
                <c:pt idx="6">
                  <c:v>12.4</c:v>
                </c:pt>
                <c:pt idx="7">
                  <c:v>7.86</c:v>
                </c:pt>
                <c:pt idx="8">
                  <c:v>8.74</c:v>
                </c:pt>
                <c:pt idx="9">
                  <c:v>6.74</c:v>
                </c:pt>
              </c:numCache>
            </c:numRef>
          </c:xVal>
          <c:yVal>
            <c:numRef>
              <c:f>'Theta 1'!$N$29:$W$29</c:f>
              <c:numCache>
                <c:formatCode>General</c:formatCode>
                <c:ptCount val="10"/>
                <c:pt idx="0">
                  <c:v>10.63</c:v>
                </c:pt>
                <c:pt idx="1">
                  <c:v>11.37</c:v>
                </c:pt>
                <c:pt idx="2">
                  <c:v>12.23</c:v>
                </c:pt>
                <c:pt idx="3">
                  <c:v>14.37</c:v>
                </c:pt>
                <c:pt idx="4">
                  <c:v>15.329999999999998</c:v>
                </c:pt>
                <c:pt idx="5">
                  <c:v>13.200000000000001</c:v>
                </c:pt>
                <c:pt idx="6">
                  <c:v>17.669999999999998</c:v>
                </c:pt>
                <c:pt idx="7">
                  <c:v>20.369999999999997</c:v>
                </c:pt>
                <c:pt idx="8">
                  <c:v>17.27</c:v>
                </c:pt>
                <c:pt idx="9">
                  <c:v>23.3</c:v>
                </c:pt>
              </c:numCache>
            </c:numRef>
          </c:yVal>
          <c:smooth val="0"/>
          <c:extLst>
            <c:ext xmlns:c16="http://schemas.microsoft.com/office/drawing/2014/chart" uri="{C3380CC4-5D6E-409C-BE32-E72D297353CC}">
              <c16:uniqueId val="{00000000-A9BB-41D1-BF1B-2773F1AAEBB6}"/>
            </c:ext>
          </c:extLst>
        </c:ser>
        <c:dLbls>
          <c:showLegendKey val="0"/>
          <c:showVal val="0"/>
          <c:showCatName val="0"/>
          <c:showSerName val="0"/>
          <c:showPercent val="0"/>
          <c:showBubbleSize val="0"/>
        </c:dLbls>
        <c:axId val="242757720"/>
        <c:axId val="242758112"/>
      </c:scatterChart>
      <c:valAx>
        <c:axId val="242757720"/>
        <c:scaling>
          <c:orientation val="minMax"/>
          <c:max val="15"/>
          <c:min val="5"/>
        </c:scaling>
        <c:delete val="0"/>
        <c:axPos val="b"/>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GB"/>
                  <a:t>Shoot biomass (g)</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242758112"/>
        <c:crosses val="autoZero"/>
        <c:crossBetween val="midCat"/>
      </c:valAx>
      <c:valAx>
        <c:axId val="24275811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GB"/>
                  <a:t>Soil moisture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242757720"/>
        <c:crosses val="autoZero"/>
        <c:crossBetween val="midCat"/>
      </c:valAx>
      <c:spPr>
        <a:solidFill>
          <a:schemeClr val="bg1"/>
        </a:solidFill>
        <a:ln>
          <a:noFill/>
        </a:ln>
        <a:effectLst/>
      </c:spPr>
    </c:plotArea>
    <c:plotVisOnly val="1"/>
    <c:dispBlanksAs val="gap"/>
    <c:showDLblsOverMax val="0"/>
  </c:chart>
  <c:spPr>
    <a:solidFill>
      <a:schemeClr val="bg1"/>
    </a:solidFill>
    <a:ln w="9525" cap="flat" cmpd="sng" algn="ctr">
      <a:noFill/>
      <a:prstDash val="solid"/>
      <a:round/>
    </a:ln>
    <a:effectLst/>
  </c:spPr>
  <c:txPr>
    <a:bodyPr/>
    <a:lstStyle/>
    <a:p>
      <a:pPr>
        <a:defRPr sz="1200" b="0"/>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strRef>
              <c:f>Sheet2!$R$15</c:f>
              <c:strCache>
                <c:ptCount val="1"/>
                <c:pt idx="0">
                  <c:v>MM</c:v>
                </c:pt>
              </c:strCache>
            </c:strRef>
          </c:tx>
          <c:spPr>
            <a:ln w="25400" cap="rnd">
              <a:noFill/>
              <a:round/>
            </a:ln>
            <a:effectLst/>
          </c:spPr>
          <c:marker>
            <c:symbol val="diamond"/>
            <c:size val="5"/>
            <c:spPr>
              <a:solidFill>
                <a:schemeClr val="accent1"/>
              </a:solidFill>
              <a:ln w="9525">
                <a:solidFill>
                  <a:schemeClr val="accent1"/>
                </a:solidFill>
              </a:ln>
              <a:effectLst/>
            </c:spPr>
          </c:marker>
          <c:xVal>
            <c:numRef>
              <c:f>Sheet2!$S$15:$S$20</c:f>
              <c:numCache>
                <c:formatCode>General</c:formatCode>
                <c:ptCount val="6"/>
                <c:pt idx="0">
                  <c:v>1.3049999999999999</c:v>
                </c:pt>
                <c:pt idx="1">
                  <c:v>1.06</c:v>
                </c:pt>
                <c:pt idx="2">
                  <c:v>0.95</c:v>
                </c:pt>
                <c:pt idx="3">
                  <c:v>1.25</c:v>
                </c:pt>
                <c:pt idx="4">
                  <c:v>1.01</c:v>
                </c:pt>
                <c:pt idx="5">
                  <c:v>1.2</c:v>
                </c:pt>
              </c:numCache>
            </c:numRef>
          </c:xVal>
          <c:yVal>
            <c:numRef>
              <c:f>Sheet2!$T$15:$T$20</c:f>
              <c:numCache>
                <c:formatCode>General</c:formatCode>
                <c:ptCount val="6"/>
                <c:pt idx="0">
                  <c:v>1.8084993800000004</c:v>
                </c:pt>
                <c:pt idx="1">
                  <c:v>1.7197986999999995</c:v>
                </c:pt>
                <c:pt idx="2">
                  <c:v>1.7293233400000001</c:v>
                </c:pt>
                <c:pt idx="3">
                  <c:v>1.4908533400000001</c:v>
                </c:pt>
                <c:pt idx="4">
                  <c:v>1.6770819799999996</c:v>
                </c:pt>
                <c:pt idx="5">
                  <c:v>1.7147532400000001</c:v>
                </c:pt>
              </c:numCache>
            </c:numRef>
          </c:yVal>
          <c:smooth val="0"/>
          <c:extLst>
            <c:ext xmlns:c16="http://schemas.microsoft.com/office/drawing/2014/chart" uri="{C3380CC4-5D6E-409C-BE32-E72D297353CC}">
              <c16:uniqueId val="{00000000-7C33-47DA-990B-8126E92364A4}"/>
            </c:ext>
          </c:extLst>
        </c:ser>
        <c:ser>
          <c:idx val="1"/>
          <c:order val="1"/>
          <c:tx>
            <c:strRef>
              <c:f>Sheet2!$R$21</c:f>
              <c:strCache>
                <c:ptCount val="1"/>
                <c:pt idx="0">
                  <c:v>MO</c:v>
                </c:pt>
              </c:strCache>
            </c:strRef>
          </c:tx>
          <c:spPr>
            <a:ln w="25400" cap="rnd">
              <a:noFill/>
              <a:round/>
            </a:ln>
            <a:effectLst/>
          </c:spPr>
          <c:marker>
            <c:symbol val="diamond"/>
            <c:size val="5"/>
            <c:spPr>
              <a:solidFill>
                <a:schemeClr val="accent2"/>
              </a:solidFill>
              <a:ln w="9525">
                <a:solidFill>
                  <a:schemeClr val="accent2"/>
                </a:solidFill>
              </a:ln>
              <a:effectLst/>
            </c:spPr>
          </c:marker>
          <c:xVal>
            <c:numRef>
              <c:f>Sheet2!$S$21:$S$26</c:f>
              <c:numCache>
                <c:formatCode>General</c:formatCode>
                <c:ptCount val="6"/>
                <c:pt idx="0">
                  <c:v>0.51</c:v>
                </c:pt>
                <c:pt idx="1">
                  <c:v>0.6</c:v>
                </c:pt>
                <c:pt idx="2">
                  <c:v>0.63500000000000001</c:v>
                </c:pt>
                <c:pt idx="3">
                  <c:v>0.52500000000000002</c:v>
                </c:pt>
                <c:pt idx="4">
                  <c:v>0.84499999999999997</c:v>
                </c:pt>
                <c:pt idx="5">
                  <c:v>0.90500000000000003</c:v>
                </c:pt>
              </c:numCache>
            </c:numRef>
          </c:xVal>
          <c:yVal>
            <c:numRef>
              <c:f>Sheet2!$T$21:$T$26</c:f>
              <c:numCache>
                <c:formatCode>General</c:formatCode>
                <c:ptCount val="6"/>
                <c:pt idx="0">
                  <c:v>1.204718</c:v>
                </c:pt>
                <c:pt idx="1">
                  <c:v>1.1773383000000002</c:v>
                </c:pt>
                <c:pt idx="2">
                  <c:v>1.4212279799999998</c:v>
                </c:pt>
                <c:pt idx="3">
                  <c:v>1.1818538999999999</c:v>
                </c:pt>
                <c:pt idx="4">
                  <c:v>1.5810863399999999</c:v>
                </c:pt>
                <c:pt idx="5">
                  <c:v>1.4494915799999997</c:v>
                </c:pt>
              </c:numCache>
            </c:numRef>
          </c:yVal>
          <c:smooth val="0"/>
          <c:extLst>
            <c:ext xmlns:c16="http://schemas.microsoft.com/office/drawing/2014/chart" uri="{C3380CC4-5D6E-409C-BE32-E72D297353CC}">
              <c16:uniqueId val="{00000001-7C33-47DA-990B-8126E92364A4}"/>
            </c:ext>
          </c:extLst>
        </c:ser>
        <c:ser>
          <c:idx val="2"/>
          <c:order val="2"/>
          <c:tx>
            <c:strRef>
              <c:f>Sheet2!$R$27</c:f>
              <c:strCache>
                <c:ptCount val="1"/>
                <c:pt idx="0">
                  <c:v>MR</c:v>
                </c:pt>
              </c:strCache>
            </c:strRef>
          </c:tx>
          <c:spPr>
            <a:ln w="25400" cap="rnd">
              <a:noFill/>
              <a:round/>
            </a:ln>
            <a:effectLst/>
          </c:spPr>
          <c:marker>
            <c:symbol val="diamond"/>
            <c:size val="5"/>
            <c:spPr>
              <a:solidFill>
                <a:schemeClr val="accent3"/>
              </a:solidFill>
              <a:ln w="9525">
                <a:solidFill>
                  <a:schemeClr val="accent3"/>
                </a:solidFill>
              </a:ln>
              <a:effectLst/>
            </c:spPr>
          </c:marker>
          <c:xVal>
            <c:numRef>
              <c:f>Sheet2!$S$27:$S$32</c:f>
              <c:numCache>
                <c:formatCode>General</c:formatCode>
                <c:ptCount val="6"/>
                <c:pt idx="0">
                  <c:v>0.35</c:v>
                </c:pt>
                <c:pt idx="1">
                  <c:v>0.54</c:v>
                </c:pt>
                <c:pt idx="2">
                  <c:v>0.56000000000000005</c:v>
                </c:pt>
                <c:pt idx="3">
                  <c:v>0.755</c:v>
                </c:pt>
                <c:pt idx="4">
                  <c:v>0.74</c:v>
                </c:pt>
                <c:pt idx="5">
                  <c:v>1.02</c:v>
                </c:pt>
              </c:numCache>
            </c:numRef>
          </c:xVal>
          <c:yVal>
            <c:numRef>
              <c:f>Sheet2!$T$27:$T$32</c:f>
              <c:numCache>
                <c:formatCode>General</c:formatCode>
                <c:ptCount val="6"/>
                <c:pt idx="0">
                  <c:v>0.93292047999999994</c:v>
                </c:pt>
                <c:pt idx="1">
                  <c:v>1.1494407200000001</c:v>
                </c:pt>
                <c:pt idx="2">
                  <c:v>0.93865749999999992</c:v>
                </c:pt>
                <c:pt idx="3">
                  <c:v>1.0389898</c:v>
                </c:pt>
                <c:pt idx="4">
                  <c:v>1.3471389</c:v>
                </c:pt>
                <c:pt idx="5">
                  <c:v>1.6984902399999999</c:v>
                </c:pt>
              </c:numCache>
            </c:numRef>
          </c:yVal>
          <c:smooth val="0"/>
          <c:extLst>
            <c:ext xmlns:c16="http://schemas.microsoft.com/office/drawing/2014/chart" uri="{C3380CC4-5D6E-409C-BE32-E72D297353CC}">
              <c16:uniqueId val="{00000002-7C33-47DA-990B-8126E92364A4}"/>
            </c:ext>
          </c:extLst>
        </c:ser>
        <c:ser>
          <c:idx val="3"/>
          <c:order val="3"/>
          <c:tx>
            <c:strRef>
              <c:f>Sheet2!$R$33</c:f>
              <c:strCache>
                <c:ptCount val="1"/>
                <c:pt idx="0">
                  <c:v>MT</c:v>
                </c:pt>
              </c:strCache>
            </c:strRef>
          </c:tx>
          <c:spPr>
            <a:ln w="25400" cap="rnd">
              <a:noFill/>
              <a:round/>
            </a:ln>
            <a:effectLst/>
          </c:spPr>
          <c:marker>
            <c:symbol val="diamond"/>
            <c:size val="5"/>
            <c:spPr>
              <a:solidFill>
                <a:schemeClr val="accent4"/>
              </a:solidFill>
              <a:ln w="9525">
                <a:solidFill>
                  <a:schemeClr val="accent4"/>
                </a:solidFill>
              </a:ln>
              <a:effectLst/>
            </c:spPr>
          </c:marker>
          <c:xVal>
            <c:numRef>
              <c:f>Sheet2!$S$33:$S$38</c:f>
              <c:numCache>
                <c:formatCode>General</c:formatCode>
                <c:ptCount val="6"/>
                <c:pt idx="0">
                  <c:v>1.425</c:v>
                </c:pt>
                <c:pt idx="1">
                  <c:v>1.1800000000000002</c:v>
                </c:pt>
                <c:pt idx="2">
                  <c:v>1.2250000000000001</c:v>
                </c:pt>
                <c:pt idx="3">
                  <c:v>1.2749999999999999</c:v>
                </c:pt>
                <c:pt idx="4">
                  <c:v>0.92500000000000004</c:v>
                </c:pt>
                <c:pt idx="5">
                  <c:v>1.4550000000000001</c:v>
                </c:pt>
              </c:numCache>
            </c:numRef>
          </c:xVal>
          <c:yVal>
            <c:numRef>
              <c:f>Sheet2!$T$33:$T$38</c:f>
              <c:numCache>
                <c:formatCode>General</c:formatCode>
                <c:ptCount val="6"/>
                <c:pt idx="0">
                  <c:v>2.0947742600000003</c:v>
                </c:pt>
                <c:pt idx="1">
                  <c:v>1.6214552000000002</c:v>
                </c:pt>
                <c:pt idx="2">
                  <c:v>1.6225065999999997</c:v>
                </c:pt>
                <c:pt idx="3">
                  <c:v>1.7440988200000003</c:v>
                </c:pt>
                <c:pt idx="4">
                  <c:v>1.9208758799999999</c:v>
                </c:pt>
                <c:pt idx="5">
                  <c:v>2.2708512399999994</c:v>
                </c:pt>
              </c:numCache>
            </c:numRef>
          </c:yVal>
          <c:smooth val="0"/>
          <c:extLst>
            <c:ext xmlns:c16="http://schemas.microsoft.com/office/drawing/2014/chart" uri="{C3380CC4-5D6E-409C-BE32-E72D297353CC}">
              <c16:uniqueId val="{00000003-7C33-47DA-990B-8126E92364A4}"/>
            </c:ext>
          </c:extLst>
        </c:ser>
        <c:ser>
          <c:idx val="4"/>
          <c:order val="4"/>
          <c:tx>
            <c:strRef>
              <c:f>Sheet2!$R$39</c:f>
              <c:strCache>
                <c:ptCount val="1"/>
                <c:pt idx="0">
                  <c:v>OO</c:v>
                </c:pt>
              </c:strCache>
            </c:strRef>
          </c:tx>
          <c:spPr>
            <a:ln w="25400" cap="rnd">
              <a:noFill/>
              <a:round/>
            </a:ln>
            <a:effectLst/>
          </c:spPr>
          <c:marker>
            <c:symbol val="diamond"/>
            <c:size val="5"/>
            <c:spPr>
              <a:solidFill>
                <a:schemeClr val="accent5"/>
              </a:solidFill>
              <a:ln w="9525">
                <a:solidFill>
                  <a:schemeClr val="accent5"/>
                </a:solidFill>
              </a:ln>
              <a:effectLst/>
            </c:spPr>
          </c:marker>
          <c:xVal>
            <c:numRef>
              <c:f>Sheet2!$S$39:$S$44</c:f>
              <c:numCache>
                <c:formatCode>General</c:formatCode>
                <c:ptCount val="6"/>
                <c:pt idx="0">
                  <c:v>0.27500000000000002</c:v>
                </c:pt>
                <c:pt idx="1">
                  <c:v>0.32</c:v>
                </c:pt>
                <c:pt idx="2">
                  <c:v>0.125</c:v>
                </c:pt>
                <c:pt idx="3">
                  <c:v>0.23499999999999999</c:v>
                </c:pt>
                <c:pt idx="4">
                  <c:v>0.30000000000000004</c:v>
                </c:pt>
                <c:pt idx="5">
                  <c:v>0.23499999999999999</c:v>
                </c:pt>
              </c:numCache>
            </c:numRef>
          </c:xVal>
          <c:yVal>
            <c:numRef>
              <c:f>Sheet2!$T$39:$T$44</c:f>
              <c:numCache>
                <c:formatCode>General</c:formatCode>
                <c:ptCount val="6"/>
                <c:pt idx="0">
                  <c:v>1.0549421800000001</c:v>
                </c:pt>
                <c:pt idx="1">
                  <c:v>0.94897088000000018</c:v>
                </c:pt>
                <c:pt idx="2">
                  <c:v>1.0900990799999999</c:v>
                </c:pt>
                <c:pt idx="3">
                  <c:v>0.81407401999999995</c:v>
                </c:pt>
                <c:pt idx="4">
                  <c:v>0.87302522000000005</c:v>
                </c:pt>
                <c:pt idx="5">
                  <c:v>1.07542998</c:v>
                </c:pt>
              </c:numCache>
            </c:numRef>
          </c:yVal>
          <c:smooth val="0"/>
          <c:extLst>
            <c:ext xmlns:c16="http://schemas.microsoft.com/office/drawing/2014/chart" uri="{C3380CC4-5D6E-409C-BE32-E72D297353CC}">
              <c16:uniqueId val="{00000004-7C33-47DA-990B-8126E92364A4}"/>
            </c:ext>
          </c:extLst>
        </c:ser>
        <c:ser>
          <c:idx val="5"/>
          <c:order val="5"/>
          <c:tx>
            <c:strRef>
              <c:f>Sheet2!$R$45</c:f>
              <c:strCache>
                <c:ptCount val="1"/>
                <c:pt idx="0">
                  <c:v>OT</c:v>
                </c:pt>
              </c:strCache>
            </c:strRef>
          </c:tx>
          <c:spPr>
            <a:ln w="25400" cap="rnd">
              <a:noFill/>
              <a:round/>
            </a:ln>
            <a:effectLst/>
          </c:spPr>
          <c:marker>
            <c:symbol val="diamond"/>
            <c:size val="5"/>
            <c:spPr>
              <a:solidFill>
                <a:schemeClr val="accent6"/>
              </a:solidFill>
              <a:ln w="9525">
                <a:solidFill>
                  <a:schemeClr val="accent6"/>
                </a:solidFill>
              </a:ln>
              <a:effectLst/>
            </c:spPr>
          </c:marker>
          <c:xVal>
            <c:numRef>
              <c:f>Sheet2!$S$45:$S$50</c:f>
              <c:numCache>
                <c:formatCode>General</c:formatCode>
                <c:ptCount val="6"/>
                <c:pt idx="0">
                  <c:v>0.96000000000000008</c:v>
                </c:pt>
                <c:pt idx="1">
                  <c:v>0.56000000000000005</c:v>
                </c:pt>
                <c:pt idx="2">
                  <c:v>0.73</c:v>
                </c:pt>
                <c:pt idx="3">
                  <c:v>1.01</c:v>
                </c:pt>
                <c:pt idx="4">
                  <c:v>1.0249999999999999</c:v>
                </c:pt>
                <c:pt idx="5">
                  <c:v>1.085</c:v>
                </c:pt>
              </c:numCache>
            </c:numRef>
          </c:xVal>
          <c:yVal>
            <c:numRef>
              <c:f>Sheet2!$T$45:$T$50</c:f>
              <c:numCache>
                <c:formatCode>General</c:formatCode>
                <c:ptCount val="6"/>
                <c:pt idx="0">
                  <c:v>1.61165724</c:v>
                </c:pt>
                <c:pt idx="1">
                  <c:v>1.1963464399999999</c:v>
                </c:pt>
                <c:pt idx="2">
                  <c:v>1.4963811599999999</c:v>
                </c:pt>
                <c:pt idx="3">
                  <c:v>1.5332470600000003</c:v>
                </c:pt>
                <c:pt idx="4">
                  <c:v>1.70886714</c:v>
                </c:pt>
                <c:pt idx="5">
                  <c:v>2.00642612</c:v>
                </c:pt>
              </c:numCache>
            </c:numRef>
          </c:yVal>
          <c:smooth val="0"/>
          <c:extLst>
            <c:ext xmlns:c16="http://schemas.microsoft.com/office/drawing/2014/chart" uri="{C3380CC4-5D6E-409C-BE32-E72D297353CC}">
              <c16:uniqueId val="{00000005-7C33-47DA-990B-8126E92364A4}"/>
            </c:ext>
          </c:extLst>
        </c:ser>
        <c:ser>
          <c:idx val="6"/>
          <c:order val="6"/>
          <c:tx>
            <c:strRef>
              <c:f>Sheet2!$R$51</c:f>
              <c:strCache>
                <c:ptCount val="1"/>
                <c:pt idx="0">
                  <c:v>RO</c:v>
                </c:pt>
              </c:strCache>
            </c:strRef>
          </c:tx>
          <c:spPr>
            <a:ln w="25400" cap="rnd">
              <a:noFill/>
              <a:round/>
            </a:ln>
            <a:effectLst/>
          </c:spPr>
          <c:marker>
            <c:symbol val="diamond"/>
            <c:size val="5"/>
            <c:spPr>
              <a:solidFill>
                <a:schemeClr val="accent1">
                  <a:lumMod val="60000"/>
                </a:schemeClr>
              </a:solidFill>
              <a:ln w="9525">
                <a:solidFill>
                  <a:schemeClr val="accent1">
                    <a:lumMod val="60000"/>
                  </a:schemeClr>
                </a:solidFill>
              </a:ln>
              <a:effectLst/>
            </c:spPr>
          </c:marker>
          <c:xVal>
            <c:numRef>
              <c:f>Sheet2!$S$51:$S$56</c:f>
              <c:numCache>
                <c:formatCode>General</c:formatCode>
                <c:ptCount val="6"/>
                <c:pt idx="0">
                  <c:v>0.26</c:v>
                </c:pt>
                <c:pt idx="1">
                  <c:v>0.2</c:v>
                </c:pt>
                <c:pt idx="2">
                  <c:v>0.22499999999999998</c:v>
                </c:pt>
                <c:pt idx="3">
                  <c:v>0.35499999999999998</c:v>
                </c:pt>
                <c:pt idx="4">
                  <c:v>0.26500000000000001</c:v>
                </c:pt>
                <c:pt idx="5">
                  <c:v>0.32499999999999996</c:v>
                </c:pt>
              </c:numCache>
            </c:numRef>
          </c:xVal>
          <c:yVal>
            <c:numRef>
              <c:f>Sheet2!$T$51:$T$56</c:f>
              <c:numCache>
                <c:formatCode>General</c:formatCode>
                <c:ptCount val="6"/>
                <c:pt idx="0">
                  <c:v>0.97507497999999992</c:v>
                </c:pt>
                <c:pt idx="1">
                  <c:v>0.65403649999999991</c:v>
                </c:pt>
                <c:pt idx="2">
                  <c:v>0.97368222000000004</c:v>
                </c:pt>
                <c:pt idx="3">
                  <c:v>1.2274546</c:v>
                </c:pt>
                <c:pt idx="4">
                  <c:v>0.92442932</c:v>
                </c:pt>
                <c:pt idx="5">
                  <c:v>0.94370010000000004</c:v>
                </c:pt>
              </c:numCache>
            </c:numRef>
          </c:yVal>
          <c:smooth val="0"/>
          <c:extLst>
            <c:ext xmlns:c16="http://schemas.microsoft.com/office/drawing/2014/chart" uri="{C3380CC4-5D6E-409C-BE32-E72D297353CC}">
              <c16:uniqueId val="{00000006-7C33-47DA-990B-8126E92364A4}"/>
            </c:ext>
          </c:extLst>
        </c:ser>
        <c:ser>
          <c:idx val="7"/>
          <c:order val="7"/>
          <c:tx>
            <c:strRef>
              <c:f>Sheet2!$R$57</c:f>
              <c:strCache>
                <c:ptCount val="1"/>
                <c:pt idx="0">
                  <c:v>RR</c:v>
                </c:pt>
              </c:strCache>
            </c:strRef>
          </c:tx>
          <c:spPr>
            <a:ln w="25400" cap="rnd">
              <a:noFill/>
              <a:round/>
            </a:ln>
            <a:effectLst/>
          </c:spPr>
          <c:marker>
            <c:symbol val="diamond"/>
            <c:size val="5"/>
            <c:spPr>
              <a:solidFill>
                <a:schemeClr val="accent2">
                  <a:lumMod val="60000"/>
                </a:schemeClr>
              </a:solidFill>
              <a:ln w="9525">
                <a:solidFill>
                  <a:schemeClr val="accent2">
                    <a:lumMod val="60000"/>
                  </a:schemeClr>
                </a:solidFill>
              </a:ln>
              <a:effectLst/>
            </c:spPr>
          </c:marker>
          <c:xVal>
            <c:numRef>
              <c:f>Sheet2!$S$57:$S$62</c:f>
              <c:numCache>
                <c:formatCode>General</c:formatCode>
                <c:ptCount val="6"/>
                <c:pt idx="0">
                  <c:v>0.26500000000000001</c:v>
                </c:pt>
                <c:pt idx="1">
                  <c:v>0.47000000000000003</c:v>
                </c:pt>
                <c:pt idx="3">
                  <c:v>0.59499999999999997</c:v>
                </c:pt>
                <c:pt idx="4">
                  <c:v>0.57000000000000006</c:v>
                </c:pt>
                <c:pt idx="5">
                  <c:v>0.47</c:v>
                </c:pt>
              </c:numCache>
            </c:numRef>
          </c:xVal>
          <c:yVal>
            <c:numRef>
              <c:f>Sheet2!$T$57:$T$62</c:f>
              <c:numCache>
                <c:formatCode>General</c:formatCode>
                <c:ptCount val="6"/>
                <c:pt idx="0">
                  <c:v>0.93507147999999995</c:v>
                </c:pt>
                <c:pt idx="1">
                  <c:v>1.03504748</c:v>
                </c:pt>
                <c:pt idx="2">
                  <c:v>0.74827505999999999</c:v>
                </c:pt>
                <c:pt idx="3">
                  <c:v>1.1449120400000001</c:v>
                </c:pt>
                <c:pt idx="4">
                  <c:v>1.5531292600000002</c:v>
                </c:pt>
                <c:pt idx="5">
                  <c:v>0.96046945999999989</c:v>
                </c:pt>
              </c:numCache>
            </c:numRef>
          </c:yVal>
          <c:smooth val="0"/>
          <c:extLst>
            <c:ext xmlns:c16="http://schemas.microsoft.com/office/drawing/2014/chart" uri="{C3380CC4-5D6E-409C-BE32-E72D297353CC}">
              <c16:uniqueId val="{00000007-7C33-47DA-990B-8126E92364A4}"/>
            </c:ext>
          </c:extLst>
        </c:ser>
        <c:ser>
          <c:idx val="8"/>
          <c:order val="8"/>
          <c:tx>
            <c:strRef>
              <c:f>Sheet2!$R$63</c:f>
              <c:strCache>
                <c:ptCount val="1"/>
                <c:pt idx="0">
                  <c:v>RT</c:v>
                </c:pt>
              </c:strCache>
            </c:strRef>
          </c:tx>
          <c:spPr>
            <a:ln w="25400" cap="rnd">
              <a:noFill/>
              <a:round/>
            </a:ln>
            <a:effectLst/>
          </c:spPr>
          <c:marker>
            <c:symbol val="diamond"/>
            <c:size val="5"/>
            <c:spPr>
              <a:solidFill>
                <a:schemeClr val="accent3">
                  <a:lumMod val="60000"/>
                </a:schemeClr>
              </a:solidFill>
              <a:ln w="9525">
                <a:solidFill>
                  <a:schemeClr val="accent3">
                    <a:lumMod val="60000"/>
                  </a:schemeClr>
                </a:solidFill>
              </a:ln>
              <a:effectLst/>
            </c:spPr>
          </c:marker>
          <c:xVal>
            <c:numRef>
              <c:f>Sheet2!$S$63:$S$68</c:f>
              <c:numCache>
                <c:formatCode>General</c:formatCode>
                <c:ptCount val="6"/>
                <c:pt idx="0">
                  <c:v>0.96499999999999997</c:v>
                </c:pt>
                <c:pt idx="1">
                  <c:v>0.64</c:v>
                </c:pt>
                <c:pt idx="2">
                  <c:v>0.4</c:v>
                </c:pt>
                <c:pt idx="3">
                  <c:v>0.47</c:v>
                </c:pt>
                <c:pt idx="4">
                  <c:v>1</c:v>
                </c:pt>
                <c:pt idx="5">
                  <c:v>1.175</c:v>
                </c:pt>
              </c:numCache>
            </c:numRef>
          </c:xVal>
          <c:yVal>
            <c:numRef>
              <c:f>Sheet2!$T$63:$T$68</c:f>
              <c:numCache>
                <c:formatCode>General</c:formatCode>
                <c:ptCount val="6"/>
                <c:pt idx="0">
                  <c:v>1.6161389799999999</c:v>
                </c:pt>
                <c:pt idx="1">
                  <c:v>1.2724793599999999</c:v>
                </c:pt>
                <c:pt idx="2">
                  <c:v>1.3572261800000001</c:v>
                </c:pt>
                <c:pt idx="3">
                  <c:v>1.2663501800000001</c:v>
                </c:pt>
                <c:pt idx="4">
                  <c:v>1.7038370600000001</c:v>
                </c:pt>
                <c:pt idx="5">
                  <c:v>2.0318904</c:v>
                </c:pt>
              </c:numCache>
            </c:numRef>
          </c:yVal>
          <c:smooth val="0"/>
          <c:extLst>
            <c:ext xmlns:c16="http://schemas.microsoft.com/office/drawing/2014/chart" uri="{C3380CC4-5D6E-409C-BE32-E72D297353CC}">
              <c16:uniqueId val="{00000008-7C33-47DA-990B-8126E92364A4}"/>
            </c:ext>
          </c:extLst>
        </c:ser>
        <c:ser>
          <c:idx val="9"/>
          <c:order val="9"/>
          <c:tx>
            <c:strRef>
              <c:f>Sheet2!$R$69</c:f>
              <c:strCache>
                <c:ptCount val="1"/>
                <c:pt idx="0">
                  <c:v>TT</c:v>
                </c:pt>
              </c:strCache>
            </c:strRef>
          </c:tx>
          <c:spPr>
            <a:ln w="25400" cap="rnd">
              <a:noFill/>
              <a:round/>
            </a:ln>
            <a:effectLst/>
          </c:spPr>
          <c:marker>
            <c:symbol val="diamond"/>
            <c:size val="5"/>
            <c:spPr>
              <a:solidFill>
                <a:schemeClr val="accent4">
                  <a:lumMod val="60000"/>
                </a:schemeClr>
              </a:solidFill>
              <a:ln w="9525">
                <a:solidFill>
                  <a:schemeClr val="accent4">
                    <a:lumMod val="60000"/>
                  </a:schemeClr>
                </a:solidFill>
              </a:ln>
              <a:effectLst/>
            </c:spPr>
          </c:marker>
          <c:xVal>
            <c:numRef>
              <c:f>Sheet2!$S$69:$S$74</c:f>
              <c:numCache>
                <c:formatCode>General</c:formatCode>
                <c:ptCount val="6"/>
                <c:pt idx="0">
                  <c:v>1.27</c:v>
                </c:pt>
                <c:pt idx="1">
                  <c:v>1.2149999999999999</c:v>
                </c:pt>
                <c:pt idx="2">
                  <c:v>0.78</c:v>
                </c:pt>
                <c:pt idx="3">
                  <c:v>1.5499999999999998</c:v>
                </c:pt>
                <c:pt idx="4">
                  <c:v>1.35</c:v>
                </c:pt>
                <c:pt idx="5">
                  <c:v>1.27</c:v>
                </c:pt>
              </c:numCache>
            </c:numRef>
          </c:xVal>
          <c:yVal>
            <c:numRef>
              <c:f>Sheet2!$T$69:$T$74</c:f>
              <c:numCache>
                <c:formatCode>General</c:formatCode>
                <c:ptCount val="6"/>
                <c:pt idx="0">
                  <c:v>2.1768293999999999</c:v>
                </c:pt>
                <c:pt idx="1">
                  <c:v>1.6687266199999997</c:v>
                </c:pt>
                <c:pt idx="2">
                  <c:v>1.1434838400000003</c:v>
                </c:pt>
                <c:pt idx="3">
                  <c:v>1.87678882</c:v>
                </c:pt>
                <c:pt idx="4">
                  <c:v>1.8631858399999996</c:v>
                </c:pt>
                <c:pt idx="5">
                  <c:v>2.1227022400000002</c:v>
                </c:pt>
              </c:numCache>
            </c:numRef>
          </c:yVal>
          <c:smooth val="0"/>
          <c:extLst>
            <c:ext xmlns:c16="http://schemas.microsoft.com/office/drawing/2014/chart" uri="{C3380CC4-5D6E-409C-BE32-E72D297353CC}">
              <c16:uniqueId val="{00000009-7C33-47DA-990B-8126E92364A4}"/>
            </c:ext>
          </c:extLst>
        </c:ser>
        <c:ser>
          <c:idx val="10"/>
          <c:order val="10"/>
          <c:tx>
            <c:v>All</c:v>
          </c:tx>
          <c:spPr>
            <a:ln w="25400" cap="rnd">
              <a:noFill/>
              <a:round/>
            </a:ln>
            <a:effectLst/>
          </c:spPr>
          <c:marker>
            <c:symbol val="diamond"/>
            <c:size val="5"/>
            <c:spPr>
              <a:noFill/>
              <a:ln w="9525">
                <a:noFill/>
              </a:ln>
              <a:effectLst/>
            </c:spPr>
          </c:marker>
          <c:trendline>
            <c:spPr>
              <a:ln w="12700" cap="rnd" cmpd="sng">
                <a:solidFill>
                  <a:schemeClr val="tx1"/>
                </a:solidFill>
                <a:prstDash val="solid"/>
              </a:ln>
              <a:effectLst/>
            </c:spPr>
            <c:trendlineType val="linear"/>
            <c:dispRSqr val="1"/>
            <c:dispEq val="1"/>
            <c:trendlineLbl>
              <c:layout>
                <c:manualLayout>
                  <c:x val="-6.5383962056587237E-3"/>
                  <c:y val="0.292166083406240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Sheet2!$S$15:$S$74</c:f>
              <c:numCache>
                <c:formatCode>General</c:formatCode>
                <c:ptCount val="60"/>
                <c:pt idx="0">
                  <c:v>1.3049999999999999</c:v>
                </c:pt>
                <c:pt idx="1">
                  <c:v>1.06</c:v>
                </c:pt>
                <c:pt idx="2">
                  <c:v>0.95</c:v>
                </c:pt>
                <c:pt idx="3">
                  <c:v>1.25</c:v>
                </c:pt>
                <c:pt idx="4">
                  <c:v>1.01</c:v>
                </c:pt>
                <c:pt idx="5">
                  <c:v>1.2</c:v>
                </c:pt>
                <c:pt idx="6">
                  <c:v>0.51</c:v>
                </c:pt>
                <c:pt idx="7">
                  <c:v>0.6</c:v>
                </c:pt>
                <c:pt idx="8">
                  <c:v>0.63500000000000001</c:v>
                </c:pt>
                <c:pt idx="9">
                  <c:v>0.52500000000000002</c:v>
                </c:pt>
                <c:pt idx="10">
                  <c:v>0.84499999999999997</c:v>
                </c:pt>
                <c:pt idx="11">
                  <c:v>0.90500000000000003</c:v>
                </c:pt>
                <c:pt idx="12">
                  <c:v>0.35</c:v>
                </c:pt>
                <c:pt idx="13">
                  <c:v>0.54</c:v>
                </c:pt>
                <c:pt idx="14">
                  <c:v>0.56000000000000005</c:v>
                </c:pt>
                <c:pt idx="15">
                  <c:v>0.755</c:v>
                </c:pt>
                <c:pt idx="16">
                  <c:v>0.74</c:v>
                </c:pt>
                <c:pt idx="17">
                  <c:v>1.02</c:v>
                </c:pt>
                <c:pt idx="18">
                  <c:v>1.425</c:v>
                </c:pt>
                <c:pt idx="19">
                  <c:v>1.1800000000000002</c:v>
                </c:pt>
                <c:pt idx="20">
                  <c:v>1.2250000000000001</c:v>
                </c:pt>
                <c:pt idx="21">
                  <c:v>1.2749999999999999</c:v>
                </c:pt>
                <c:pt idx="22">
                  <c:v>0.92500000000000004</c:v>
                </c:pt>
                <c:pt idx="23">
                  <c:v>1.4550000000000001</c:v>
                </c:pt>
                <c:pt idx="24">
                  <c:v>0.27500000000000002</c:v>
                </c:pt>
                <c:pt idx="25">
                  <c:v>0.32</c:v>
                </c:pt>
                <c:pt idx="26">
                  <c:v>0.125</c:v>
                </c:pt>
                <c:pt idx="27">
                  <c:v>0.23499999999999999</c:v>
                </c:pt>
                <c:pt idx="28">
                  <c:v>0.30000000000000004</c:v>
                </c:pt>
                <c:pt idx="29">
                  <c:v>0.23499999999999999</c:v>
                </c:pt>
                <c:pt idx="30">
                  <c:v>0.96000000000000008</c:v>
                </c:pt>
                <c:pt idx="31">
                  <c:v>0.56000000000000005</c:v>
                </c:pt>
                <c:pt idx="32">
                  <c:v>0.73</c:v>
                </c:pt>
                <c:pt idx="33">
                  <c:v>1.01</c:v>
                </c:pt>
                <c:pt idx="34">
                  <c:v>1.0249999999999999</c:v>
                </c:pt>
                <c:pt idx="35">
                  <c:v>1.085</c:v>
                </c:pt>
                <c:pt idx="36">
                  <c:v>0.26</c:v>
                </c:pt>
                <c:pt idx="37">
                  <c:v>0.2</c:v>
                </c:pt>
                <c:pt idx="38">
                  <c:v>0.22499999999999998</c:v>
                </c:pt>
                <c:pt idx="39">
                  <c:v>0.35499999999999998</c:v>
                </c:pt>
                <c:pt idx="40">
                  <c:v>0.26500000000000001</c:v>
                </c:pt>
                <c:pt idx="41">
                  <c:v>0.32499999999999996</c:v>
                </c:pt>
                <c:pt idx="42">
                  <c:v>0.26500000000000001</c:v>
                </c:pt>
                <c:pt idx="43">
                  <c:v>0.47000000000000003</c:v>
                </c:pt>
                <c:pt idx="45">
                  <c:v>0.59499999999999997</c:v>
                </c:pt>
                <c:pt idx="46">
                  <c:v>0.57000000000000006</c:v>
                </c:pt>
                <c:pt idx="47">
                  <c:v>0.47</c:v>
                </c:pt>
                <c:pt idx="48">
                  <c:v>0.96499999999999997</c:v>
                </c:pt>
                <c:pt idx="49">
                  <c:v>0.64</c:v>
                </c:pt>
                <c:pt idx="50">
                  <c:v>0.4</c:v>
                </c:pt>
                <c:pt idx="51">
                  <c:v>0.47</c:v>
                </c:pt>
                <c:pt idx="52">
                  <c:v>1</c:v>
                </c:pt>
                <c:pt idx="53">
                  <c:v>1.175</c:v>
                </c:pt>
                <c:pt idx="54">
                  <c:v>1.27</c:v>
                </c:pt>
                <c:pt idx="55">
                  <c:v>1.2149999999999999</c:v>
                </c:pt>
                <c:pt idx="56">
                  <c:v>0.78</c:v>
                </c:pt>
                <c:pt idx="57">
                  <c:v>1.5499999999999998</c:v>
                </c:pt>
                <c:pt idx="58">
                  <c:v>1.35</c:v>
                </c:pt>
                <c:pt idx="59">
                  <c:v>1.27</c:v>
                </c:pt>
              </c:numCache>
            </c:numRef>
          </c:xVal>
          <c:yVal>
            <c:numRef>
              <c:f>Sheet2!$T$15:$T$74</c:f>
              <c:numCache>
                <c:formatCode>General</c:formatCode>
                <c:ptCount val="60"/>
                <c:pt idx="0">
                  <c:v>1.8084993800000004</c:v>
                </c:pt>
                <c:pt idx="1">
                  <c:v>1.7197986999999995</c:v>
                </c:pt>
                <c:pt idx="2">
                  <c:v>1.7293233400000001</c:v>
                </c:pt>
                <c:pt idx="3">
                  <c:v>1.4908533400000001</c:v>
                </c:pt>
                <c:pt idx="4">
                  <c:v>1.6770819799999996</c:v>
                </c:pt>
                <c:pt idx="5">
                  <c:v>1.7147532400000001</c:v>
                </c:pt>
                <c:pt idx="6">
                  <c:v>1.204718</c:v>
                </c:pt>
                <c:pt idx="7">
                  <c:v>1.1773383000000002</c:v>
                </c:pt>
                <c:pt idx="8">
                  <c:v>1.4212279799999998</c:v>
                </c:pt>
                <c:pt idx="9">
                  <c:v>1.1818538999999999</c:v>
                </c:pt>
                <c:pt idx="10">
                  <c:v>1.5810863399999999</c:v>
                </c:pt>
                <c:pt idx="11">
                  <c:v>1.4494915799999997</c:v>
                </c:pt>
                <c:pt idx="12">
                  <c:v>0.93292047999999994</c:v>
                </c:pt>
                <c:pt idx="13">
                  <c:v>1.1494407200000001</c:v>
                </c:pt>
                <c:pt idx="14">
                  <c:v>0.93865749999999992</c:v>
                </c:pt>
                <c:pt idx="15">
                  <c:v>1.0389898</c:v>
                </c:pt>
                <c:pt idx="16">
                  <c:v>1.3471389</c:v>
                </c:pt>
                <c:pt idx="17">
                  <c:v>1.6984902399999999</c:v>
                </c:pt>
                <c:pt idx="18">
                  <c:v>2.0947742600000003</c:v>
                </c:pt>
                <c:pt idx="19">
                  <c:v>1.6214552000000002</c:v>
                </c:pt>
                <c:pt idx="20">
                  <c:v>1.6225065999999997</c:v>
                </c:pt>
                <c:pt idx="21">
                  <c:v>1.7440988200000003</c:v>
                </c:pt>
                <c:pt idx="22">
                  <c:v>1.9208758799999999</c:v>
                </c:pt>
                <c:pt idx="23">
                  <c:v>2.2708512399999994</c:v>
                </c:pt>
                <c:pt idx="24">
                  <c:v>1.0549421800000001</c:v>
                </c:pt>
                <c:pt idx="25">
                  <c:v>0.94897088000000018</c:v>
                </c:pt>
                <c:pt idx="26">
                  <c:v>1.0900990799999999</c:v>
                </c:pt>
                <c:pt idx="27">
                  <c:v>0.81407401999999995</c:v>
                </c:pt>
                <c:pt idx="28">
                  <c:v>0.87302522000000005</c:v>
                </c:pt>
                <c:pt idx="29">
                  <c:v>1.07542998</c:v>
                </c:pt>
                <c:pt idx="30">
                  <c:v>1.61165724</c:v>
                </c:pt>
                <c:pt idx="31">
                  <c:v>1.1963464399999999</c:v>
                </c:pt>
                <c:pt idx="32">
                  <c:v>1.4963811599999999</c:v>
                </c:pt>
                <c:pt idx="33">
                  <c:v>1.5332470600000003</c:v>
                </c:pt>
                <c:pt idx="34">
                  <c:v>1.70886714</c:v>
                </c:pt>
                <c:pt idx="35">
                  <c:v>2.00642612</c:v>
                </c:pt>
                <c:pt idx="36">
                  <c:v>0.97507497999999992</c:v>
                </c:pt>
                <c:pt idx="37">
                  <c:v>0.65403649999999991</c:v>
                </c:pt>
                <c:pt idx="38">
                  <c:v>0.97368222000000004</c:v>
                </c:pt>
                <c:pt idx="39">
                  <c:v>1.2274546</c:v>
                </c:pt>
                <c:pt idx="40">
                  <c:v>0.92442932</c:v>
                </c:pt>
                <c:pt idx="41">
                  <c:v>0.94370010000000004</c:v>
                </c:pt>
                <c:pt idx="42">
                  <c:v>0.93507147999999995</c:v>
                </c:pt>
                <c:pt idx="43">
                  <c:v>1.03504748</c:v>
                </c:pt>
                <c:pt idx="44">
                  <c:v>0.74827505999999999</c:v>
                </c:pt>
                <c:pt idx="45">
                  <c:v>1.1449120400000001</c:v>
                </c:pt>
                <c:pt idx="46">
                  <c:v>1.5531292600000002</c:v>
                </c:pt>
                <c:pt idx="47">
                  <c:v>0.96046945999999989</c:v>
                </c:pt>
                <c:pt idx="48">
                  <c:v>1.6161389799999999</c:v>
                </c:pt>
                <c:pt idx="49">
                  <c:v>1.2724793599999999</c:v>
                </c:pt>
                <c:pt idx="50">
                  <c:v>1.3572261800000001</c:v>
                </c:pt>
                <c:pt idx="51">
                  <c:v>1.2663501800000001</c:v>
                </c:pt>
                <c:pt idx="52">
                  <c:v>1.7038370600000001</c:v>
                </c:pt>
                <c:pt idx="53">
                  <c:v>2.0318904</c:v>
                </c:pt>
                <c:pt idx="54">
                  <c:v>2.1768293999999999</c:v>
                </c:pt>
                <c:pt idx="55">
                  <c:v>1.6687266199999997</c:v>
                </c:pt>
                <c:pt idx="56">
                  <c:v>1.1434838400000003</c:v>
                </c:pt>
                <c:pt idx="57">
                  <c:v>1.87678882</c:v>
                </c:pt>
                <c:pt idx="58">
                  <c:v>1.8631858399999996</c:v>
                </c:pt>
                <c:pt idx="59">
                  <c:v>2.1227022400000002</c:v>
                </c:pt>
              </c:numCache>
            </c:numRef>
          </c:yVal>
          <c:smooth val="0"/>
          <c:extLst>
            <c:ext xmlns:c16="http://schemas.microsoft.com/office/drawing/2014/chart" uri="{C3380CC4-5D6E-409C-BE32-E72D297353CC}">
              <c16:uniqueId val="{0000000A-7C33-47DA-990B-8126E92364A4}"/>
            </c:ext>
          </c:extLst>
        </c:ser>
        <c:dLbls>
          <c:showLegendKey val="0"/>
          <c:showVal val="0"/>
          <c:showCatName val="0"/>
          <c:showSerName val="0"/>
          <c:showPercent val="0"/>
          <c:showBubbleSize val="0"/>
        </c:dLbls>
        <c:axId val="1475100600"/>
        <c:axId val="1475105848"/>
      </c:scatterChart>
      <c:valAx>
        <c:axId val="1475100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Above ground biomass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75105848"/>
        <c:crosses val="autoZero"/>
        <c:crossBetween val="midCat"/>
        <c:majorUnit val="0.5"/>
        <c:minorUnit val="0.1"/>
      </c:valAx>
      <c:valAx>
        <c:axId val="1475105848"/>
        <c:scaling>
          <c:orientation val="minMax"/>
          <c:max val="3"/>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Root length density (cm.cm</a:t>
                </a:r>
                <a:r>
                  <a:rPr lang="en-GB" baseline="30000"/>
                  <a:t>-3</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75100600"/>
        <c:crosses val="autoZero"/>
        <c:crossBetween val="midCat"/>
        <c:majorUnit val="1"/>
      </c:valAx>
      <c:spPr>
        <a:noFill/>
        <a:ln>
          <a:noFill/>
        </a:ln>
        <a:effectLst/>
      </c:spPr>
    </c:plotArea>
    <c:legend>
      <c:legendPos val="r"/>
      <c:legendEntry>
        <c:idx val="10"/>
        <c:delete val="1"/>
      </c:legendEntry>
      <c:legendEntry>
        <c:idx val="1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Chapter 4 all data.xlsx]Soil moisture'!$D$175</c:f>
              <c:strCache>
                <c:ptCount val="1"/>
                <c:pt idx="0">
                  <c:v>Bare soil</c:v>
                </c:pt>
              </c:strCache>
            </c:strRef>
          </c:tx>
          <c:spPr>
            <a:ln w="12700" cap="rnd">
              <a:solidFill>
                <a:schemeClr val="accent1"/>
              </a:solidFill>
              <a:round/>
            </a:ln>
            <a:effectLst/>
          </c:spPr>
          <c:marker>
            <c:symbol val="circle"/>
            <c:size val="3"/>
            <c:spPr>
              <a:solidFill>
                <a:schemeClr val="accent1"/>
              </a:solidFill>
              <a:ln w="9525">
                <a:solidFill>
                  <a:schemeClr val="accent1"/>
                </a:solidFill>
              </a:ln>
              <a:effectLst/>
            </c:spPr>
          </c:marker>
          <c:cat>
            <c:strRef>
              <c:f>'[Chapter 4 all data.xlsx]Soil moisture'!$C$176:$C$178</c:f>
              <c:strCache>
                <c:ptCount val="3"/>
                <c:pt idx="0">
                  <c:v>Oct</c:v>
                </c:pt>
                <c:pt idx="1">
                  <c:v>Nov</c:v>
                </c:pt>
                <c:pt idx="2">
                  <c:v>March</c:v>
                </c:pt>
              </c:strCache>
            </c:strRef>
          </c:cat>
          <c:val>
            <c:numRef>
              <c:f>'[Chapter 4 all data.xlsx]Soil moisture'!$D$176:$D$178</c:f>
              <c:numCache>
                <c:formatCode>General</c:formatCode>
                <c:ptCount val="3"/>
                <c:pt idx="0">
                  <c:v>20.84</c:v>
                </c:pt>
                <c:pt idx="1">
                  <c:v>25.15</c:v>
                </c:pt>
                <c:pt idx="2">
                  <c:v>22.24</c:v>
                </c:pt>
              </c:numCache>
            </c:numRef>
          </c:val>
          <c:smooth val="0"/>
          <c:extLst>
            <c:ext xmlns:c16="http://schemas.microsoft.com/office/drawing/2014/chart" uri="{C3380CC4-5D6E-409C-BE32-E72D297353CC}">
              <c16:uniqueId val="{00000000-25D6-4C14-BD22-C72B5C840338}"/>
            </c:ext>
          </c:extLst>
        </c:ser>
        <c:ser>
          <c:idx val="1"/>
          <c:order val="1"/>
          <c:tx>
            <c:strRef>
              <c:f>'[Chapter 4 all data.xlsx]Soil moisture'!$E$175</c:f>
              <c:strCache>
                <c:ptCount val="1"/>
                <c:pt idx="0">
                  <c:v>Oil radish</c:v>
                </c:pt>
              </c:strCache>
            </c:strRef>
          </c:tx>
          <c:spPr>
            <a:ln w="12700"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cust"/>
            <c:noEndCap val="0"/>
            <c:plus>
              <c:numRef>
                <c:f>'[Chapter 4 all data.xlsx]Soil moisture'!$D$191</c:f>
                <c:numCache>
                  <c:formatCode>General</c:formatCode>
                  <c:ptCount val="1"/>
                  <c:pt idx="0">
                    <c:v>1.6379999999999999</c:v>
                  </c:pt>
                </c:numCache>
              </c:numRef>
            </c:plus>
            <c:minus>
              <c:numRef>
                <c:f>'[Chapter 4 all data.xlsx]Soil moisture'!$D$191</c:f>
                <c:numCache>
                  <c:formatCode>General</c:formatCode>
                  <c:ptCount val="1"/>
                  <c:pt idx="0">
                    <c:v>1.6379999999999999</c:v>
                  </c:pt>
                </c:numCache>
              </c:numRef>
            </c:minus>
            <c:spPr>
              <a:noFill/>
              <a:ln w="9525" cap="flat" cmpd="sng" algn="ctr">
                <a:solidFill>
                  <a:sysClr val="windowText" lastClr="000000"/>
                </a:solidFill>
                <a:round/>
              </a:ln>
              <a:effectLst/>
            </c:spPr>
          </c:errBars>
          <c:cat>
            <c:strRef>
              <c:f>'[Chapter 4 all data.xlsx]Soil moisture'!$C$176:$C$178</c:f>
              <c:strCache>
                <c:ptCount val="3"/>
                <c:pt idx="0">
                  <c:v>Oct</c:v>
                </c:pt>
                <c:pt idx="1">
                  <c:v>Nov</c:v>
                </c:pt>
                <c:pt idx="2">
                  <c:v>March</c:v>
                </c:pt>
              </c:strCache>
            </c:strRef>
          </c:cat>
          <c:val>
            <c:numRef>
              <c:f>'[Chapter 4 all data.xlsx]Soil moisture'!$E$176:$E$178</c:f>
              <c:numCache>
                <c:formatCode>General</c:formatCode>
                <c:ptCount val="3"/>
                <c:pt idx="0">
                  <c:v>15.25</c:v>
                </c:pt>
                <c:pt idx="1">
                  <c:v>20.39</c:v>
                </c:pt>
                <c:pt idx="2">
                  <c:v>22.59</c:v>
                </c:pt>
              </c:numCache>
            </c:numRef>
          </c:val>
          <c:smooth val="0"/>
          <c:extLst>
            <c:ext xmlns:c16="http://schemas.microsoft.com/office/drawing/2014/chart" uri="{C3380CC4-5D6E-409C-BE32-E72D297353CC}">
              <c16:uniqueId val="{00000001-25D6-4C14-BD22-C72B5C840338}"/>
            </c:ext>
          </c:extLst>
        </c:ser>
        <c:ser>
          <c:idx val="2"/>
          <c:order val="2"/>
          <c:tx>
            <c:strRef>
              <c:f>'[Chapter 4 all data.xlsx]Soil moisture'!$F$175</c:f>
              <c:strCache>
                <c:ptCount val="1"/>
                <c:pt idx="0">
                  <c:v>Tillage radish</c:v>
                </c:pt>
              </c:strCache>
            </c:strRef>
          </c:tx>
          <c:spPr>
            <a:ln w="12700" cap="rnd">
              <a:solidFill>
                <a:schemeClr val="accent3"/>
              </a:solidFill>
              <a:round/>
            </a:ln>
            <a:effectLst/>
          </c:spPr>
          <c:marker>
            <c:symbol val="circle"/>
            <c:size val="3"/>
            <c:spPr>
              <a:solidFill>
                <a:schemeClr val="accent3"/>
              </a:solidFill>
              <a:ln w="9525">
                <a:solidFill>
                  <a:schemeClr val="accent3"/>
                </a:solidFill>
              </a:ln>
              <a:effectLst/>
            </c:spPr>
          </c:marker>
          <c:cat>
            <c:strRef>
              <c:f>'[Chapter 4 all data.xlsx]Soil moisture'!$C$176:$C$178</c:f>
              <c:strCache>
                <c:ptCount val="3"/>
                <c:pt idx="0">
                  <c:v>Oct</c:v>
                </c:pt>
                <c:pt idx="1">
                  <c:v>Nov</c:v>
                </c:pt>
                <c:pt idx="2">
                  <c:v>March</c:v>
                </c:pt>
              </c:strCache>
            </c:strRef>
          </c:cat>
          <c:val>
            <c:numRef>
              <c:f>'[Chapter 4 all data.xlsx]Soil moisture'!$F$176:$F$178</c:f>
              <c:numCache>
                <c:formatCode>General</c:formatCode>
                <c:ptCount val="3"/>
                <c:pt idx="0">
                  <c:v>18.940000000000001</c:v>
                </c:pt>
                <c:pt idx="1">
                  <c:v>24.81</c:v>
                </c:pt>
                <c:pt idx="2">
                  <c:v>23.59</c:v>
                </c:pt>
              </c:numCache>
            </c:numRef>
          </c:val>
          <c:smooth val="0"/>
          <c:extLst>
            <c:ext xmlns:c16="http://schemas.microsoft.com/office/drawing/2014/chart" uri="{C3380CC4-5D6E-409C-BE32-E72D297353CC}">
              <c16:uniqueId val="{00000002-25D6-4C14-BD22-C72B5C840338}"/>
            </c:ext>
          </c:extLst>
        </c:ser>
        <c:ser>
          <c:idx val="3"/>
          <c:order val="3"/>
          <c:tx>
            <c:strRef>
              <c:f>'[Chapter 4 all data.xlsx]Soil moisture'!$G$175</c:f>
              <c:strCache>
                <c:ptCount val="1"/>
                <c:pt idx="0">
                  <c:v>Forage rye</c:v>
                </c:pt>
              </c:strCache>
            </c:strRef>
          </c:tx>
          <c:spPr>
            <a:ln w="12700" cap="rnd">
              <a:solidFill>
                <a:schemeClr val="accent4"/>
              </a:solidFill>
              <a:round/>
            </a:ln>
            <a:effectLst/>
          </c:spPr>
          <c:marker>
            <c:symbol val="circle"/>
            <c:size val="3"/>
            <c:spPr>
              <a:solidFill>
                <a:schemeClr val="accent4"/>
              </a:solidFill>
              <a:ln w="9525">
                <a:solidFill>
                  <a:schemeClr val="accent4"/>
                </a:solidFill>
              </a:ln>
              <a:effectLst/>
            </c:spPr>
          </c:marker>
          <c:cat>
            <c:strRef>
              <c:f>'[Chapter 4 all data.xlsx]Soil moisture'!$C$176:$C$178</c:f>
              <c:strCache>
                <c:ptCount val="3"/>
                <c:pt idx="0">
                  <c:v>Oct</c:v>
                </c:pt>
                <c:pt idx="1">
                  <c:v>Nov</c:v>
                </c:pt>
                <c:pt idx="2">
                  <c:v>March</c:v>
                </c:pt>
              </c:strCache>
            </c:strRef>
          </c:cat>
          <c:val>
            <c:numRef>
              <c:f>'[Chapter 4 all data.xlsx]Soil moisture'!$G$176:$G$178</c:f>
              <c:numCache>
                <c:formatCode>General</c:formatCode>
                <c:ptCount val="3"/>
                <c:pt idx="0">
                  <c:v>23.18</c:v>
                </c:pt>
                <c:pt idx="1">
                  <c:v>26.89</c:v>
                </c:pt>
                <c:pt idx="2">
                  <c:v>27.03</c:v>
                </c:pt>
              </c:numCache>
            </c:numRef>
          </c:val>
          <c:smooth val="0"/>
          <c:extLst>
            <c:ext xmlns:c16="http://schemas.microsoft.com/office/drawing/2014/chart" uri="{C3380CC4-5D6E-409C-BE32-E72D297353CC}">
              <c16:uniqueId val="{00000003-25D6-4C14-BD22-C72B5C840338}"/>
            </c:ext>
          </c:extLst>
        </c:ser>
        <c:ser>
          <c:idx val="4"/>
          <c:order val="4"/>
          <c:tx>
            <c:strRef>
              <c:f>'[Chapter 4 all data.xlsx]Soil moisture'!$H$175</c:f>
              <c:strCache>
                <c:ptCount val="1"/>
                <c:pt idx="0">
                  <c:v>Black oat</c:v>
                </c:pt>
              </c:strCache>
            </c:strRef>
          </c:tx>
          <c:spPr>
            <a:ln w="12700" cap="rnd">
              <a:solidFill>
                <a:schemeClr val="accent5"/>
              </a:solidFill>
              <a:round/>
            </a:ln>
            <a:effectLst/>
          </c:spPr>
          <c:marker>
            <c:symbol val="circle"/>
            <c:size val="3"/>
            <c:spPr>
              <a:solidFill>
                <a:schemeClr val="accent5"/>
              </a:solidFill>
              <a:ln w="9525">
                <a:solidFill>
                  <a:schemeClr val="accent5"/>
                </a:solidFill>
              </a:ln>
              <a:effectLst/>
            </c:spPr>
          </c:marker>
          <c:cat>
            <c:strRef>
              <c:f>'[Chapter 4 all data.xlsx]Soil moisture'!$C$176:$C$178</c:f>
              <c:strCache>
                <c:ptCount val="3"/>
                <c:pt idx="0">
                  <c:v>Oct</c:v>
                </c:pt>
                <c:pt idx="1">
                  <c:v>Nov</c:v>
                </c:pt>
                <c:pt idx="2">
                  <c:v>March</c:v>
                </c:pt>
              </c:strCache>
            </c:strRef>
          </c:cat>
          <c:val>
            <c:numRef>
              <c:f>'[Chapter 4 all data.xlsx]Soil moisture'!$H$176:$H$178</c:f>
              <c:numCache>
                <c:formatCode>General</c:formatCode>
                <c:ptCount val="3"/>
                <c:pt idx="0">
                  <c:v>22.48</c:v>
                </c:pt>
                <c:pt idx="1">
                  <c:v>24.83</c:v>
                </c:pt>
                <c:pt idx="2">
                  <c:v>23.5</c:v>
                </c:pt>
              </c:numCache>
            </c:numRef>
          </c:val>
          <c:smooth val="0"/>
          <c:extLst>
            <c:ext xmlns:c16="http://schemas.microsoft.com/office/drawing/2014/chart" uri="{C3380CC4-5D6E-409C-BE32-E72D297353CC}">
              <c16:uniqueId val="{00000004-25D6-4C14-BD22-C72B5C840338}"/>
            </c:ext>
          </c:extLst>
        </c:ser>
        <c:ser>
          <c:idx val="5"/>
          <c:order val="5"/>
          <c:tx>
            <c:strRef>
              <c:f>'[Chapter 4 all data.xlsx]Soil moisture'!$I$175</c:f>
              <c:strCache>
                <c:ptCount val="1"/>
                <c:pt idx="0">
                  <c:v>White mustard</c:v>
                </c:pt>
              </c:strCache>
            </c:strRef>
          </c:tx>
          <c:spPr>
            <a:ln w="12700" cap="rnd">
              <a:solidFill>
                <a:schemeClr val="accent6"/>
              </a:solidFill>
              <a:round/>
            </a:ln>
            <a:effectLst/>
          </c:spPr>
          <c:marker>
            <c:symbol val="circle"/>
            <c:size val="3"/>
            <c:spPr>
              <a:solidFill>
                <a:schemeClr val="accent6"/>
              </a:solidFill>
              <a:ln w="9525">
                <a:solidFill>
                  <a:schemeClr val="accent6"/>
                </a:solidFill>
              </a:ln>
              <a:effectLst/>
            </c:spPr>
          </c:marker>
          <c:cat>
            <c:strRef>
              <c:f>'[Chapter 4 all data.xlsx]Soil moisture'!$C$176:$C$178</c:f>
              <c:strCache>
                <c:ptCount val="3"/>
                <c:pt idx="0">
                  <c:v>Oct</c:v>
                </c:pt>
                <c:pt idx="1">
                  <c:v>Nov</c:v>
                </c:pt>
                <c:pt idx="2">
                  <c:v>March</c:v>
                </c:pt>
              </c:strCache>
            </c:strRef>
          </c:cat>
          <c:val>
            <c:numRef>
              <c:f>'[Chapter 4 all data.xlsx]Soil moisture'!$I$176:$I$178</c:f>
              <c:numCache>
                <c:formatCode>General</c:formatCode>
                <c:ptCount val="3"/>
                <c:pt idx="0">
                  <c:v>11.79</c:v>
                </c:pt>
                <c:pt idx="1">
                  <c:v>20.420000000000002</c:v>
                </c:pt>
                <c:pt idx="2">
                  <c:v>21.32</c:v>
                </c:pt>
              </c:numCache>
            </c:numRef>
          </c:val>
          <c:smooth val="0"/>
          <c:extLst>
            <c:ext xmlns:c16="http://schemas.microsoft.com/office/drawing/2014/chart" uri="{C3380CC4-5D6E-409C-BE32-E72D297353CC}">
              <c16:uniqueId val="{00000005-25D6-4C14-BD22-C72B5C840338}"/>
            </c:ext>
          </c:extLst>
        </c:ser>
        <c:ser>
          <c:idx val="6"/>
          <c:order val="6"/>
          <c:tx>
            <c:strRef>
              <c:f>'[Chapter 4 all data.xlsx]Soil moisture'!$J$175</c:f>
              <c:strCache>
                <c:ptCount val="1"/>
                <c:pt idx="0">
                  <c:v>Egyptian clover</c:v>
                </c:pt>
              </c:strCache>
            </c:strRef>
          </c:tx>
          <c:spPr>
            <a:ln w="12700" cap="rnd">
              <a:solidFill>
                <a:schemeClr val="accent1">
                  <a:lumMod val="60000"/>
                </a:schemeClr>
              </a:solidFill>
              <a:round/>
            </a:ln>
            <a:effectLst/>
          </c:spPr>
          <c:marker>
            <c:symbol val="circle"/>
            <c:size val="3"/>
            <c:spPr>
              <a:solidFill>
                <a:schemeClr val="accent1">
                  <a:lumMod val="60000"/>
                </a:schemeClr>
              </a:solidFill>
              <a:ln w="9525">
                <a:solidFill>
                  <a:schemeClr val="accent1">
                    <a:lumMod val="60000"/>
                  </a:schemeClr>
                </a:solidFill>
              </a:ln>
              <a:effectLst/>
            </c:spPr>
          </c:marker>
          <c:cat>
            <c:strRef>
              <c:f>'[Chapter 4 all data.xlsx]Soil moisture'!$C$176:$C$178</c:f>
              <c:strCache>
                <c:ptCount val="3"/>
                <c:pt idx="0">
                  <c:v>Oct</c:v>
                </c:pt>
                <c:pt idx="1">
                  <c:v>Nov</c:v>
                </c:pt>
                <c:pt idx="2">
                  <c:v>March</c:v>
                </c:pt>
              </c:strCache>
            </c:strRef>
          </c:cat>
          <c:val>
            <c:numRef>
              <c:f>'[Chapter 4 all data.xlsx]Soil moisture'!$J$176:$J$178</c:f>
              <c:numCache>
                <c:formatCode>General</c:formatCode>
                <c:ptCount val="3"/>
                <c:pt idx="0">
                  <c:v>21.27</c:v>
                </c:pt>
                <c:pt idx="1">
                  <c:v>27.03</c:v>
                </c:pt>
                <c:pt idx="2">
                  <c:v>25.78</c:v>
                </c:pt>
              </c:numCache>
            </c:numRef>
          </c:val>
          <c:smooth val="0"/>
          <c:extLst>
            <c:ext xmlns:c16="http://schemas.microsoft.com/office/drawing/2014/chart" uri="{C3380CC4-5D6E-409C-BE32-E72D297353CC}">
              <c16:uniqueId val="{00000006-25D6-4C14-BD22-C72B5C840338}"/>
            </c:ext>
          </c:extLst>
        </c:ser>
        <c:ser>
          <c:idx val="7"/>
          <c:order val="7"/>
          <c:tx>
            <c:strRef>
              <c:f>'[Chapter 4 all data.xlsx]Soil moisture'!$K$175</c:f>
              <c:strCache>
                <c:ptCount val="1"/>
                <c:pt idx="0">
                  <c:v>Vetch</c:v>
                </c:pt>
              </c:strCache>
            </c:strRef>
          </c:tx>
          <c:spPr>
            <a:ln w="12700" cap="rnd">
              <a:solidFill>
                <a:schemeClr val="accent2">
                  <a:lumMod val="60000"/>
                </a:schemeClr>
              </a:solidFill>
              <a:round/>
            </a:ln>
            <a:effectLst/>
          </c:spPr>
          <c:marker>
            <c:symbol val="circle"/>
            <c:size val="3"/>
            <c:spPr>
              <a:solidFill>
                <a:schemeClr val="accent2">
                  <a:lumMod val="60000"/>
                </a:schemeClr>
              </a:solidFill>
              <a:ln w="9525">
                <a:solidFill>
                  <a:schemeClr val="accent2">
                    <a:lumMod val="60000"/>
                  </a:schemeClr>
                </a:solidFill>
              </a:ln>
              <a:effectLst/>
            </c:spPr>
          </c:marker>
          <c:cat>
            <c:strRef>
              <c:f>'[Chapter 4 all data.xlsx]Soil moisture'!$C$176:$C$178</c:f>
              <c:strCache>
                <c:ptCount val="3"/>
                <c:pt idx="0">
                  <c:v>Oct</c:v>
                </c:pt>
                <c:pt idx="1">
                  <c:v>Nov</c:v>
                </c:pt>
                <c:pt idx="2">
                  <c:v>March</c:v>
                </c:pt>
              </c:strCache>
            </c:strRef>
          </c:cat>
          <c:val>
            <c:numRef>
              <c:f>'[Chapter 4 all data.xlsx]Soil moisture'!$K$176:$K$178</c:f>
              <c:numCache>
                <c:formatCode>General</c:formatCode>
                <c:ptCount val="3"/>
                <c:pt idx="0">
                  <c:v>20.45</c:v>
                </c:pt>
                <c:pt idx="1">
                  <c:v>26.99</c:v>
                </c:pt>
                <c:pt idx="2">
                  <c:v>26.37</c:v>
                </c:pt>
              </c:numCache>
            </c:numRef>
          </c:val>
          <c:smooth val="0"/>
          <c:extLst>
            <c:ext xmlns:c16="http://schemas.microsoft.com/office/drawing/2014/chart" uri="{C3380CC4-5D6E-409C-BE32-E72D297353CC}">
              <c16:uniqueId val="{00000007-25D6-4C14-BD22-C72B5C840338}"/>
            </c:ext>
          </c:extLst>
        </c:ser>
        <c:dLbls>
          <c:showLegendKey val="0"/>
          <c:showVal val="0"/>
          <c:showCatName val="0"/>
          <c:showSerName val="0"/>
          <c:showPercent val="0"/>
          <c:showBubbleSize val="0"/>
        </c:dLbls>
        <c:marker val="1"/>
        <c:smooth val="0"/>
        <c:axId val="776768936"/>
        <c:axId val="776777792"/>
      </c:lineChart>
      <c:catAx>
        <c:axId val="776768936"/>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76777792"/>
        <c:crosses val="autoZero"/>
        <c:auto val="1"/>
        <c:lblAlgn val="ctr"/>
        <c:lblOffset val="100"/>
        <c:noMultiLvlLbl val="0"/>
      </c:catAx>
      <c:valAx>
        <c:axId val="7767777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oil moistur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7676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Chapter 4 all data.xlsx]Soil moisture'!$AM$103</c:f>
              <c:strCache>
                <c:ptCount val="1"/>
                <c:pt idx="0">
                  <c:v> Bare soil</c:v>
                </c:pt>
              </c:strCache>
            </c:strRef>
          </c:tx>
          <c:spPr>
            <a:ln w="12700" cap="rnd">
              <a:solidFill>
                <a:schemeClr val="accent1"/>
              </a:solidFill>
              <a:round/>
            </a:ln>
            <a:effectLst/>
          </c:spPr>
          <c:marker>
            <c:symbol val="circle"/>
            <c:size val="3"/>
            <c:spPr>
              <a:solidFill>
                <a:schemeClr val="accent1"/>
              </a:solidFill>
              <a:ln w="9525">
                <a:solidFill>
                  <a:schemeClr val="accent1"/>
                </a:solidFill>
              </a:ln>
              <a:effectLst/>
            </c:spPr>
          </c:marker>
          <c:cat>
            <c:strRef>
              <c:f>'[Chapter 4 all data.xlsx]Soil moisture'!$AL$104:$AL$106</c:f>
              <c:strCache>
                <c:ptCount val="3"/>
                <c:pt idx="0">
                  <c:v>Oct</c:v>
                </c:pt>
                <c:pt idx="1">
                  <c:v>Jan</c:v>
                </c:pt>
                <c:pt idx="2">
                  <c:v>May</c:v>
                </c:pt>
              </c:strCache>
            </c:strRef>
          </c:cat>
          <c:val>
            <c:numRef>
              <c:f>'[Chapter 4 all data.xlsx]Soil moisture'!$AM$104:$AM$106</c:f>
              <c:numCache>
                <c:formatCode>General</c:formatCode>
                <c:ptCount val="3"/>
                <c:pt idx="0">
                  <c:v>14.04</c:v>
                </c:pt>
                <c:pt idx="1">
                  <c:v>17.47</c:v>
                </c:pt>
                <c:pt idx="2">
                  <c:v>9.2200000000000006</c:v>
                </c:pt>
              </c:numCache>
            </c:numRef>
          </c:val>
          <c:smooth val="0"/>
          <c:extLst>
            <c:ext xmlns:c16="http://schemas.microsoft.com/office/drawing/2014/chart" uri="{C3380CC4-5D6E-409C-BE32-E72D297353CC}">
              <c16:uniqueId val="{00000000-FB8A-466D-9089-8F1CB88F5318}"/>
            </c:ext>
          </c:extLst>
        </c:ser>
        <c:ser>
          <c:idx val="1"/>
          <c:order val="1"/>
          <c:tx>
            <c:strRef>
              <c:f>'[Chapter 4 all data.xlsx]Soil moisture'!$AN$103</c:f>
              <c:strCache>
                <c:ptCount val="1"/>
                <c:pt idx="0">
                  <c:v> Tillage radish 15kg</c:v>
                </c:pt>
              </c:strCache>
            </c:strRef>
          </c:tx>
          <c:spPr>
            <a:ln w="12700" cap="rnd">
              <a:solidFill>
                <a:schemeClr val="accent2"/>
              </a:solidFill>
              <a:round/>
            </a:ln>
            <a:effectLst/>
          </c:spPr>
          <c:marker>
            <c:symbol val="circle"/>
            <c:size val="3"/>
            <c:spPr>
              <a:solidFill>
                <a:schemeClr val="accent2"/>
              </a:solidFill>
              <a:ln w="9525">
                <a:solidFill>
                  <a:schemeClr val="accent2"/>
                </a:solidFill>
              </a:ln>
              <a:effectLst/>
            </c:spPr>
          </c:marker>
          <c:errBars>
            <c:errDir val="y"/>
            <c:errBarType val="both"/>
            <c:errValType val="cust"/>
            <c:noEndCap val="0"/>
            <c:plus>
              <c:numLit>
                <c:ptCount val="0"/>
              </c:numLit>
            </c:plus>
            <c:minus>
              <c:numLit>
                <c:ptCount val="0"/>
              </c:numLit>
            </c:minus>
            <c:spPr>
              <a:noFill/>
              <a:ln w="9525" cap="flat" cmpd="sng" algn="ctr">
                <a:solidFill>
                  <a:sysClr val="windowText" lastClr="000000"/>
                </a:solidFill>
                <a:round/>
              </a:ln>
              <a:effectLst/>
            </c:spPr>
          </c:errBars>
          <c:cat>
            <c:strRef>
              <c:f>'[Chapter 4 all data.xlsx]Soil moisture'!$AL$104:$AL$106</c:f>
              <c:strCache>
                <c:ptCount val="3"/>
                <c:pt idx="0">
                  <c:v>Oct</c:v>
                </c:pt>
                <c:pt idx="1">
                  <c:v>Jan</c:v>
                </c:pt>
                <c:pt idx="2">
                  <c:v>May</c:v>
                </c:pt>
              </c:strCache>
            </c:strRef>
          </c:cat>
          <c:val>
            <c:numRef>
              <c:f>'[Chapter 4 all data.xlsx]Soil moisture'!$AN$104:$AN$106</c:f>
              <c:numCache>
                <c:formatCode>General</c:formatCode>
                <c:ptCount val="3"/>
                <c:pt idx="0">
                  <c:v>14.68</c:v>
                </c:pt>
                <c:pt idx="1">
                  <c:v>18.53</c:v>
                </c:pt>
                <c:pt idx="2">
                  <c:v>8.06</c:v>
                </c:pt>
              </c:numCache>
            </c:numRef>
          </c:val>
          <c:smooth val="0"/>
          <c:extLst>
            <c:ext xmlns:c16="http://schemas.microsoft.com/office/drawing/2014/chart" uri="{C3380CC4-5D6E-409C-BE32-E72D297353CC}">
              <c16:uniqueId val="{00000001-FB8A-466D-9089-8F1CB88F5318}"/>
            </c:ext>
          </c:extLst>
        </c:ser>
        <c:ser>
          <c:idx val="2"/>
          <c:order val="2"/>
          <c:tx>
            <c:strRef>
              <c:f>'[Chapter 4 all data.xlsx]Soil moisture'!$AO$103</c:f>
              <c:strCache>
                <c:ptCount val="1"/>
                <c:pt idx="0">
                  <c:v> Tillage radish 30kg</c:v>
                </c:pt>
              </c:strCache>
            </c:strRef>
          </c:tx>
          <c:spPr>
            <a:ln w="12700" cap="rnd">
              <a:solidFill>
                <a:schemeClr val="accent3"/>
              </a:solidFill>
              <a:round/>
            </a:ln>
            <a:effectLst/>
          </c:spPr>
          <c:marker>
            <c:symbol val="circle"/>
            <c:size val="3"/>
            <c:spPr>
              <a:solidFill>
                <a:schemeClr val="accent3"/>
              </a:solidFill>
              <a:ln w="9525">
                <a:solidFill>
                  <a:schemeClr val="accent3"/>
                </a:solidFill>
              </a:ln>
              <a:effectLst/>
            </c:spPr>
          </c:marker>
          <c:cat>
            <c:strRef>
              <c:f>'[Chapter 4 all data.xlsx]Soil moisture'!$AL$104:$AL$106</c:f>
              <c:strCache>
                <c:ptCount val="3"/>
                <c:pt idx="0">
                  <c:v>Oct</c:v>
                </c:pt>
                <c:pt idx="1">
                  <c:v>Jan</c:v>
                </c:pt>
                <c:pt idx="2">
                  <c:v>May</c:v>
                </c:pt>
              </c:strCache>
            </c:strRef>
          </c:cat>
          <c:val>
            <c:numRef>
              <c:f>'[Chapter 4 all data.xlsx]Soil moisture'!$AO$104:$AO$106</c:f>
              <c:numCache>
                <c:formatCode>General</c:formatCode>
                <c:ptCount val="3"/>
                <c:pt idx="0">
                  <c:v>15.03</c:v>
                </c:pt>
                <c:pt idx="1">
                  <c:v>19.62</c:v>
                </c:pt>
                <c:pt idx="2">
                  <c:v>8.56</c:v>
                </c:pt>
              </c:numCache>
            </c:numRef>
          </c:val>
          <c:smooth val="0"/>
          <c:extLst>
            <c:ext xmlns:c16="http://schemas.microsoft.com/office/drawing/2014/chart" uri="{C3380CC4-5D6E-409C-BE32-E72D297353CC}">
              <c16:uniqueId val="{00000002-FB8A-466D-9089-8F1CB88F5318}"/>
            </c:ext>
          </c:extLst>
        </c:ser>
        <c:ser>
          <c:idx val="3"/>
          <c:order val="3"/>
          <c:tx>
            <c:strRef>
              <c:f>'[Chapter 4 all data.xlsx]Soil moisture'!$AP$103</c:f>
              <c:strCache>
                <c:ptCount val="1"/>
                <c:pt idx="0">
                  <c:v> Forage Rye and radish</c:v>
                </c:pt>
              </c:strCache>
            </c:strRef>
          </c:tx>
          <c:spPr>
            <a:ln w="12700" cap="rnd">
              <a:solidFill>
                <a:schemeClr val="accent4"/>
              </a:solidFill>
              <a:round/>
            </a:ln>
            <a:effectLst/>
          </c:spPr>
          <c:marker>
            <c:symbol val="circle"/>
            <c:size val="3"/>
            <c:spPr>
              <a:solidFill>
                <a:schemeClr val="accent4"/>
              </a:solidFill>
              <a:ln w="9525">
                <a:solidFill>
                  <a:schemeClr val="accent4"/>
                </a:solidFill>
              </a:ln>
              <a:effectLst/>
            </c:spPr>
          </c:marker>
          <c:cat>
            <c:strRef>
              <c:f>'[Chapter 4 all data.xlsx]Soil moisture'!$AL$104:$AL$106</c:f>
              <c:strCache>
                <c:ptCount val="3"/>
                <c:pt idx="0">
                  <c:v>Oct</c:v>
                </c:pt>
                <c:pt idx="1">
                  <c:v>Jan</c:v>
                </c:pt>
                <c:pt idx="2">
                  <c:v>May</c:v>
                </c:pt>
              </c:strCache>
            </c:strRef>
          </c:cat>
          <c:val>
            <c:numRef>
              <c:f>'[Chapter 4 all data.xlsx]Soil moisture'!$AP$104:$AP$106</c:f>
              <c:numCache>
                <c:formatCode>General</c:formatCode>
                <c:ptCount val="3"/>
                <c:pt idx="0">
                  <c:v>14.85</c:v>
                </c:pt>
                <c:pt idx="1">
                  <c:v>19.420000000000002</c:v>
                </c:pt>
                <c:pt idx="2">
                  <c:v>7.09</c:v>
                </c:pt>
              </c:numCache>
            </c:numRef>
          </c:val>
          <c:smooth val="0"/>
          <c:extLst>
            <c:ext xmlns:c16="http://schemas.microsoft.com/office/drawing/2014/chart" uri="{C3380CC4-5D6E-409C-BE32-E72D297353CC}">
              <c16:uniqueId val="{00000003-FB8A-466D-9089-8F1CB88F5318}"/>
            </c:ext>
          </c:extLst>
        </c:ser>
        <c:ser>
          <c:idx val="4"/>
          <c:order val="4"/>
          <c:tx>
            <c:strRef>
              <c:f>'[Chapter 4 all data.xlsx]Soil moisture'!$AQ$103</c:f>
              <c:strCache>
                <c:ptCount val="1"/>
                <c:pt idx="0">
                  <c:v> Forage rye</c:v>
                </c:pt>
              </c:strCache>
            </c:strRef>
          </c:tx>
          <c:spPr>
            <a:ln w="12700" cap="rnd">
              <a:solidFill>
                <a:schemeClr val="accent5"/>
              </a:solidFill>
              <a:round/>
            </a:ln>
            <a:effectLst/>
          </c:spPr>
          <c:marker>
            <c:symbol val="circle"/>
            <c:size val="3"/>
            <c:spPr>
              <a:solidFill>
                <a:schemeClr val="accent5"/>
              </a:solidFill>
              <a:ln w="9525">
                <a:solidFill>
                  <a:schemeClr val="accent5"/>
                </a:solidFill>
              </a:ln>
              <a:effectLst/>
            </c:spPr>
          </c:marker>
          <c:cat>
            <c:strRef>
              <c:f>'[Chapter 4 all data.xlsx]Soil moisture'!$AL$104:$AL$106</c:f>
              <c:strCache>
                <c:ptCount val="3"/>
                <c:pt idx="0">
                  <c:v>Oct</c:v>
                </c:pt>
                <c:pt idx="1">
                  <c:v>Jan</c:v>
                </c:pt>
                <c:pt idx="2">
                  <c:v>May</c:v>
                </c:pt>
              </c:strCache>
            </c:strRef>
          </c:cat>
          <c:val>
            <c:numRef>
              <c:f>'[Chapter 4 all data.xlsx]Soil moisture'!$AQ$104:$AQ$106</c:f>
              <c:numCache>
                <c:formatCode>General</c:formatCode>
                <c:ptCount val="3"/>
                <c:pt idx="0">
                  <c:v>13.6</c:v>
                </c:pt>
                <c:pt idx="1">
                  <c:v>19.22</c:v>
                </c:pt>
                <c:pt idx="2">
                  <c:v>8.1300000000000008</c:v>
                </c:pt>
              </c:numCache>
            </c:numRef>
          </c:val>
          <c:smooth val="0"/>
          <c:extLst>
            <c:ext xmlns:c16="http://schemas.microsoft.com/office/drawing/2014/chart" uri="{C3380CC4-5D6E-409C-BE32-E72D297353CC}">
              <c16:uniqueId val="{00000004-FB8A-466D-9089-8F1CB88F5318}"/>
            </c:ext>
          </c:extLst>
        </c:ser>
        <c:ser>
          <c:idx val="5"/>
          <c:order val="5"/>
          <c:tx>
            <c:strRef>
              <c:f>'[Chapter 4 all data.xlsx]Soil moisture'!$AR$103</c:f>
              <c:strCache>
                <c:ptCount val="1"/>
                <c:pt idx="0">
                  <c:v> Black oat</c:v>
                </c:pt>
              </c:strCache>
            </c:strRef>
          </c:tx>
          <c:spPr>
            <a:ln w="12700" cap="rnd">
              <a:solidFill>
                <a:schemeClr val="accent6"/>
              </a:solidFill>
              <a:round/>
            </a:ln>
            <a:effectLst/>
          </c:spPr>
          <c:marker>
            <c:symbol val="circle"/>
            <c:size val="3"/>
            <c:spPr>
              <a:solidFill>
                <a:schemeClr val="accent6"/>
              </a:solidFill>
              <a:ln w="9525">
                <a:solidFill>
                  <a:schemeClr val="accent6"/>
                </a:solidFill>
              </a:ln>
              <a:effectLst/>
            </c:spPr>
          </c:marker>
          <c:cat>
            <c:strRef>
              <c:f>'[Chapter 4 all data.xlsx]Soil moisture'!$AL$104:$AL$106</c:f>
              <c:strCache>
                <c:ptCount val="3"/>
                <c:pt idx="0">
                  <c:v>Oct</c:v>
                </c:pt>
                <c:pt idx="1">
                  <c:v>Jan</c:v>
                </c:pt>
                <c:pt idx="2">
                  <c:v>May</c:v>
                </c:pt>
              </c:strCache>
            </c:strRef>
          </c:cat>
          <c:val>
            <c:numRef>
              <c:f>'[Chapter 4 all data.xlsx]Soil moisture'!$AR$104:$AR$106</c:f>
              <c:numCache>
                <c:formatCode>General</c:formatCode>
                <c:ptCount val="3"/>
                <c:pt idx="0">
                  <c:v>14.04</c:v>
                </c:pt>
                <c:pt idx="1">
                  <c:v>19.13</c:v>
                </c:pt>
                <c:pt idx="2">
                  <c:v>9.8000000000000007</c:v>
                </c:pt>
              </c:numCache>
            </c:numRef>
          </c:val>
          <c:smooth val="0"/>
          <c:extLst>
            <c:ext xmlns:c16="http://schemas.microsoft.com/office/drawing/2014/chart" uri="{C3380CC4-5D6E-409C-BE32-E72D297353CC}">
              <c16:uniqueId val="{00000005-FB8A-466D-9089-8F1CB88F5318}"/>
            </c:ext>
          </c:extLst>
        </c:ser>
        <c:ser>
          <c:idx val="6"/>
          <c:order val="6"/>
          <c:tx>
            <c:strRef>
              <c:f>'[Chapter 4 all data.xlsx]Soil moisture'!$AS$103</c:f>
              <c:strCache>
                <c:ptCount val="1"/>
                <c:pt idx="0">
                  <c:v> White mustard</c:v>
                </c:pt>
              </c:strCache>
            </c:strRef>
          </c:tx>
          <c:spPr>
            <a:ln w="12700" cap="rnd">
              <a:solidFill>
                <a:schemeClr val="accent1">
                  <a:lumMod val="60000"/>
                </a:schemeClr>
              </a:solidFill>
              <a:round/>
            </a:ln>
            <a:effectLst/>
          </c:spPr>
          <c:marker>
            <c:symbol val="circle"/>
            <c:size val="3"/>
            <c:spPr>
              <a:solidFill>
                <a:schemeClr val="accent1">
                  <a:lumMod val="60000"/>
                </a:schemeClr>
              </a:solidFill>
              <a:ln w="9525">
                <a:solidFill>
                  <a:schemeClr val="accent1">
                    <a:lumMod val="60000"/>
                  </a:schemeClr>
                </a:solidFill>
              </a:ln>
              <a:effectLst/>
            </c:spPr>
          </c:marker>
          <c:cat>
            <c:strRef>
              <c:f>'[Chapter 4 all data.xlsx]Soil moisture'!$AL$104:$AL$106</c:f>
              <c:strCache>
                <c:ptCount val="3"/>
                <c:pt idx="0">
                  <c:v>Oct</c:v>
                </c:pt>
                <c:pt idx="1">
                  <c:v>Jan</c:v>
                </c:pt>
                <c:pt idx="2">
                  <c:v>May</c:v>
                </c:pt>
              </c:strCache>
            </c:strRef>
          </c:cat>
          <c:val>
            <c:numRef>
              <c:f>'[Chapter 4 all data.xlsx]Soil moisture'!$AS$104:$AS$106</c:f>
              <c:numCache>
                <c:formatCode>General</c:formatCode>
                <c:ptCount val="3"/>
                <c:pt idx="0">
                  <c:v>13.99</c:v>
                </c:pt>
                <c:pt idx="1">
                  <c:v>19.760000000000002</c:v>
                </c:pt>
                <c:pt idx="2">
                  <c:v>7.02</c:v>
                </c:pt>
              </c:numCache>
            </c:numRef>
          </c:val>
          <c:smooth val="0"/>
          <c:extLst>
            <c:ext xmlns:c16="http://schemas.microsoft.com/office/drawing/2014/chart" uri="{C3380CC4-5D6E-409C-BE32-E72D297353CC}">
              <c16:uniqueId val="{00000006-FB8A-466D-9089-8F1CB88F5318}"/>
            </c:ext>
          </c:extLst>
        </c:ser>
        <c:ser>
          <c:idx val="7"/>
          <c:order val="7"/>
          <c:tx>
            <c:strRef>
              <c:f>'[Chapter 4 all data.xlsx]Soil moisture'!$AT$103</c:f>
              <c:strCache>
                <c:ptCount val="1"/>
                <c:pt idx="0">
                  <c:v> Egyptian clover</c:v>
                </c:pt>
              </c:strCache>
            </c:strRef>
          </c:tx>
          <c:spPr>
            <a:ln w="12700" cap="rnd">
              <a:solidFill>
                <a:schemeClr val="accent2">
                  <a:lumMod val="60000"/>
                </a:schemeClr>
              </a:solidFill>
              <a:round/>
            </a:ln>
            <a:effectLst/>
          </c:spPr>
          <c:marker>
            <c:symbol val="circle"/>
            <c:size val="3"/>
            <c:spPr>
              <a:solidFill>
                <a:schemeClr val="accent2">
                  <a:lumMod val="60000"/>
                </a:schemeClr>
              </a:solidFill>
              <a:ln w="9525">
                <a:solidFill>
                  <a:schemeClr val="accent2">
                    <a:lumMod val="60000"/>
                  </a:schemeClr>
                </a:solidFill>
              </a:ln>
              <a:effectLst/>
            </c:spPr>
          </c:marker>
          <c:cat>
            <c:strRef>
              <c:f>'[Chapter 4 all data.xlsx]Soil moisture'!$AL$104:$AL$106</c:f>
              <c:strCache>
                <c:ptCount val="3"/>
                <c:pt idx="0">
                  <c:v>Oct</c:v>
                </c:pt>
                <c:pt idx="1">
                  <c:v>Jan</c:v>
                </c:pt>
                <c:pt idx="2">
                  <c:v>May</c:v>
                </c:pt>
              </c:strCache>
            </c:strRef>
          </c:cat>
          <c:val>
            <c:numRef>
              <c:f>'[Chapter 4 all data.xlsx]Soil moisture'!$AT$104:$AT$106</c:f>
              <c:numCache>
                <c:formatCode>General</c:formatCode>
                <c:ptCount val="3"/>
                <c:pt idx="0">
                  <c:v>13.74</c:v>
                </c:pt>
                <c:pt idx="1">
                  <c:v>19.84</c:v>
                </c:pt>
                <c:pt idx="2">
                  <c:v>8.7200000000000006</c:v>
                </c:pt>
              </c:numCache>
            </c:numRef>
          </c:val>
          <c:smooth val="0"/>
          <c:extLst>
            <c:ext xmlns:c16="http://schemas.microsoft.com/office/drawing/2014/chart" uri="{C3380CC4-5D6E-409C-BE32-E72D297353CC}">
              <c16:uniqueId val="{00000007-FB8A-466D-9089-8F1CB88F5318}"/>
            </c:ext>
          </c:extLst>
        </c:ser>
        <c:ser>
          <c:idx val="8"/>
          <c:order val="8"/>
          <c:tx>
            <c:strRef>
              <c:f>'[Chapter 4 all data.xlsx]Soil moisture'!$AU$103</c:f>
              <c:strCache>
                <c:ptCount val="1"/>
                <c:pt idx="0">
                  <c:v> Vetch</c:v>
                </c:pt>
              </c:strCache>
            </c:strRef>
          </c:tx>
          <c:spPr>
            <a:ln w="12700" cap="rnd">
              <a:solidFill>
                <a:schemeClr val="accent3">
                  <a:lumMod val="60000"/>
                </a:schemeClr>
              </a:solidFill>
              <a:round/>
            </a:ln>
            <a:effectLst/>
          </c:spPr>
          <c:marker>
            <c:symbol val="circle"/>
            <c:size val="3"/>
            <c:spPr>
              <a:solidFill>
                <a:schemeClr val="accent3">
                  <a:lumMod val="60000"/>
                </a:schemeClr>
              </a:solidFill>
              <a:ln w="9525">
                <a:solidFill>
                  <a:schemeClr val="accent3">
                    <a:lumMod val="60000"/>
                  </a:schemeClr>
                </a:solidFill>
              </a:ln>
              <a:effectLst/>
            </c:spPr>
          </c:marker>
          <c:cat>
            <c:strRef>
              <c:f>'[Chapter 4 all data.xlsx]Soil moisture'!$AL$104:$AL$106</c:f>
              <c:strCache>
                <c:ptCount val="3"/>
                <c:pt idx="0">
                  <c:v>Oct</c:v>
                </c:pt>
                <c:pt idx="1">
                  <c:v>Jan</c:v>
                </c:pt>
                <c:pt idx="2">
                  <c:v>May</c:v>
                </c:pt>
              </c:strCache>
            </c:strRef>
          </c:cat>
          <c:val>
            <c:numRef>
              <c:f>'[Chapter 4 all data.xlsx]Soil moisture'!$AU$104:$AU$106</c:f>
              <c:numCache>
                <c:formatCode>General</c:formatCode>
                <c:ptCount val="3"/>
                <c:pt idx="0">
                  <c:v>13.6</c:v>
                </c:pt>
                <c:pt idx="1">
                  <c:v>20.65</c:v>
                </c:pt>
                <c:pt idx="2">
                  <c:v>8.84</c:v>
                </c:pt>
              </c:numCache>
            </c:numRef>
          </c:val>
          <c:smooth val="0"/>
          <c:extLst>
            <c:ext xmlns:c16="http://schemas.microsoft.com/office/drawing/2014/chart" uri="{C3380CC4-5D6E-409C-BE32-E72D297353CC}">
              <c16:uniqueId val="{00000008-FB8A-466D-9089-8F1CB88F5318}"/>
            </c:ext>
          </c:extLst>
        </c:ser>
        <c:ser>
          <c:idx val="9"/>
          <c:order val="9"/>
          <c:tx>
            <c:strRef>
              <c:f>'[Chapter 4 all data.xlsx]Soil moisture'!$AV$103</c:f>
              <c:strCache>
                <c:ptCount val="1"/>
                <c:pt idx="0">
                  <c:v> Ploughed soil</c:v>
                </c:pt>
              </c:strCache>
            </c:strRef>
          </c:tx>
          <c:spPr>
            <a:ln w="12700" cap="rnd">
              <a:solidFill>
                <a:schemeClr val="accent4">
                  <a:lumMod val="60000"/>
                </a:schemeClr>
              </a:solidFill>
              <a:round/>
            </a:ln>
            <a:effectLst/>
          </c:spPr>
          <c:marker>
            <c:symbol val="circle"/>
            <c:size val="3"/>
            <c:spPr>
              <a:solidFill>
                <a:schemeClr val="accent4">
                  <a:lumMod val="60000"/>
                </a:schemeClr>
              </a:solidFill>
              <a:ln w="9525">
                <a:solidFill>
                  <a:schemeClr val="accent4">
                    <a:lumMod val="60000"/>
                  </a:schemeClr>
                </a:solidFill>
              </a:ln>
              <a:effectLst/>
            </c:spPr>
          </c:marker>
          <c:errBars>
            <c:errDir val="y"/>
            <c:errBarType val="both"/>
            <c:errValType val="cust"/>
            <c:noEndCap val="0"/>
            <c:plus>
              <c:numRef>
                <c:f>'[Chapter 4 all data.xlsx]Soil moisture'!$AM$129</c:f>
                <c:numCache>
                  <c:formatCode>General</c:formatCode>
                  <c:ptCount val="1"/>
                  <c:pt idx="0">
                    <c:v>0.91200000000000003</c:v>
                  </c:pt>
                </c:numCache>
              </c:numRef>
            </c:plus>
            <c:minus>
              <c:numRef>
                <c:f>'[Chapter 4 all data.xlsx]Soil moisture'!$AM$129</c:f>
                <c:numCache>
                  <c:formatCode>General</c:formatCode>
                  <c:ptCount val="1"/>
                  <c:pt idx="0">
                    <c:v>0.91200000000000003</c:v>
                  </c:pt>
                </c:numCache>
              </c:numRef>
            </c:minus>
            <c:spPr>
              <a:noFill/>
              <a:ln w="9525" cap="flat" cmpd="sng" algn="ctr">
                <a:solidFill>
                  <a:sysClr val="windowText" lastClr="000000"/>
                </a:solidFill>
                <a:round/>
              </a:ln>
              <a:effectLst/>
            </c:spPr>
          </c:errBars>
          <c:cat>
            <c:strRef>
              <c:f>'[Chapter 4 all data.xlsx]Soil moisture'!$AL$104:$AL$106</c:f>
              <c:strCache>
                <c:ptCount val="3"/>
                <c:pt idx="0">
                  <c:v>Oct</c:v>
                </c:pt>
                <c:pt idx="1">
                  <c:v>Jan</c:v>
                </c:pt>
                <c:pt idx="2">
                  <c:v>May</c:v>
                </c:pt>
              </c:strCache>
            </c:strRef>
          </c:cat>
          <c:val>
            <c:numRef>
              <c:f>'[Chapter 4 all data.xlsx]Soil moisture'!$AV$104:$AV$106</c:f>
              <c:numCache>
                <c:formatCode>General</c:formatCode>
                <c:ptCount val="3"/>
                <c:pt idx="0">
                  <c:v>10.96</c:v>
                </c:pt>
                <c:pt idx="1">
                  <c:v>17.13</c:v>
                </c:pt>
                <c:pt idx="2">
                  <c:v>7.49</c:v>
                </c:pt>
              </c:numCache>
            </c:numRef>
          </c:val>
          <c:smooth val="0"/>
          <c:extLst>
            <c:ext xmlns:c16="http://schemas.microsoft.com/office/drawing/2014/chart" uri="{C3380CC4-5D6E-409C-BE32-E72D297353CC}">
              <c16:uniqueId val="{00000009-FB8A-466D-9089-8F1CB88F5318}"/>
            </c:ext>
          </c:extLst>
        </c:ser>
        <c:dLbls>
          <c:showLegendKey val="0"/>
          <c:showVal val="0"/>
          <c:showCatName val="0"/>
          <c:showSerName val="0"/>
          <c:showPercent val="0"/>
          <c:showBubbleSize val="0"/>
        </c:dLbls>
        <c:marker val="1"/>
        <c:smooth val="0"/>
        <c:axId val="776768936"/>
        <c:axId val="776777792"/>
      </c:lineChart>
      <c:catAx>
        <c:axId val="776768936"/>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76777792"/>
        <c:crosses val="autoZero"/>
        <c:auto val="1"/>
        <c:lblAlgn val="ctr"/>
        <c:lblOffset val="100"/>
        <c:noMultiLvlLbl val="0"/>
      </c:catAx>
      <c:valAx>
        <c:axId val="776777792"/>
        <c:scaling>
          <c:orientation val="minMax"/>
          <c:max val="3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oil moistur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76768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13670166229222"/>
          <c:y val="0.14351851851851852"/>
          <c:w val="0.82997440944881895"/>
          <c:h val="0.6419408730313807"/>
        </c:manualLayout>
      </c:layout>
      <c:scatterChart>
        <c:scatterStyle val="lineMarker"/>
        <c:varyColors val="0"/>
        <c:ser>
          <c:idx val="0"/>
          <c:order val="0"/>
          <c:tx>
            <c:strRef>
              <c:f>'Penetrometer spring'!$FS$103</c:f>
              <c:strCache>
                <c:ptCount val="1"/>
                <c:pt idx="0">
                  <c:v> Bare soi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enetrometer spring'!$FS$104:$FS$117</c:f>
              <c:numCache>
                <c:formatCode>General</c:formatCode>
                <c:ptCount val="14"/>
                <c:pt idx="0">
                  <c:v>0</c:v>
                </c:pt>
                <c:pt idx="1">
                  <c:v>0.57999999999999996</c:v>
                </c:pt>
                <c:pt idx="2">
                  <c:v>0.69599999999999995</c:v>
                </c:pt>
                <c:pt idx="3">
                  <c:v>0.83799999999999997</c:v>
                </c:pt>
                <c:pt idx="4">
                  <c:v>1.0609999999999999</c:v>
                </c:pt>
                <c:pt idx="5">
                  <c:v>1.1439999999999999</c:v>
                </c:pt>
                <c:pt idx="6">
                  <c:v>1.25</c:v>
                </c:pt>
                <c:pt idx="7">
                  <c:v>1.546</c:v>
                </c:pt>
                <c:pt idx="8">
                  <c:v>1.6319999999999999</c:v>
                </c:pt>
                <c:pt idx="9">
                  <c:v>1.669</c:v>
                </c:pt>
                <c:pt idx="10">
                  <c:v>2.0739999999999998</c:v>
                </c:pt>
                <c:pt idx="11">
                  <c:v>2.194</c:v>
                </c:pt>
                <c:pt idx="12">
                  <c:v>2.415</c:v>
                </c:pt>
                <c:pt idx="13">
                  <c:v>2.7120000000000002</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0-61B9-4381-A8EC-8824D7ADA35E}"/>
            </c:ext>
          </c:extLst>
        </c:ser>
        <c:ser>
          <c:idx val="1"/>
          <c:order val="1"/>
          <c:tx>
            <c:strRef>
              <c:f>'Penetrometer spring'!$FT$103</c:f>
              <c:strCache>
                <c:ptCount val="1"/>
                <c:pt idx="0">
                  <c:v> Tillage radish 15kg</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enetrometer spring'!$FT$104:$FT$117</c:f>
              <c:numCache>
                <c:formatCode>General</c:formatCode>
                <c:ptCount val="14"/>
                <c:pt idx="0">
                  <c:v>0</c:v>
                </c:pt>
                <c:pt idx="1">
                  <c:v>0.56200000000000006</c:v>
                </c:pt>
                <c:pt idx="2">
                  <c:v>0.66200000000000003</c:v>
                </c:pt>
                <c:pt idx="3">
                  <c:v>1.0109999999999999</c:v>
                </c:pt>
                <c:pt idx="4">
                  <c:v>1.2909999999999999</c:v>
                </c:pt>
                <c:pt idx="5">
                  <c:v>1.3580000000000001</c:v>
                </c:pt>
                <c:pt idx="6">
                  <c:v>1.377</c:v>
                </c:pt>
                <c:pt idx="7">
                  <c:v>1.2589999999999999</c:v>
                </c:pt>
                <c:pt idx="8">
                  <c:v>1.835</c:v>
                </c:pt>
                <c:pt idx="9">
                  <c:v>1.849</c:v>
                </c:pt>
                <c:pt idx="10">
                  <c:v>2.0209999999999999</c:v>
                </c:pt>
                <c:pt idx="11">
                  <c:v>2.153</c:v>
                </c:pt>
                <c:pt idx="12">
                  <c:v>1.972</c:v>
                </c:pt>
                <c:pt idx="13">
                  <c:v>1.804</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1-61B9-4381-A8EC-8824D7ADA35E}"/>
            </c:ext>
          </c:extLst>
        </c:ser>
        <c:ser>
          <c:idx val="2"/>
          <c:order val="2"/>
          <c:tx>
            <c:strRef>
              <c:f>'Penetrometer spring'!$FU$103</c:f>
              <c:strCache>
                <c:ptCount val="1"/>
                <c:pt idx="0">
                  <c:v> Tillage radish 30kg</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enetrometer spring'!$FU$104:$FU$117</c:f>
              <c:numCache>
                <c:formatCode>General</c:formatCode>
                <c:ptCount val="14"/>
                <c:pt idx="0">
                  <c:v>0</c:v>
                </c:pt>
                <c:pt idx="1">
                  <c:v>0.55800000000000005</c:v>
                </c:pt>
                <c:pt idx="2">
                  <c:v>0.79900000000000004</c:v>
                </c:pt>
                <c:pt idx="3">
                  <c:v>0.96099999999999997</c:v>
                </c:pt>
                <c:pt idx="4">
                  <c:v>0.91600000000000004</c:v>
                </c:pt>
                <c:pt idx="5">
                  <c:v>1.2030000000000001</c:v>
                </c:pt>
                <c:pt idx="6">
                  <c:v>1.1659999999999999</c:v>
                </c:pt>
                <c:pt idx="7">
                  <c:v>1.389</c:v>
                </c:pt>
                <c:pt idx="8">
                  <c:v>1.476</c:v>
                </c:pt>
                <c:pt idx="9">
                  <c:v>1.6619999999999999</c:v>
                </c:pt>
                <c:pt idx="10">
                  <c:v>1.972</c:v>
                </c:pt>
                <c:pt idx="11">
                  <c:v>2.5529999999999999</c:v>
                </c:pt>
                <c:pt idx="12">
                  <c:v>2.4329999999999998</c:v>
                </c:pt>
                <c:pt idx="13">
                  <c:v>2.1120000000000001</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2-61B9-4381-A8EC-8824D7ADA35E}"/>
            </c:ext>
          </c:extLst>
        </c:ser>
        <c:ser>
          <c:idx val="3"/>
          <c:order val="3"/>
          <c:tx>
            <c:strRef>
              <c:f>'Penetrometer spring'!$FV$103</c:f>
              <c:strCache>
                <c:ptCount val="1"/>
                <c:pt idx="0">
                  <c:v> Forage Rye and radish</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Penetrometer spring'!$FV$104:$FV$117</c:f>
              <c:numCache>
                <c:formatCode>General</c:formatCode>
                <c:ptCount val="14"/>
                <c:pt idx="0">
                  <c:v>0</c:v>
                </c:pt>
                <c:pt idx="1">
                  <c:v>0.41499999999999998</c:v>
                </c:pt>
                <c:pt idx="2">
                  <c:v>0.61399999999999999</c:v>
                </c:pt>
                <c:pt idx="3">
                  <c:v>0.84199999999999997</c:v>
                </c:pt>
                <c:pt idx="4">
                  <c:v>0.90600000000000003</c:v>
                </c:pt>
                <c:pt idx="5">
                  <c:v>1.056</c:v>
                </c:pt>
                <c:pt idx="6">
                  <c:v>1.288</c:v>
                </c:pt>
                <c:pt idx="7">
                  <c:v>1.4610000000000001</c:v>
                </c:pt>
                <c:pt idx="8">
                  <c:v>1.665</c:v>
                </c:pt>
                <c:pt idx="9">
                  <c:v>1.7749999999999999</c:v>
                </c:pt>
                <c:pt idx="10">
                  <c:v>1.948</c:v>
                </c:pt>
                <c:pt idx="11">
                  <c:v>1.9510000000000001</c:v>
                </c:pt>
                <c:pt idx="12">
                  <c:v>2.0640000000000001</c:v>
                </c:pt>
                <c:pt idx="13">
                  <c:v>2.101</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3-61B9-4381-A8EC-8824D7ADA35E}"/>
            </c:ext>
          </c:extLst>
        </c:ser>
        <c:ser>
          <c:idx val="4"/>
          <c:order val="4"/>
          <c:tx>
            <c:strRef>
              <c:f>'Penetrometer spring'!$FX$103</c:f>
              <c:strCache>
                <c:ptCount val="1"/>
                <c:pt idx="0">
                  <c:v> Black oat</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Penetrometer spring'!$FX$104:$FX$117</c:f>
              <c:numCache>
                <c:formatCode>General</c:formatCode>
                <c:ptCount val="14"/>
                <c:pt idx="0">
                  <c:v>0</c:v>
                </c:pt>
                <c:pt idx="1">
                  <c:v>0.56599999999999995</c:v>
                </c:pt>
                <c:pt idx="2">
                  <c:v>0.59</c:v>
                </c:pt>
                <c:pt idx="3">
                  <c:v>0.68400000000000005</c:v>
                </c:pt>
                <c:pt idx="4">
                  <c:v>0.82599999999999996</c:v>
                </c:pt>
                <c:pt idx="5">
                  <c:v>0.92400000000000004</c:v>
                </c:pt>
                <c:pt idx="6">
                  <c:v>1.1819999999999999</c:v>
                </c:pt>
                <c:pt idx="7">
                  <c:v>1.365</c:v>
                </c:pt>
                <c:pt idx="8">
                  <c:v>1.466</c:v>
                </c:pt>
                <c:pt idx="9">
                  <c:v>1.92</c:v>
                </c:pt>
                <c:pt idx="10">
                  <c:v>1.91</c:v>
                </c:pt>
                <c:pt idx="11">
                  <c:v>2.395</c:v>
                </c:pt>
                <c:pt idx="12">
                  <c:v>2.0190000000000001</c:v>
                </c:pt>
                <c:pt idx="13">
                  <c:v>1.7749999999999999</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4-61B9-4381-A8EC-8824D7ADA35E}"/>
            </c:ext>
          </c:extLst>
        </c:ser>
        <c:ser>
          <c:idx val="5"/>
          <c:order val="5"/>
          <c:tx>
            <c:strRef>
              <c:f>'Penetrometer spring'!$FY$103</c:f>
              <c:strCache>
                <c:ptCount val="1"/>
                <c:pt idx="0">
                  <c:v> White mustard</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Penetrometer spring'!$FY$104:$FY$117</c:f>
              <c:numCache>
                <c:formatCode>General</c:formatCode>
                <c:ptCount val="14"/>
                <c:pt idx="0">
                  <c:v>0</c:v>
                </c:pt>
                <c:pt idx="1">
                  <c:v>0.57099999999999995</c:v>
                </c:pt>
                <c:pt idx="2">
                  <c:v>0.79200000000000004</c:v>
                </c:pt>
                <c:pt idx="3">
                  <c:v>0.92600000000000005</c:v>
                </c:pt>
                <c:pt idx="4">
                  <c:v>1.141</c:v>
                </c:pt>
                <c:pt idx="5">
                  <c:v>1.2529999999999999</c:v>
                </c:pt>
                <c:pt idx="6">
                  <c:v>1.4350000000000001</c:v>
                </c:pt>
                <c:pt idx="7">
                  <c:v>1.863</c:v>
                </c:pt>
                <c:pt idx="8">
                  <c:v>1.897</c:v>
                </c:pt>
                <c:pt idx="9">
                  <c:v>2.2709999999999999</c:v>
                </c:pt>
                <c:pt idx="10">
                  <c:v>2.2410000000000001</c:v>
                </c:pt>
                <c:pt idx="11">
                  <c:v>2.3740000000000001</c:v>
                </c:pt>
                <c:pt idx="12">
                  <c:v>2.4870000000000001</c:v>
                </c:pt>
                <c:pt idx="13">
                  <c:v>2.0499999999999998</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5-61B9-4381-A8EC-8824D7ADA35E}"/>
            </c:ext>
          </c:extLst>
        </c:ser>
        <c:ser>
          <c:idx val="6"/>
          <c:order val="6"/>
          <c:tx>
            <c:strRef>
              <c:f>'Penetrometer spring'!$FZ$103</c:f>
              <c:strCache>
                <c:ptCount val="1"/>
                <c:pt idx="0">
                  <c:v> Egyptian clover</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Penetrometer spring'!$FZ$104:$FZ$117</c:f>
              <c:numCache>
                <c:formatCode>General</c:formatCode>
                <c:ptCount val="14"/>
                <c:pt idx="0">
                  <c:v>0</c:v>
                </c:pt>
                <c:pt idx="1">
                  <c:v>0.497</c:v>
                </c:pt>
                <c:pt idx="2">
                  <c:v>0.64500000000000002</c:v>
                </c:pt>
                <c:pt idx="3">
                  <c:v>0.84099999999999997</c:v>
                </c:pt>
                <c:pt idx="4">
                  <c:v>1.0389999999999999</c:v>
                </c:pt>
                <c:pt idx="5">
                  <c:v>1.137</c:v>
                </c:pt>
                <c:pt idx="6">
                  <c:v>1.347</c:v>
                </c:pt>
                <c:pt idx="7">
                  <c:v>1.57</c:v>
                </c:pt>
                <c:pt idx="8">
                  <c:v>1.5860000000000001</c:v>
                </c:pt>
                <c:pt idx="9">
                  <c:v>1.7729999999999999</c:v>
                </c:pt>
                <c:pt idx="10">
                  <c:v>2.0329999999999999</c:v>
                </c:pt>
                <c:pt idx="11">
                  <c:v>2.2719999999999998</c:v>
                </c:pt>
                <c:pt idx="12">
                  <c:v>2.2280000000000002</c:v>
                </c:pt>
                <c:pt idx="13">
                  <c:v>2.359</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6-61B9-4381-A8EC-8824D7ADA35E}"/>
            </c:ext>
          </c:extLst>
        </c:ser>
        <c:ser>
          <c:idx val="7"/>
          <c:order val="7"/>
          <c:tx>
            <c:strRef>
              <c:f>'Penetrometer spring'!$GA$103</c:f>
              <c:strCache>
                <c:ptCount val="1"/>
                <c:pt idx="0">
                  <c:v> Vetch</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Penetrometer spring'!$GA$104:$GA$117</c:f>
              <c:numCache>
                <c:formatCode>General</c:formatCode>
                <c:ptCount val="14"/>
                <c:pt idx="0">
                  <c:v>0</c:v>
                </c:pt>
                <c:pt idx="1">
                  <c:v>0.56399999999999995</c:v>
                </c:pt>
                <c:pt idx="2">
                  <c:v>0.73399999999999999</c:v>
                </c:pt>
                <c:pt idx="3">
                  <c:v>0.93899999999999995</c:v>
                </c:pt>
                <c:pt idx="4">
                  <c:v>0.95699999999999996</c:v>
                </c:pt>
                <c:pt idx="5">
                  <c:v>1.008</c:v>
                </c:pt>
                <c:pt idx="6">
                  <c:v>1.075</c:v>
                </c:pt>
                <c:pt idx="7">
                  <c:v>1.4319999999999999</c:v>
                </c:pt>
                <c:pt idx="8">
                  <c:v>1.5249999999999999</c:v>
                </c:pt>
                <c:pt idx="9">
                  <c:v>1.69</c:v>
                </c:pt>
                <c:pt idx="10">
                  <c:v>2.073</c:v>
                </c:pt>
                <c:pt idx="11">
                  <c:v>2.2320000000000002</c:v>
                </c:pt>
                <c:pt idx="12">
                  <c:v>2.1469999999999998</c:v>
                </c:pt>
                <c:pt idx="13">
                  <c:v>1.82</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7-61B9-4381-A8EC-8824D7ADA35E}"/>
            </c:ext>
          </c:extLst>
        </c:ser>
        <c:ser>
          <c:idx val="8"/>
          <c:order val="8"/>
          <c:tx>
            <c:strRef>
              <c:f>'Penetrometer spring'!$GB$103</c:f>
              <c:strCache>
                <c:ptCount val="1"/>
                <c:pt idx="0">
                  <c:v> Ploughed soil</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errBars>
            <c:errDir val="y"/>
            <c:errBarType val="both"/>
            <c:errValType val="cust"/>
            <c:noEndCap val="0"/>
            <c:plus>
              <c:numRef>
                <c:f>'Penetrometer spring'!$GW$229</c:f>
                <c:numCache>
                  <c:formatCode>General</c:formatCode>
                  <c:ptCount val="1"/>
                  <c:pt idx="0">
                    <c:v>0.20630000000000001</c:v>
                  </c:pt>
                </c:numCache>
              </c:numRef>
            </c:plus>
            <c:minus>
              <c:numRef>
                <c:f>'Penetrometer spring'!$GW$229</c:f>
                <c:numCache>
                  <c:formatCode>General</c:formatCode>
                  <c:ptCount val="1"/>
                  <c:pt idx="0">
                    <c:v>0.20630000000000001</c:v>
                  </c:pt>
                </c:numCache>
              </c:numRef>
            </c:minus>
            <c:spPr>
              <a:noFill/>
              <a:ln w="9525" cap="flat" cmpd="sng" algn="ctr">
                <a:solidFill>
                  <a:schemeClr val="tx1">
                    <a:lumMod val="65000"/>
                    <a:lumOff val="35000"/>
                  </a:schemeClr>
                </a:solidFill>
                <a:round/>
              </a:ln>
              <a:effectLst/>
            </c:spPr>
          </c:errBars>
          <c:errBars>
            <c:errDir val="x"/>
            <c:errBarType val="both"/>
            <c:errValType val="cust"/>
            <c:noEndCap val="0"/>
            <c:plus>
              <c:numRef>
                <c:f>'Penetrometer spring'!$GW$229</c:f>
                <c:numCache>
                  <c:formatCode>General</c:formatCode>
                  <c:ptCount val="1"/>
                  <c:pt idx="0">
                    <c:v>0.20630000000000001</c:v>
                  </c:pt>
                </c:numCache>
              </c:numRef>
            </c:plus>
            <c:minus>
              <c:numRef>
                <c:f>'Penetrometer spring'!$GW$229</c:f>
                <c:numCache>
                  <c:formatCode>General</c:formatCode>
                  <c:ptCount val="1"/>
                  <c:pt idx="0">
                    <c:v>0.20630000000000001</c:v>
                  </c:pt>
                </c:numCache>
              </c:numRef>
            </c:minus>
            <c:spPr>
              <a:noFill/>
              <a:ln w="9525" cap="flat" cmpd="sng" algn="ctr">
                <a:solidFill>
                  <a:schemeClr val="tx1"/>
                </a:solidFill>
                <a:round/>
              </a:ln>
              <a:effectLst/>
            </c:spPr>
          </c:errBars>
          <c:xVal>
            <c:numRef>
              <c:f>'Penetrometer spring'!$GB$104:$GB$117</c:f>
              <c:numCache>
                <c:formatCode>General</c:formatCode>
                <c:ptCount val="14"/>
                <c:pt idx="0">
                  <c:v>0</c:v>
                </c:pt>
                <c:pt idx="1">
                  <c:v>0.33800000000000002</c:v>
                </c:pt>
                <c:pt idx="2">
                  <c:v>0.39800000000000002</c:v>
                </c:pt>
                <c:pt idx="3">
                  <c:v>0.46300000000000002</c:v>
                </c:pt>
                <c:pt idx="4">
                  <c:v>0.46100000000000002</c:v>
                </c:pt>
                <c:pt idx="5">
                  <c:v>0.59299999999999997</c:v>
                </c:pt>
                <c:pt idx="6">
                  <c:v>0.56000000000000005</c:v>
                </c:pt>
                <c:pt idx="7">
                  <c:v>0.57599999999999996</c:v>
                </c:pt>
                <c:pt idx="8">
                  <c:v>0.79200000000000004</c:v>
                </c:pt>
                <c:pt idx="9">
                  <c:v>1.046</c:v>
                </c:pt>
                <c:pt idx="10">
                  <c:v>1.5029999999999999</c:v>
                </c:pt>
                <c:pt idx="11">
                  <c:v>1.7589999999999999</c:v>
                </c:pt>
                <c:pt idx="12">
                  <c:v>1.9019999999999999</c:v>
                </c:pt>
                <c:pt idx="13">
                  <c:v>2.4590000000000001</c:v>
                </c:pt>
              </c:numCache>
            </c:numRef>
          </c:xVal>
          <c:yVal>
            <c:numRef>
              <c:f>'Penetrometer spring'!$FR$104:$FR$117</c:f>
              <c:numCache>
                <c:formatCode>General</c:formatCode>
                <c:ptCount val="14"/>
                <c:pt idx="0">
                  <c:v>0</c:v>
                </c:pt>
                <c:pt idx="1">
                  <c:v>-3</c:v>
                </c:pt>
                <c:pt idx="2">
                  <c:v>-6</c:v>
                </c:pt>
                <c:pt idx="3">
                  <c:v>-9</c:v>
                </c:pt>
                <c:pt idx="4">
                  <c:v>-12</c:v>
                </c:pt>
                <c:pt idx="5">
                  <c:v>-15</c:v>
                </c:pt>
                <c:pt idx="6">
                  <c:v>-18</c:v>
                </c:pt>
                <c:pt idx="7">
                  <c:v>-21</c:v>
                </c:pt>
                <c:pt idx="8">
                  <c:v>-24</c:v>
                </c:pt>
                <c:pt idx="9">
                  <c:v>-27</c:v>
                </c:pt>
                <c:pt idx="10">
                  <c:v>-30</c:v>
                </c:pt>
                <c:pt idx="11">
                  <c:v>-33</c:v>
                </c:pt>
                <c:pt idx="12">
                  <c:v>-36</c:v>
                </c:pt>
                <c:pt idx="13">
                  <c:v>-39</c:v>
                </c:pt>
              </c:numCache>
            </c:numRef>
          </c:yVal>
          <c:smooth val="0"/>
          <c:extLst>
            <c:ext xmlns:c16="http://schemas.microsoft.com/office/drawing/2014/chart" uri="{C3380CC4-5D6E-409C-BE32-E72D297353CC}">
              <c16:uniqueId val="{00000008-61B9-4381-A8EC-8824D7ADA35E}"/>
            </c:ext>
          </c:extLst>
        </c:ser>
        <c:dLbls>
          <c:showLegendKey val="0"/>
          <c:showVal val="0"/>
          <c:showCatName val="0"/>
          <c:showSerName val="0"/>
          <c:showPercent val="0"/>
          <c:showBubbleSize val="0"/>
        </c:dLbls>
        <c:axId val="796398120"/>
        <c:axId val="796399760"/>
      </c:scatterChart>
      <c:valAx>
        <c:axId val="796398120"/>
        <c:scaling>
          <c:orientation val="minMax"/>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enetration resistance (MPa)</a:t>
                </a:r>
              </a:p>
            </c:rich>
          </c:tx>
          <c:layout>
            <c:manualLayout>
              <c:xMode val="edge"/>
              <c:yMode val="edge"/>
              <c:x val="0.37423205986504521"/>
              <c:y val="4.374402703719744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96399760"/>
        <c:crosses val="autoZero"/>
        <c:crossBetween val="midCat"/>
        <c:majorUnit val="1"/>
      </c:valAx>
      <c:valAx>
        <c:axId val="796399760"/>
        <c:scaling>
          <c:orientation val="minMax"/>
          <c:max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Depth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96398120"/>
        <c:crosses val="autoZero"/>
        <c:crossBetween val="midCat"/>
      </c:valAx>
      <c:spPr>
        <a:noFill/>
        <a:ln>
          <a:noFill/>
        </a:ln>
        <a:effectLst/>
      </c:spPr>
    </c:plotArea>
    <c:legend>
      <c:legendPos val="b"/>
      <c:layout>
        <c:manualLayout>
          <c:xMode val="edge"/>
          <c:yMode val="edge"/>
          <c:x val="3.5733522371546214E-2"/>
          <c:y val="0.81192487851858341"/>
          <c:w val="0.95570410661225191"/>
          <c:h val="0.188075069643024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cat>
            <c:strRef>
              <c:f>'Cover crop biomass'!$C$64:$J$64</c:f>
              <c:strCache>
                <c:ptCount val="8"/>
                <c:pt idx="0">
                  <c:v>Bare soil</c:v>
                </c:pt>
                <c:pt idx="1">
                  <c:v>Oil radish</c:v>
                </c:pt>
                <c:pt idx="2">
                  <c:v>Tillage radish</c:v>
                </c:pt>
                <c:pt idx="3">
                  <c:v>Forage rye</c:v>
                </c:pt>
                <c:pt idx="4">
                  <c:v>Black oat</c:v>
                </c:pt>
                <c:pt idx="5">
                  <c:v>White mustard</c:v>
                </c:pt>
                <c:pt idx="6">
                  <c:v>Egyptian clover</c:v>
                </c:pt>
                <c:pt idx="7">
                  <c:v>Vetch</c:v>
                </c:pt>
              </c:strCache>
            </c:strRef>
          </c:cat>
          <c:val>
            <c:numRef>
              <c:f>'Cover crop biomass'!$C$65:$J$65</c:f>
              <c:numCache>
                <c:formatCode>General</c:formatCode>
                <c:ptCount val="8"/>
                <c:pt idx="1">
                  <c:v>2.3969999999999998</c:v>
                </c:pt>
                <c:pt idx="2">
                  <c:v>2.363</c:v>
                </c:pt>
                <c:pt idx="3">
                  <c:v>1.661</c:v>
                </c:pt>
                <c:pt idx="4">
                  <c:v>1.6910000000000001</c:v>
                </c:pt>
                <c:pt idx="5">
                  <c:v>3.1240000000000001</c:v>
                </c:pt>
                <c:pt idx="6">
                  <c:v>9.8000000000000004E-2</c:v>
                </c:pt>
                <c:pt idx="7">
                  <c:v>0.41799999999999998</c:v>
                </c:pt>
              </c:numCache>
            </c:numRef>
          </c:val>
          <c:extLst>
            <c:ext xmlns:c16="http://schemas.microsoft.com/office/drawing/2014/chart" uri="{C3380CC4-5D6E-409C-BE32-E72D297353CC}">
              <c16:uniqueId val="{00000000-4B52-47D8-BCBE-801F3A47E912}"/>
            </c:ext>
          </c:extLst>
        </c:ser>
        <c:dLbls>
          <c:showLegendKey val="0"/>
          <c:showVal val="0"/>
          <c:showCatName val="0"/>
          <c:showSerName val="0"/>
          <c:showPercent val="0"/>
          <c:showBubbleSize val="0"/>
        </c:dLbls>
        <c:gapWidth val="219"/>
        <c:axId val="577502000"/>
        <c:axId val="577500032"/>
      </c:barChart>
      <c:barChart>
        <c:barDir val="col"/>
        <c:grouping val="clustered"/>
        <c:varyColors val="0"/>
        <c:ser>
          <c:idx val="1"/>
          <c:order val="1"/>
          <c:spPr>
            <a:noFill/>
            <a:ln>
              <a:noFill/>
            </a:ln>
            <a:effectLst/>
          </c:spPr>
          <c:invertIfNegative val="0"/>
          <c:errBars>
            <c:errBarType val="both"/>
            <c:errValType val="cust"/>
            <c:noEndCap val="0"/>
            <c:plus>
              <c:numRef>
                <c:f>'Cover crop biomass'!$C$86</c:f>
                <c:numCache>
                  <c:formatCode>General</c:formatCode>
                  <c:ptCount val="1"/>
                  <c:pt idx="0">
                    <c:v>0.31345000000000001</c:v>
                  </c:pt>
                </c:numCache>
              </c:numRef>
            </c:plus>
            <c:minus>
              <c:numRef>
                <c:f>'Cover crop biomass'!$C$86</c:f>
                <c:numCache>
                  <c:formatCode>General</c:formatCode>
                  <c:ptCount val="1"/>
                  <c:pt idx="0">
                    <c:v>0.31345000000000001</c:v>
                  </c:pt>
                </c:numCache>
              </c:numRef>
            </c:minus>
            <c:spPr>
              <a:noFill/>
              <a:ln w="9525" cap="flat" cmpd="sng" algn="ctr">
                <a:solidFill>
                  <a:sysClr val="windowText" lastClr="000000"/>
                </a:solidFill>
                <a:round/>
              </a:ln>
              <a:effectLst/>
            </c:spPr>
          </c:errBars>
          <c:cat>
            <c:strRef>
              <c:f>'Cover crop biomass'!$C$64:$J$64</c:f>
              <c:strCache>
                <c:ptCount val="8"/>
                <c:pt idx="0">
                  <c:v>Bare soil</c:v>
                </c:pt>
                <c:pt idx="1">
                  <c:v>Oil radish</c:v>
                </c:pt>
                <c:pt idx="2">
                  <c:v>Tillage radish</c:v>
                </c:pt>
                <c:pt idx="3">
                  <c:v>Forage rye</c:v>
                </c:pt>
                <c:pt idx="4">
                  <c:v>Black oat</c:v>
                </c:pt>
                <c:pt idx="5">
                  <c:v>White mustard</c:v>
                </c:pt>
                <c:pt idx="6">
                  <c:v>Egyptian clover</c:v>
                </c:pt>
                <c:pt idx="7">
                  <c:v>Vetch</c:v>
                </c:pt>
              </c:strCache>
            </c:strRef>
          </c:cat>
          <c:val>
            <c:numRef>
              <c:f>'Cover crop biomass'!$C$66:$J$66</c:f>
              <c:numCache>
                <c:formatCode>General</c:formatCode>
                <c:ptCount val="8"/>
                <c:pt idx="0">
                  <c:v>2</c:v>
                </c:pt>
              </c:numCache>
            </c:numRef>
          </c:val>
          <c:extLst>
            <c:ext xmlns:c16="http://schemas.microsoft.com/office/drawing/2014/chart" uri="{C3380CC4-5D6E-409C-BE32-E72D297353CC}">
              <c16:uniqueId val="{00000001-4B52-47D8-BCBE-801F3A47E912}"/>
            </c:ext>
          </c:extLst>
        </c:ser>
        <c:dLbls>
          <c:showLegendKey val="0"/>
          <c:showVal val="0"/>
          <c:showCatName val="0"/>
          <c:showSerName val="0"/>
          <c:showPercent val="0"/>
          <c:showBubbleSize val="0"/>
        </c:dLbls>
        <c:gapWidth val="219"/>
        <c:axId val="716410256"/>
        <c:axId val="716408288"/>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max val="4"/>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Cover crop biomass (t ha</a:t>
                </a:r>
                <a:r>
                  <a:rPr lang="en-GB" baseline="30000"/>
                  <a:t>-1</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majorUnit val="1"/>
      </c:valAx>
      <c:valAx>
        <c:axId val="716408288"/>
        <c:scaling>
          <c:orientation val="minMax"/>
          <c:max val="4"/>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716410256"/>
        <c:crosses val="max"/>
        <c:crossBetween val="between"/>
        <c:majorUnit val="1"/>
      </c:valAx>
      <c:catAx>
        <c:axId val="716410256"/>
        <c:scaling>
          <c:orientation val="minMax"/>
        </c:scaling>
        <c:delete val="1"/>
        <c:axPos val="b"/>
        <c:numFmt formatCode="General" sourceLinked="1"/>
        <c:majorTickMark val="out"/>
        <c:minorTickMark val="none"/>
        <c:tickLblPos val="nextTo"/>
        <c:crossAx val="716408288"/>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cat>
            <c:strRef>
              <c:f>'Cover crop biomass'!$Y$67:$Y$76</c:f>
              <c:strCache>
                <c:ptCount val="10"/>
                <c:pt idx="0">
                  <c:v> Bare soil</c:v>
                </c:pt>
                <c:pt idx="1">
                  <c:v> Tillage radish 15kg</c:v>
                </c:pt>
                <c:pt idx="2">
                  <c:v> Tillage radish 30kg</c:v>
                </c:pt>
                <c:pt idx="3">
                  <c:v> Forage Rye and radish</c:v>
                </c:pt>
                <c:pt idx="4">
                  <c:v> Forage rye</c:v>
                </c:pt>
                <c:pt idx="5">
                  <c:v> Black oat</c:v>
                </c:pt>
                <c:pt idx="6">
                  <c:v> White mustard</c:v>
                </c:pt>
                <c:pt idx="7">
                  <c:v> Egyptian clover</c:v>
                </c:pt>
                <c:pt idx="8">
                  <c:v> Vetch</c:v>
                </c:pt>
                <c:pt idx="9">
                  <c:v> Ploughed soil</c:v>
                </c:pt>
              </c:strCache>
            </c:strRef>
          </c:cat>
          <c:val>
            <c:numRef>
              <c:f>'Cover crop biomass'!$Z$67:$Z$76</c:f>
              <c:numCache>
                <c:formatCode>General</c:formatCode>
                <c:ptCount val="10"/>
                <c:pt idx="1">
                  <c:v>2.0049999999999999</c:v>
                </c:pt>
                <c:pt idx="2">
                  <c:v>2.2130000000000001</c:v>
                </c:pt>
                <c:pt idx="3">
                  <c:v>2.5710000000000002</c:v>
                </c:pt>
                <c:pt idx="4">
                  <c:v>1.095</c:v>
                </c:pt>
                <c:pt idx="5">
                  <c:v>1.43</c:v>
                </c:pt>
                <c:pt idx="6">
                  <c:v>1.996</c:v>
                </c:pt>
                <c:pt idx="7">
                  <c:v>1.137</c:v>
                </c:pt>
                <c:pt idx="8">
                  <c:v>1.3180000000000001</c:v>
                </c:pt>
              </c:numCache>
            </c:numRef>
          </c:val>
          <c:extLst>
            <c:ext xmlns:c16="http://schemas.microsoft.com/office/drawing/2014/chart" uri="{C3380CC4-5D6E-409C-BE32-E72D297353CC}">
              <c16:uniqueId val="{00000000-27ED-4B21-B031-295956D93B96}"/>
            </c:ext>
          </c:extLst>
        </c:ser>
        <c:dLbls>
          <c:showLegendKey val="0"/>
          <c:showVal val="0"/>
          <c:showCatName val="0"/>
          <c:showSerName val="0"/>
          <c:showPercent val="0"/>
          <c:showBubbleSize val="0"/>
        </c:dLbls>
        <c:gapWidth val="219"/>
        <c:overlap val="-27"/>
        <c:axId val="577502000"/>
        <c:axId val="577500032"/>
      </c:barChart>
      <c:barChart>
        <c:barDir val="col"/>
        <c:grouping val="clustered"/>
        <c:varyColors val="0"/>
        <c:ser>
          <c:idx val="1"/>
          <c:order val="1"/>
          <c:spPr>
            <a:noFill/>
            <a:ln>
              <a:noFill/>
            </a:ln>
            <a:effectLst/>
          </c:spPr>
          <c:invertIfNegative val="0"/>
          <c:errBars>
            <c:errBarType val="both"/>
            <c:errValType val="cust"/>
            <c:noEndCap val="0"/>
            <c:plus>
              <c:numRef>
                <c:f>'Cover crop biomass'!$U$82</c:f>
                <c:numCache>
                  <c:formatCode>General</c:formatCode>
                  <c:ptCount val="1"/>
                  <c:pt idx="0">
                    <c:v>0.52610000000000001</c:v>
                  </c:pt>
                </c:numCache>
              </c:numRef>
            </c:plus>
            <c:minus>
              <c:numRef>
                <c:f>'Cover crop biomass'!$U$82</c:f>
                <c:numCache>
                  <c:formatCode>General</c:formatCode>
                  <c:ptCount val="1"/>
                  <c:pt idx="0">
                    <c:v>0.52610000000000001</c:v>
                  </c:pt>
                </c:numCache>
              </c:numRef>
            </c:minus>
            <c:spPr>
              <a:noFill/>
              <a:ln w="9525" cap="flat" cmpd="sng" algn="ctr">
                <a:solidFill>
                  <a:sysClr val="windowText" lastClr="000000"/>
                </a:solidFill>
                <a:round/>
              </a:ln>
              <a:effectLst/>
            </c:spPr>
          </c:errBars>
          <c:cat>
            <c:strRef>
              <c:f>'Cover crop biomass'!$Y$67:$Y$76</c:f>
              <c:strCache>
                <c:ptCount val="10"/>
                <c:pt idx="0">
                  <c:v> Bare soil</c:v>
                </c:pt>
                <c:pt idx="1">
                  <c:v> Tillage radish 15kg</c:v>
                </c:pt>
                <c:pt idx="2">
                  <c:v> Tillage radish 30kg</c:v>
                </c:pt>
                <c:pt idx="3">
                  <c:v> Forage Rye and radish</c:v>
                </c:pt>
                <c:pt idx="4">
                  <c:v> Forage rye</c:v>
                </c:pt>
                <c:pt idx="5">
                  <c:v> Black oat</c:v>
                </c:pt>
                <c:pt idx="6">
                  <c:v> White mustard</c:v>
                </c:pt>
                <c:pt idx="7">
                  <c:v> Egyptian clover</c:v>
                </c:pt>
                <c:pt idx="8">
                  <c:v> Vetch</c:v>
                </c:pt>
                <c:pt idx="9">
                  <c:v> Ploughed soil</c:v>
                </c:pt>
              </c:strCache>
            </c:strRef>
          </c:cat>
          <c:val>
            <c:numRef>
              <c:f>'Cover crop biomass'!$AA$67:$AA$76</c:f>
              <c:numCache>
                <c:formatCode>General</c:formatCode>
                <c:ptCount val="10"/>
                <c:pt idx="0">
                  <c:v>2</c:v>
                </c:pt>
              </c:numCache>
            </c:numRef>
          </c:val>
          <c:extLst>
            <c:ext xmlns:c16="http://schemas.microsoft.com/office/drawing/2014/chart" uri="{C3380CC4-5D6E-409C-BE32-E72D297353CC}">
              <c16:uniqueId val="{00000001-27ED-4B21-B031-295956D93B96}"/>
            </c:ext>
          </c:extLst>
        </c:ser>
        <c:dLbls>
          <c:showLegendKey val="0"/>
          <c:showVal val="0"/>
          <c:showCatName val="0"/>
          <c:showSerName val="0"/>
          <c:showPercent val="0"/>
          <c:showBubbleSize val="0"/>
        </c:dLbls>
        <c:gapWidth val="219"/>
        <c:overlap val="-27"/>
        <c:axId val="821344272"/>
        <c:axId val="821341320"/>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max val="4"/>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Cover</a:t>
                </a:r>
                <a:r>
                  <a:rPr lang="en-GB" baseline="0"/>
                  <a:t> crop biomass (t ha</a:t>
                </a:r>
                <a:r>
                  <a:rPr lang="en-GB" baseline="30000"/>
                  <a:t>-1</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majorUnit val="1"/>
      </c:valAx>
      <c:valAx>
        <c:axId val="821341320"/>
        <c:scaling>
          <c:orientation val="minMax"/>
          <c:max val="4"/>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821344272"/>
        <c:crosses val="max"/>
        <c:crossBetween val="between"/>
        <c:majorUnit val="1"/>
      </c:valAx>
      <c:catAx>
        <c:axId val="821344272"/>
        <c:scaling>
          <c:orientation val="minMax"/>
        </c:scaling>
        <c:delete val="1"/>
        <c:axPos val="b"/>
        <c:numFmt formatCode="General" sourceLinked="1"/>
        <c:majorTickMark val="out"/>
        <c:minorTickMark val="none"/>
        <c:tickLblPos val="nextTo"/>
        <c:crossAx val="82134132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ver crop biomass Dec'!$G$1</c:f>
              <c:strCache>
                <c:ptCount val="1"/>
                <c:pt idx="0">
                  <c:v>December</c:v>
                </c:pt>
              </c:strCache>
            </c:strRef>
          </c:tx>
          <c:spPr>
            <a:ln w="28575" cap="rnd">
              <a:noFill/>
              <a:round/>
            </a:ln>
            <a:effectLst/>
          </c:spPr>
          <c:marker>
            <c:symbol val="diamond"/>
            <c:size val="5"/>
            <c:spPr>
              <a:solidFill>
                <a:sysClr val="window" lastClr="FFFFFF">
                  <a:lumMod val="50000"/>
                </a:sysClr>
              </a:solidFill>
              <a:ln w="9525">
                <a:solidFill>
                  <a:schemeClr val="bg1">
                    <a:lumMod val="50000"/>
                  </a:schemeClr>
                </a:solidFill>
              </a:ln>
              <a:effectLst/>
            </c:spPr>
          </c:marker>
          <c:trendline>
            <c:spPr>
              <a:ln w="12700" cap="rnd">
                <a:solidFill>
                  <a:schemeClr val="tx1"/>
                </a:solidFill>
                <a:prstDash val="solid"/>
              </a:ln>
              <a:effectLst/>
            </c:spPr>
            <c:trendlineType val="linear"/>
            <c:dispRSqr val="1"/>
            <c:dispEq val="1"/>
            <c:trendlineLbl>
              <c:layout>
                <c:manualLayout>
                  <c:x val="1.5829396325459318E-2"/>
                  <c:y val="-6.004520268299795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Cover crop biomass Dec'!$F$2:$F$41</c:f>
              <c:numCache>
                <c:formatCode>General</c:formatCode>
                <c:ptCount val="40"/>
                <c:pt idx="0">
                  <c:v>1.0444</c:v>
                </c:pt>
                <c:pt idx="1">
                  <c:v>0.2336</c:v>
                </c:pt>
                <c:pt idx="2">
                  <c:v>0.36680000000000001</c:v>
                </c:pt>
                <c:pt idx="3">
                  <c:v>1.734</c:v>
                </c:pt>
                <c:pt idx="4">
                  <c:v>0</c:v>
                </c:pt>
                <c:pt idx="5">
                  <c:v>2.9412000000000003</c:v>
                </c:pt>
                <c:pt idx="6">
                  <c:v>2.2644000000000002</c:v>
                </c:pt>
                <c:pt idx="7">
                  <c:v>0.91680000000000006</c:v>
                </c:pt>
                <c:pt idx="8">
                  <c:v>0</c:v>
                </c:pt>
                <c:pt idx="9">
                  <c:v>1.5536000000000001</c:v>
                </c:pt>
                <c:pt idx="10">
                  <c:v>0.3276</c:v>
                </c:pt>
                <c:pt idx="11">
                  <c:v>1.2304000000000002</c:v>
                </c:pt>
                <c:pt idx="12">
                  <c:v>1.4332</c:v>
                </c:pt>
                <c:pt idx="13">
                  <c:v>0</c:v>
                </c:pt>
                <c:pt idx="14">
                  <c:v>1.3091999999999999</c:v>
                </c:pt>
                <c:pt idx="15">
                  <c:v>1.5680000000000001</c:v>
                </c:pt>
                <c:pt idx="16">
                  <c:v>0</c:v>
                </c:pt>
                <c:pt idx="17">
                  <c:v>3.4436</c:v>
                </c:pt>
                <c:pt idx="18">
                  <c:v>1.1928000000000001</c:v>
                </c:pt>
                <c:pt idx="19">
                  <c:v>2.77</c:v>
                </c:pt>
                <c:pt idx="20">
                  <c:v>0.79879999999999995</c:v>
                </c:pt>
                <c:pt idx="21">
                  <c:v>1.64</c:v>
                </c:pt>
                <c:pt idx="22">
                  <c:v>2.4408000000000003</c:v>
                </c:pt>
                <c:pt idx="23">
                  <c:v>0</c:v>
                </c:pt>
                <c:pt idx="24">
                  <c:v>3.8768000000000002</c:v>
                </c:pt>
                <c:pt idx="25">
                  <c:v>2.1648000000000001</c:v>
                </c:pt>
                <c:pt idx="26">
                  <c:v>1.7831999999999999</c:v>
                </c:pt>
                <c:pt idx="27">
                  <c:v>2.5327999999999999</c:v>
                </c:pt>
                <c:pt idx="28">
                  <c:v>2.1848000000000001</c:v>
                </c:pt>
                <c:pt idx="29">
                  <c:v>0</c:v>
                </c:pt>
                <c:pt idx="30">
                  <c:v>1.3984000000000001</c:v>
                </c:pt>
                <c:pt idx="31">
                  <c:v>0.76200000000000001</c:v>
                </c:pt>
                <c:pt idx="32">
                  <c:v>1.4836</c:v>
                </c:pt>
                <c:pt idx="33">
                  <c:v>1.6780000000000002</c:v>
                </c:pt>
                <c:pt idx="34">
                  <c:v>1.1423999999999999</c:v>
                </c:pt>
                <c:pt idx="35">
                  <c:v>0</c:v>
                </c:pt>
                <c:pt idx="36">
                  <c:v>0</c:v>
                </c:pt>
                <c:pt idx="37">
                  <c:v>2.9611999999999998</c:v>
                </c:pt>
                <c:pt idx="38">
                  <c:v>2.6360000000000001</c:v>
                </c:pt>
                <c:pt idx="39">
                  <c:v>0.96519999999999995</c:v>
                </c:pt>
              </c:numCache>
            </c:numRef>
          </c:xVal>
          <c:yVal>
            <c:numRef>
              <c:f>'Cover crop biomass Dec'!$G$2:$G$41</c:f>
              <c:numCache>
                <c:formatCode>General</c:formatCode>
                <c:ptCount val="40"/>
                <c:pt idx="0">
                  <c:v>1.5386582297217288</c:v>
                </c:pt>
                <c:pt idx="1">
                  <c:v>1.415253108348135</c:v>
                </c:pt>
                <c:pt idx="2">
                  <c:v>1.6543651322281427</c:v>
                </c:pt>
                <c:pt idx="3">
                  <c:v>2.1591218916518646</c:v>
                </c:pt>
                <c:pt idx="4">
                  <c:v>1.7073936747582397</c:v>
                </c:pt>
                <c:pt idx="5">
                  <c:v>3.7952799980264453</c:v>
                </c:pt>
                <c:pt idx="6">
                  <c:v>2.9194464179988158</c:v>
                </c:pt>
                <c:pt idx="7">
                  <c:v>2.4169787349516478</c:v>
                </c:pt>
                <c:pt idx="8">
                  <c:v>1.150658427077166</c:v>
                </c:pt>
                <c:pt idx="9">
                  <c:v>3.0278774422735344</c:v>
                </c:pt>
                <c:pt idx="10">
                  <c:v>1.154586046970594</c:v>
                </c:pt>
                <c:pt idx="11">
                  <c:v>1.4153039273731989</c:v>
                </c:pt>
                <c:pt idx="12">
                  <c:v>3.0958196417998818</c:v>
                </c:pt>
                <c:pt idx="13">
                  <c:v>1.9114014702980067</c:v>
                </c:pt>
                <c:pt idx="14">
                  <c:v>2.4635317988948096</c:v>
                </c:pt>
                <c:pt idx="15">
                  <c:v>2.5778723850404575</c:v>
                </c:pt>
                <c:pt idx="16">
                  <c:v>1.3816584024077361</c:v>
                </c:pt>
                <c:pt idx="17">
                  <c:v>2.6808589895401616</c:v>
                </c:pt>
                <c:pt idx="18">
                  <c:v>2.3433871126899546</c:v>
                </c:pt>
                <c:pt idx="19">
                  <c:v>3.0181826031182157</c:v>
                </c:pt>
                <c:pt idx="20">
                  <c:v>2.4015788434971381</c:v>
                </c:pt>
                <c:pt idx="21">
                  <c:v>2.6821906453522795</c:v>
                </c:pt>
                <c:pt idx="22">
                  <c:v>3.6542630007894217</c:v>
                </c:pt>
                <c:pt idx="23">
                  <c:v>1.2572119844089205</c:v>
                </c:pt>
                <c:pt idx="24">
                  <c:v>3.7053478389579633</c:v>
                </c:pt>
                <c:pt idx="25">
                  <c:v>3.4494277925794359</c:v>
                </c:pt>
                <c:pt idx="26">
                  <c:v>4.5668457667258728</c:v>
                </c:pt>
                <c:pt idx="27">
                  <c:v>5.6182246644957567</c:v>
                </c:pt>
                <c:pt idx="28">
                  <c:v>5.4929545342411679</c:v>
                </c:pt>
                <c:pt idx="29">
                  <c:v>1.8524171107164003</c:v>
                </c:pt>
                <c:pt idx="30">
                  <c:v>2.0846653591868956</c:v>
                </c:pt>
                <c:pt idx="31">
                  <c:v>2.6529986925202289</c:v>
                </c:pt>
                <c:pt idx="32">
                  <c:v>3.9904571245312805</c:v>
                </c:pt>
                <c:pt idx="33">
                  <c:v>4.8338975231892638</c:v>
                </c:pt>
                <c:pt idx="34">
                  <c:v>2.9997219755279256</c:v>
                </c:pt>
                <c:pt idx="35">
                  <c:v>1.987282045589106</c:v>
                </c:pt>
                <c:pt idx="36">
                  <c:v>2.6864966942964279</c:v>
                </c:pt>
                <c:pt idx="37">
                  <c:v>3.0654983224787844</c:v>
                </c:pt>
                <c:pt idx="38">
                  <c:v>4.0366944197750145</c:v>
                </c:pt>
                <c:pt idx="39">
                  <c:v>3.08538743339254</c:v>
                </c:pt>
              </c:numCache>
            </c:numRef>
          </c:yVal>
          <c:smooth val="0"/>
          <c:extLst>
            <c:ext xmlns:c16="http://schemas.microsoft.com/office/drawing/2014/chart" uri="{C3380CC4-5D6E-409C-BE32-E72D297353CC}">
              <c16:uniqueId val="{00000000-3A9F-469B-802B-855BDF167B3F}"/>
            </c:ext>
          </c:extLst>
        </c:ser>
        <c:dLbls>
          <c:showLegendKey val="0"/>
          <c:showVal val="0"/>
          <c:showCatName val="0"/>
          <c:showSerName val="0"/>
          <c:showPercent val="0"/>
          <c:showBubbleSize val="0"/>
        </c:dLbls>
        <c:axId val="992046112"/>
        <c:axId val="992046440"/>
      </c:scatterChart>
      <c:valAx>
        <c:axId val="992046112"/>
        <c:scaling>
          <c:orientation val="minMax"/>
          <c:max val="5"/>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Cover crop biomass (t ha-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92046440"/>
        <c:crosses val="autoZero"/>
        <c:crossBetween val="midCat"/>
      </c:valAx>
      <c:valAx>
        <c:axId val="9920464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Root length</a:t>
                </a:r>
                <a:r>
                  <a:rPr lang="en-GB" baseline="0"/>
                  <a:t> density (cm.cm-3)</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9204611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Worms Jan'!$N$129</c:f>
              <c:strCache>
                <c:ptCount val="1"/>
                <c:pt idx="0">
                  <c:v>No cover crop</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2700" cap="rnd">
                <a:solidFill>
                  <a:schemeClr val="accent1"/>
                </a:solidFill>
                <a:prstDash val="solid"/>
              </a:ln>
              <a:effectLst/>
            </c:spPr>
            <c:trendlineType val="linear"/>
            <c:dispRSqr val="1"/>
            <c:dispEq val="1"/>
            <c:trendlineLbl>
              <c:layout>
                <c:manualLayout>
                  <c:x val="0.2843307086614173"/>
                  <c:y val="-3.700495771361921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Worms Jan'!$P$129:$P$136</c:f>
              <c:numCache>
                <c:formatCode>General</c:formatCode>
                <c:ptCount val="8"/>
                <c:pt idx="0">
                  <c:v>25.183222222222167</c:v>
                </c:pt>
                <c:pt idx="1">
                  <c:v>15.617222222222201</c:v>
                </c:pt>
                <c:pt idx="2">
                  <c:v>28.241111111111067</c:v>
                </c:pt>
                <c:pt idx="3">
                  <c:v>17.112444444444399</c:v>
                </c:pt>
                <c:pt idx="4">
                  <c:v>18.676666666666666</c:v>
                </c:pt>
                <c:pt idx="5">
                  <c:v>14.951999999999998</c:v>
                </c:pt>
                <c:pt idx="6">
                  <c:v>17.382666666666669</c:v>
                </c:pt>
                <c:pt idx="7">
                  <c:v>17.284000000000002</c:v>
                </c:pt>
              </c:numCache>
            </c:numRef>
          </c:xVal>
          <c:yVal>
            <c:numRef>
              <c:f>'Worms Jan'!$O$129:$O$136</c:f>
              <c:numCache>
                <c:formatCode>General</c:formatCode>
                <c:ptCount val="8"/>
                <c:pt idx="0">
                  <c:v>12.5</c:v>
                </c:pt>
                <c:pt idx="1">
                  <c:v>0</c:v>
                </c:pt>
                <c:pt idx="2">
                  <c:v>6.25</c:v>
                </c:pt>
                <c:pt idx="3">
                  <c:v>0</c:v>
                </c:pt>
                <c:pt idx="4">
                  <c:v>0</c:v>
                </c:pt>
                <c:pt idx="5">
                  <c:v>6.25</c:v>
                </c:pt>
                <c:pt idx="6">
                  <c:v>0</c:v>
                </c:pt>
                <c:pt idx="7">
                  <c:v>12.5</c:v>
                </c:pt>
              </c:numCache>
            </c:numRef>
          </c:yVal>
          <c:smooth val="0"/>
          <c:extLst>
            <c:ext xmlns:c16="http://schemas.microsoft.com/office/drawing/2014/chart" uri="{C3380CC4-5D6E-409C-BE32-E72D297353CC}">
              <c16:uniqueId val="{00000000-E4CF-4601-9175-93C860DE201B}"/>
            </c:ext>
          </c:extLst>
        </c:ser>
        <c:ser>
          <c:idx val="1"/>
          <c:order val="1"/>
          <c:tx>
            <c:strRef>
              <c:f>'Worms Jan'!$N$137</c:f>
              <c:strCache>
                <c:ptCount val="1"/>
                <c:pt idx="0">
                  <c:v>Cover crop</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2700" cap="rnd">
                <a:solidFill>
                  <a:schemeClr val="accent2"/>
                </a:solidFill>
                <a:prstDash val="solid"/>
              </a:ln>
              <a:effectLst/>
            </c:spPr>
            <c:trendlineType val="linear"/>
            <c:dispRSqr val="1"/>
            <c:dispEq val="1"/>
            <c:trendlineLbl>
              <c:layout>
                <c:manualLayout>
                  <c:x val="-0.18767760279964998"/>
                  <c:y val="3.03576115485564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Worms Jan'!$P$137:$P$168</c:f>
              <c:numCache>
                <c:formatCode>General</c:formatCode>
                <c:ptCount val="32"/>
                <c:pt idx="0">
                  <c:v>33.465888888888834</c:v>
                </c:pt>
                <c:pt idx="1">
                  <c:v>30.766888888888833</c:v>
                </c:pt>
                <c:pt idx="2">
                  <c:v>26.991222222222202</c:v>
                </c:pt>
                <c:pt idx="3">
                  <c:v>22.405555555555498</c:v>
                </c:pt>
                <c:pt idx="4">
                  <c:v>21.884222222222203</c:v>
                </c:pt>
                <c:pt idx="5">
                  <c:v>21.025222222222165</c:v>
                </c:pt>
                <c:pt idx="6">
                  <c:v>18.2995555555555</c:v>
                </c:pt>
                <c:pt idx="7">
                  <c:v>16.934888888888832</c:v>
                </c:pt>
                <c:pt idx="8">
                  <c:v>34.759777777777735</c:v>
                </c:pt>
                <c:pt idx="9">
                  <c:v>32.299111111111067</c:v>
                </c:pt>
                <c:pt idx="10">
                  <c:v>25.748444444444402</c:v>
                </c:pt>
                <c:pt idx="11">
                  <c:v>23.217111111111066</c:v>
                </c:pt>
                <c:pt idx="12">
                  <c:v>19.579777777777736</c:v>
                </c:pt>
                <c:pt idx="13">
                  <c:v>16.721777777777735</c:v>
                </c:pt>
                <c:pt idx="14">
                  <c:v>16.567777777777732</c:v>
                </c:pt>
                <c:pt idx="15">
                  <c:v>17.517111111111067</c:v>
                </c:pt>
                <c:pt idx="16">
                  <c:v>26.364000000000001</c:v>
                </c:pt>
                <c:pt idx="17">
                  <c:v>20.13933333333333</c:v>
                </c:pt>
                <c:pt idx="18">
                  <c:v>20.208000000000002</c:v>
                </c:pt>
                <c:pt idx="19">
                  <c:v>15.018666666666666</c:v>
                </c:pt>
                <c:pt idx="20">
                  <c:v>13.667333333333332</c:v>
                </c:pt>
                <c:pt idx="21">
                  <c:v>13.372666666666667</c:v>
                </c:pt>
                <c:pt idx="22">
                  <c:v>13.114666666666666</c:v>
                </c:pt>
                <c:pt idx="23">
                  <c:v>14.123333333333333</c:v>
                </c:pt>
                <c:pt idx="24">
                  <c:v>29.052666666666667</c:v>
                </c:pt>
                <c:pt idx="25">
                  <c:v>20.853999999999999</c:v>
                </c:pt>
                <c:pt idx="26">
                  <c:v>19.728666666666665</c:v>
                </c:pt>
                <c:pt idx="27">
                  <c:v>18.756666666666668</c:v>
                </c:pt>
                <c:pt idx="28">
                  <c:v>15.614666666666666</c:v>
                </c:pt>
                <c:pt idx="29">
                  <c:v>15.148666666666665</c:v>
                </c:pt>
                <c:pt idx="30">
                  <c:v>19.036666666666665</c:v>
                </c:pt>
                <c:pt idx="31">
                  <c:v>19.741333333333333</c:v>
                </c:pt>
              </c:numCache>
            </c:numRef>
          </c:xVal>
          <c:yVal>
            <c:numRef>
              <c:f>'Worms Jan'!$O$137:$O$168</c:f>
              <c:numCache>
                <c:formatCode>General</c:formatCode>
                <c:ptCount val="32"/>
                <c:pt idx="0">
                  <c:v>87.500000000000014</c:v>
                </c:pt>
                <c:pt idx="1">
                  <c:v>81.25</c:v>
                </c:pt>
                <c:pt idx="2">
                  <c:v>50</c:v>
                </c:pt>
                <c:pt idx="3">
                  <c:v>50</c:v>
                </c:pt>
                <c:pt idx="4">
                  <c:v>56.25</c:v>
                </c:pt>
                <c:pt idx="5">
                  <c:v>6.25</c:v>
                </c:pt>
                <c:pt idx="6">
                  <c:v>31.25</c:v>
                </c:pt>
                <c:pt idx="7">
                  <c:v>6.25</c:v>
                </c:pt>
                <c:pt idx="8">
                  <c:v>87.500000000000014</c:v>
                </c:pt>
                <c:pt idx="9">
                  <c:v>56.25</c:v>
                </c:pt>
                <c:pt idx="10">
                  <c:v>62.5</c:v>
                </c:pt>
                <c:pt idx="11">
                  <c:v>37.5</c:v>
                </c:pt>
                <c:pt idx="12">
                  <c:v>18.75</c:v>
                </c:pt>
                <c:pt idx="13">
                  <c:v>18.75</c:v>
                </c:pt>
                <c:pt idx="14">
                  <c:v>0</c:v>
                </c:pt>
                <c:pt idx="15">
                  <c:v>6.25</c:v>
                </c:pt>
                <c:pt idx="16">
                  <c:v>31.25</c:v>
                </c:pt>
                <c:pt idx="17">
                  <c:v>37.5</c:v>
                </c:pt>
                <c:pt idx="18">
                  <c:v>6.25</c:v>
                </c:pt>
                <c:pt idx="19">
                  <c:v>12.5</c:v>
                </c:pt>
                <c:pt idx="20">
                  <c:v>0</c:v>
                </c:pt>
                <c:pt idx="21">
                  <c:v>18.75</c:v>
                </c:pt>
                <c:pt idx="22">
                  <c:v>6.25</c:v>
                </c:pt>
                <c:pt idx="23">
                  <c:v>25</c:v>
                </c:pt>
                <c:pt idx="24">
                  <c:v>12.5</c:v>
                </c:pt>
                <c:pt idx="25">
                  <c:v>31.25</c:v>
                </c:pt>
                <c:pt idx="26">
                  <c:v>43.750000000000007</c:v>
                </c:pt>
                <c:pt idx="27">
                  <c:v>18.75</c:v>
                </c:pt>
                <c:pt idx="28">
                  <c:v>37.5</c:v>
                </c:pt>
                <c:pt idx="29">
                  <c:v>12.5</c:v>
                </c:pt>
                <c:pt idx="30">
                  <c:v>6.25</c:v>
                </c:pt>
                <c:pt idx="31">
                  <c:v>18.75</c:v>
                </c:pt>
              </c:numCache>
            </c:numRef>
          </c:yVal>
          <c:smooth val="0"/>
          <c:extLst>
            <c:ext xmlns:c16="http://schemas.microsoft.com/office/drawing/2014/chart" uri="{C3380CC4-5D6E-409C-BE32-E72D297353CC}">
              <c16:uniqueId val="{00000001-E4CF-4601-9175-93C860DE201B}"/>
            </c:ext>
          </c:extLst>
        </c:ser>
        <c:dLbls>
          <c:showLegendKey val="0"/>
          <c:showVal val="0"/>
          <c:showCatName val="0"/>
          <c:showSerName val="0"/>
          <c:showPercent val="0"/>
          <c:showBubbleSize val="0"/>
        </c:dLbls>
        <c:axId val="915460184"/>
        <c:axId val="915462152"/>
      </c:scatterChart>
      <c:valAx>
        <c:axId val="915460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oil conductivity 0.5 m depth (m.m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15462152"/>
        <c:crosses val="autoZero"/>
        <c:crossBetween val="midCat"/>
      </c:valAx>
      <c:valAx>
        <c:axId val="9154621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Worm population (worm m</a:t>
                </a:r>
                <a:r>
                  <a:rPr lang="en-GB" baseline="30000"/>
                  <a:t>-2</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15460184"/>
        <c:crosses val="autoZero"/>
        <c:crossBetween val="midCat"/>
      </c:valAx>
      <c:spPr>
        <a:noFill/>
        <a:ln>
          <a:noFill/>
        </a:ln>
        <a:effectLst/>
      </c:spPr>
    </c:plotArea>
    <c:legend>
      <c:legendPos val="t"/>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cat>
            <c:strRef>
              <c:f>Yield!$AE$12:$AE$19</c:f>
              <c:strCache>
                <c:ptCount val="8"/>
                <c:pt idx="0">
                  <c:v> Bare soil</c:v>
                </c:pt>
                <c:pt idx="1">
                  <c:v> Oil radish</c:v>
                </c:pt>
                <c:pt idx="2">
                  <c:v> Tillage radish</c:v>
                </c:pt>
                <c:pt idx="3">
                  <c:v> Black oat</c:v>
                </c:pt>
                <c:pt idx="4">
                  <c:v> Forage rye</c:v>
                </c:pt>
                <c:pt idx="5">
                  <c:v> White mustard</c:v>
                </c:pt>
                <c:pt idx="6">
                  <c:v> Egyptian clover</c:v>
                </c:pt>
                <c:pt idx="7">
                  <c:v> Vetch</c:v>
                </c:pt>
              </c:strCache>
            </c:strRef>
          </c:cat>
          <c:val>
            <c:numRef>
              <c:f>Yield!$AF$12:$AF$19</c:f>
              <c:numCache>
                <c:formatCode>General</c:formatCode>
                <c:ptCount val="8"/>
                <c:pt idx="0">
                  <c:v>16.515555555555554</c:v>
                </c:pt>
                <c:pt idx="1">
                  <c:v>16.542222222222222</c:v>
                </c:pt>
                <c:pt idx="2">
                  <c:v>16.888888888888889</c:v>
                </c:pt>
                <c:pt idx="3">
                  <c:v>16.213333333333331</c:v>
                </c:pt>
                <c:pt idx="4">
                  <c:v>16.426666666666669</c:v>
                </c:pt>
                <c:pt idx="5">
                  <c:v>16.88</c:v>
                </c:pt>
                <c:pt idx="6">
                  <c:v>16.711111111111112</c:v>
                </c:pt>
                <c:pt idx="7">
                  <c:v>16.906666666666666</c:v>
                </c:pt>
              </c:numCache>
            </c:numRef>
          </c:val>
          <c:extLst>
            <c:ext xmlns:c16="http://schemas.microsoft.com/office/drawing/2014/chart" uri="{C3380CC4-5D6E-409C-BE32-E72D297353CC}">
              <c16:uniqueId val="{00000000-C38B-4A93-8F30-E426E03F1EA6}"/>
            </c:ext>
          </c:extLst>
        </c:ser>
        <c:dLbls>
          <c:showLegendKey val="0"/>
          <c:showVal val="0"/>
          <c:showCatName val="0"/>
          <c:showSerName val="0"/>
          <c:showPercent val="0"/>
          <c:showBubbleSize val="0"/>
        </c:dLbls>
        <c:gapWidth val="219"/>
        <c:overlap val="-27"/>
        <c:axId val="577502000"/>
        <c:axId val="577500032"/>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ugar yield (t ha</a:t>
                </a:r>
                <a:r>
                  <a:rPr lang="en-GB" baseline="30000"/>
                  <a:t>-1</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errBars>
            <c:errBarType val="both"/>
            <c:errValType val="cust"/>
            <c:noEndCap val="0"/>
            <c:plus>
              <c:numLit>
                <c:ptCount val="0"/>
              </c:numLit>
            </c:plus>
            <c:minus>
              <c:numLit>
                <c:ptCount val="0"/>
              </c:numLit>
            </c:minus>
            <c:spPr>
              <a:noFill/>
              <a:ln w="9525" cap="flat" cmpd="sng" algn="ctr">
                <a:solidFill>
                  <a:sysClr val="windowText" lastClr="000000"/>
                </a:solidFill>
                <a:round/>
              </a:ln>
              <a:effectLst/>
            </c:spPr>
          </c:errBars>
          <c:cat>
            <c:strRef>
              <c:f>'Sugar yield'!$F$84:$O$84</c:f>
              <c:strCache>
                <c:ptCount val="10"/>
                <c:pt idx="0">
                  <c:v> Bare soil</c:v>
                </c:pt>
                <c:pt idx="1">
                  <c:v> Tillage radish 15kg</c:v>
                </c:pt>
                <c:pt idx="2">
                  <c:v> Tillage radish 30kg</c:v>
                </c:pt>
                <c:pt idx="3">
                  <c:v> Forage Rye and radish</c:v>
                </c:pt>
                <c:pt idx="4">
                  <c:v> Forage rye</c:v>
                </c:pt>
                <c:pt idx="5">
                  <c:v> Black oat</c:v>
                </c:pt>
                <c:pt idx="6">
                  <c:v> White mustard</c:v>
                </c:pt>
                <c:pt idx="7">
                  <c:v> Egyptian clover</c:v>
                </c:pt>
                <c:pt idx="8">
                  <c:v> Vetch</c:v>
                </c:pt>
                <c:pt idx="9">
                  <c:v> Ploughed soil</c:v>
                </c:pt>
              </c:strCache>
            </c:strRef>
          </c:cat>
          <c:val>
            <c:numRef>
              <c:f>'Sugar yield'!$F$85:$O$85</c:f>
              <c:numCache>
                <c:formatCode>General</c:formatCode>
                <c:ptCount val="10"/>
                <c:pt idx="0">
                  <c:v>13.94</c:v>
                </c:pt>
                <c:pt idx="1">
                  <c:v>11.24</c:v>
                </c:pt>
                <c:pt idx="2">
                  <c:v>11.34</c:v>
                </c:pt>
                <c:pt idx="3">
                  <c:v>12.16</c:v>
                </c:pt>
                <c:pt idx="4">
                  <c:v>11.75</c:v>
                </c:pt>
                <c:pt idx="5">
                  <c:v>11.25</c:v>
                </c:pt>
                <c:pt idx="6">
                  <c:v>11.82</c:v>
                </c:pt>
                <c:pt idx="7">
                  <c:v>11.54</c:v>
                </c:pt>
                <c:pt idx="8">
                  <c:v>10.5</c:v>
                </c:pt>
                <c:pt idx="9">
                  <c:v>11.79</c:v>
                </c:pt>
              </c:numCache>
            </c:numRef>
          </c:val>
          <c:extLst>
            <c:ext xmlns:c16="http://schemas.microsoft.com/office/drawing/2014/chart" uri="{C3380CC4-5D6E-409C-BE32-E72D297353CC}">
              <c16:uniqueId val="{00000000-5ABF-4897-852D-706DB008337F}"/>
            </c:ext>
          </c:extLst>
        </c:ser>
        <c:dLbls>
          <c:showLegendKey val="0"/>
          <c:showVal val="0"/>
          <c:showCatName val="0"/>
          <c:showSerName val="0"/>
          <c:showPercent val="0"/>
          <c:showBubbleSize val="0"/>
        </c:dLbls>
        <c:gapWidth val="219"/>
        <c:overlap val="-27"/>
        <c:axId val="577502000"/>
        <c:axId val="577500032"/>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max val="18"/>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ugar yield (t ha-</a:t>
                </a:r>
                <a:r>
                  <a:rPr lang="en-GB" baseline="30000"/>
                  <a:t>1</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ggregate size1'!$G$154</c:f>
              <c:strCache>
                <c:ptCount val="1"/>
                <c:pt idx="0">
                  <c:v>Water</c:v>
                </c:pt>
              </c:strCache>
            </c:strRef>
          </c:tx>
          <c:spPr>
            <a:ln w="28575" cap="rnd">
              <a:noFill/>
              <a:round/>
            </a:ln>
            <a:effectLst/>
          </c:spPr>
          <c:marker>
            <c:symbol val="diamond"/>
            <c:size val="5"/>
            <c:spPr>
              <a:solidFill>
                <a:schemeClr val="tx1"/>
              </a:solidFill>
              <a:ln w="9525">
                <a:solidFill>
                  <a:schemeClr val="tx1"/>
                </a:solidFill>
              </a:ln>
              <a:effectLst/>
            </c:spPr>
          </c:marker>
          <c:trendline>
            <c:spPr>
              <a:ln w="12700" cap="rnd">
                <a:solidFill>
                  <a:srgbClr val="FF0000"/>
                </a:solidFill>
                <a:prstDash val="solid"/>
              </a:ln>
              <a:effectLst/>
            </c:spPr>
            <c:trendlineType val="linear"/>
            <c:forward val="2"/>
            <c:backward val="2"/>
            <c:dispRSqr val="0"/>
            <c:dispEq val="0"/>
          </c:trendline>
          <c:xVal>
            <c:numRef>
              <c:f>'aggregate size1'!$G$155:$G$187</c:f>
              <c:numCache>
                <c:formatCode>General</c:formatCode>
                <c:ptCount val="33"/>
                <c:pt idx="0">
                  <c:v>14.099999999999998</c:v>
                </c:pt>
                <c:pt idx="1">
                  <c:v>25.7</c:v>
                </c:pt>
                <c:pt idx="2">
                  <c:v>18.099999999999998</c:v>
                </c:pt>
                <c:pt idx="3">
                  <c:v>22.900000000000002</c:v>
                </c:pt>
                <c:pt idx="4">
                  <c:v>12</c:v>
                </c:pt>
                <c:pt idx="5">
                  <c:v>14.299999999999999</c:v>
                </c:pt>
                <c:pt idx="6">
                  <c:v>24.3</c:v>
                </c:pt>
                <c:pt idx="7">
                  <c:v>33.6</c:v>
                </c:pt>
                <c:pt idx="8">
                  <c:v>31.2</c:v>
                </c:pt>
                <c:pt idx="9">
                  <c:v>27.500000000000004</c:v>
                </c:pt>
                <c:pt idx="10">
                  <c:v>17.599999999999998</c:v>
                </c:pt>
                <c:pt idx="11">
                  <c:v>22.3</c:v>
                </c:pt>
                <c:pt idx="12">
                  <c:v>8.4</c:v>
                </c:pt>
                <c:pt idx="13">
                  <c:v>15.1</c:v>
                </c:pt>
                <c:pt idx="14">
                  <c:v>10.7</c:v>
                </c:pt>
                <c:pt idx="15">
                  <c:v>20.599999999999998</c:v>
                </c:pt>
                <c:pt idx="16">
                  <c:v>11.5</c:v>
                </c:pt>
                <c:pt idx="17">
                  <c:v>9.1</c:v>
                </c:pt>
                <c:pt idx="18">
                  <c:v>13.3</c:v>
                </c:pt>
                <c:pt idx="19">
                  <c:v>9.4</c:v>
                </c:pt>
                <c:pt idx="20">
                  <c:v>13.5</c:v>
                </c:pt>
                <c:pt idx="21">
                  <c:v>23.3</c:v>
                </c:pt>
                <c:pt idx="22">
                  <c:v>12.2</c:v>
                </c:pt>
                <c:pt idx="23">
                  <c:v>26.400000000000002</c:v>
                </c:pt>
                <c:pt idx="24">
                  <c:v>14.799999999999999</c:v>
                </c:pt>
                <c:pt idx="25">
                  <c:v>10.9</c:v>
                </c:pt>
                <c:pt idx="26">
                  <c:v>9.6</c:v>
                </c:pt>
                <c:pt idx="27">
                  <c:v>10.199999999999999</c:v>
                </c:pt>
                <c:pt idx="28">
                  <c:v>23.3</c:v>
                </c:pt>
                <c:pt idx="29">
                  <c:v>8.2000000000000011</c:v>
                </c:pt>
                <c:pt idx="30">
                  <c:v>13.8</c:v>
                </c:pt>
                <c:pt idx="31">
                  <c:v>11.3</c:v>
                </c:pt>
                <c:pt idx="32">
                  <c:v>8.2000000000000011</c:v>
                </c:pt>
              </c:numCache>
            </c:numRef>
          </c:xVal>
          <c:yVal>
            <c:numRef>
              <c:f>'aggregate size1'!$F$155:$F$187</c:f>
              <c:numCache>
                <c:formatCode>General</c:formatCode>
                <c:ptCount val="33"/>
                <c:pt idx="0">
                  <c:v>1.7751405228075308</c:v>
                </c:pt>
                <c:pt idx="1">
                  <c:v>4.5771755205292859</c:v>
                </c:pt>
                <c:pt idx="2">
                  <c:v>3.2193404558404559</c:v>
                </c:pt>
                <c:pt idx="3">
                  <c:v>4.5292715827338128</c:v>
                </c:pt>
                <c:pt idx="4">
                  <c:v>1.6599357202808653</c:v>
                </c:pt>
                <c:pt idx="5">
                  <c:v>1.9889725701601395</c:v>
                </c:pt>
                <c:pt idx="6">
                  <c:v>4.5365774026434496</c:v>
                </c:pt>
                <c:pt idx="8">
                  <c:v>4.472588103795915</c:v>
                </c:pt>
                <c:pt idx="12">
                  <c:v>3.9840685517667298</c:v>
                </c:pt>
                <c:pt idx="13">
                  <c:v>1.6019740027365543</c:v>
                </c:pt>
                <c:pt idx="14">
                  <c:v>1.9345820799886084</c:v>
                </c:pt>
                <c:pt idx="15">
                  <c:v>2.0927655677655679</c:v>
                </c:pt>
                <c:pt idx="16">
                  <c:v>1.9971279373368149</c:v>
                </c:pt>
                <c:pt idx="17">
                  <c:v>1.2677244582043343</c:v>
                </c:pt>
                <c:pt idx="18">
                  <c:v>1.9601643740276753</c:v>
                </c:pt>
                <c:pt idx="19">
                  <c:v>2.0304709141274238</c:v>
                </c:pt>
                <c:pt idx="20">
                  <c:v>1.5520450738541194</c:v>
                </c:pt>
                <c:pt idx="22">
                  <c:v>2.4877947364242612</c:v>
                </c:pt>
                <c:pt idx="23">
                  <c:v>2.7395304568527918</c:v>
                </c:pt>
                <c:pt idx="24">
                  <c:v>1.539222307526211</c:v>
                </c:pt>
                <c:pt idx="26">
                  <c:v>1.8363492063492064</c:v>
                </c:pt>
                <c:pt idx="27">
                  <c:v>1.8795767441860467</c:v>
                </c:pt>
                <c:pt idx="28">
                  <c:v>3.0921541849287517</c:v>
                </c:pt>
                <c:pt idx="29">
                  <c:v>1.9213692814598908</c:v>
                </c:pt>
                <c:pt idx="30">
                  <c:v>1.7207142857142856</c:v>
                </c:pt>
                <c:pt idx="31">
                  <c:v>1.9999765305863546</c:v>
                </c:pt>
                <c:pt idx="32">
                  <c:v>1.3679440078585461</c:v>
                </c:pt>
              </c:numCache>
            </c:numRef>
          </c:yVal>
          <c:smooth val="0"/>
          <c:extLst>
            <c:ext xmlns:c16="http://schemas.microsoft.com/office/drawing/2014/chart" uri="{C3380CC4-5D6E-409C-BE32-E72D297353CC}">
              <c16:uniqueId val="{00000000-BA2F-4AD7-AC05-DDB8207D9E0C}"/>
            </c:ext>
          </c:extLst>
        </c:ser>
        <c:dLbls>
          <c:showLegendKey val="0"/>
          <c:showVal val="0"/>
          <c:showCatName val="0"/>
          <c:showSerName val="0"/>
          <c:showPercent val="0"/>
          <c:showBubbleSize val="0"/>
        </c:dLbls>
        <c:axId val="227877472"/>
        <c:axId val="227877864"/>
      </c:scatterChart>
      <c:valAx>
        <c:axId val="227877472"/>
        <c:scaling>
          <c:orientation val="minMax"/>
          <c:max val="40"/>
          <c:min val="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Soil moisture (%)</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27877864"/>
        <c:crosses val="autoZero"/>
        <c:crossBetween val="midCat"/>
        <c:majorUnit val="5"/>
      </c:valAx>
      <c:valAx>
        <c:axId val="22787786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Mean weight diameter (m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27877472"/>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cat>
            <c:strRef>
              <c:f>Sheet9!$T$28:$U$28</c:f>
              <c:strCache>
                <c:ptCount val="2"/>
                <c:pt idx="0">
                  <c:v>non-ploughed</c:v>
                </c:pt>
                <c:pt idx="1">
                  <c:v>ploughed</c:v>
                </c:pt>
              </c:strCache>
            </c:strRef>
          </c:cat>
          <c:val>
            <c:numRef>
              <c:f>Sheet9!$T$29:$U$29</c:f>
              <c:numCache>
                <c:formatCode>General</c:formatCode>
                <c:ptCount val="2"/>
                <c:pt idx="0">
                  <c:v>37.9</c:v>
                </c:pt>
                <c:pt idx="1">
                  <c:v>24.6</c:v>
                </c:pt>
              </c:numCache>
            </c:numRef>
          </c:val>
          <c:extLst>
            <c:ext xmlns:c16="http://schemas.microsoft.com/office/drawing/2014/chart" uri="{C3380CC4-5D6E-409C-BE32-E72D297353CC}">
              <c16:uniqueId val="{00000000-5E9B-44C9-83B0-8826260081CC}"/>
            </c:ext>
          </c:extLst>
        </c:ser>
        <c:dLbls>
          <c:showLegendKey val="0"/>
          <c:showVal val="0"/>
          <c:showCatName val="0"/>
          <c:showSerName val="0"/>
          <c:showPercent val="0"/>
          <c:showBubbleSize val="0"/>
        </c:dLbls>
        <c:gapWidth val="219"/>
        <c:axId val="577502000"/>
        <c:axId val="577500032"/>
      </c:barChart>
      <c:barChart>
        <c:barDir val="col"/>
        <c:grouping val="clustered"/>
        <c:varyColors val="0"/>
        <c:ser>
          <c:idx val="1"/>
          <c:order val="1"/>
          <c:spPr>
            <a:noFill/>
            <a:ln>
              <a:noFill/>
            </a:ln>
            <a:effectLst/>
          </c:spPr>
          <c:invertIfNegative val="0"/>
          <c:errBars>
            <c:errBarType val="both"/>
            <c:errValType val="cust"/>
            <c:noEndCap val="0"/>
            <c:plus>
              <c:numRef>
                <c:f>Sheet9!$T$47</c:f>
                <c:numCache>
                  <c:formatCode>General</c:formatCode>
                  <c:ptCount val="1"/>
                  <c:pt idx="0">
                    <c:v>6.2850000000000001</c:v>
                  </c:pt>
                </c:numCache>
              </c:numRef>
            </c:plus>
            <c:minus>
              <c:numRef>
                <c:f>Sheet9!$T$47</c:f>
                <c:numCache>
                  <c:formatCode>General</c:formatCode>
                  <c:ptCount val="1"/>
                  <c:pt idx="0">
                    <c:v>6.2850000000000001</c:v>
                  </c:pt>
                </c:numCache>
              </c:numRef>
            </c:minus>
            <c:spPr>
              <a:noFill/>
              <a:ln w="9525" cap="flat" cmpd="sng" algn="ctr">
                <a:solidFill>
                  <a:sysClr val="windowText" lastClr="000000"/>
                </a:solidFill>
                <a:round/>
              </a:ln>
              <a:effectLst/>
            </c:spPr>
          </c:errBars>
          <c:cat>
            <c:strRef>
              <c:f>Sheet9!$T$28:$U$28</c:f>
              <c:strCache>
                <c:ptCount val="2"/>
                <c:pt idx="0">
                  <c:v>non-ploughed</c:v>
                </c:pt>
                <c:pt idx="1">
                  <c:v>ploughed</c:v>
                </c:pt>
              </c:strCache>
            </c:strRef>
          </c:cat>
          <c:val>
            <c:numRef>
              <c:f>Sheet9!$T$30:$U$30</c:f>
              <c:numCache>
                <c:formatCode>General</c:formatCode>
                <c:ptCount val="2"/>
                <c:pt idx="1">
                  <c:v>32</c:v>
                </c:pt>
              </c:numCache>
            </c:numRef>
          </c:val>
          <c:extLst>
            <c:ext xmlns:c16="http://schemas.microsoft.com/office/drawing/2014/chart" uri="{C3380CC4-5D6E-409C-BE32-E72D297353CC}">
              <c16:uniqueId val="{00000001-5E9B-44C9-83B0-8826260081CC}"/>
            </c:ext>
          </c:extLst>
        </c:ser>
        <c:dLbls>
          <c:showLegendKey val="0"/>
          <c:showVal val="0"/>
          <c:showCatName val="0"/>
          <c:showSerName val="0"/>
          <c:showPercent val="0"/>
          <c:showBubbleSize val="0"/>
        </c:dLbls>
        <c:gapWidth val="219"/>
        <c:axId val="812112576"/>
        <c:axId val="812118480"/>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Fanged bee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valAx>
      <c:valAx>
        <c:axId val="812118480"/>
        <c:scaling>
          <c:orientation val="minMax"/>
          <c:max val="4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812112576"/>
        <c:crosses val="max"/>
        <c:crossBetween val="between"/>
      </c:valAx>
      <c:catAx>
        <c:axId val="812112576"/>
        <c:scaling>
          <c:orientation val="minMax"/>
        </c:scaling>
        <c:delete val="1"/>
        <c:axPos val="b"/>
        <c:numFmt formatCode="General" sourceLinked="1"/>
        <c:majorTickMark val="out"/>
        <c:minorTickMark val="none"/>
        <c:tickLblPos val="nextTo"/>
        <c:crossAx val="81211848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errBars>
            <c:errBarType val="both"/>
            <c:errValType val="cust"/>
            <c:noEndCap val="0"/>
            <c:plus>
              <c:numRef>
                <c:f>'[Chapter 5 data.xlsx]Holkham'!$C$44:$D$44</c:f>
                <c:numCache>
                  <c:formatCode>General</c:formatCode>
                  <c:ptCount val="2"/>
                  <c:pt idx="0">
                    <c:v>0.75524912086536222</c:v>
                  </c:pt>
                  <c:pt idx="1">
                    <c:v>1.7594541802347898</c:v>
                  </c:pt>
                </c:numCache>
              </c:numRef>
            </c:plus>
            <c:minus>
              <c:numRef>
                <c:f>'[Chapter 5 data.xlsx]Holkham'!$C$44:$D$44</c:f>
                <c:numCache>
                  <c:formatCode>General</c:formatCode>
                  <c:ptCount val="2"/>
                  <c:pt idx="0">
                    <c:v>0.75524912086536222</c:v>
                  </c:pt>
                  <c:pt idx="1">
                    <c:v>1.7594541802347898</c:v>
                  </c:pt>
                </c:numCache>
              </c:numRef>
            </c:minus>
            <c:spPr>
              <a:noFill/>
              <a:ln w="9525" cap="flat" cmpd="sng" algn="ctr">
                <a:solidFill>
                  <a:sysClr val="windowText" lastClr="000000"/>
                </a:solidFill>
                <a:round/>
              </a:ln>
              <a:effectLst/>
            </c:spPr>
          </c:errBars>
          <c:cat>
            <c:strRef>
              <c:f>'[Chapter 5 data.xlsx]Holkham'!$G$37:$H$37</c:f>
              <c:strCache>
                <c:ptCount val="2"/>
                <c:pt idx="0">
                  <c:v>Oil radish</c:v>
                </c:pt>
                <c:pt idx="1">
                  <c:v>Stubble</c:v>
                </c:pt>
              </c:strCache>
            </c:strRef>
          </c:cat>
          <c:val>
            <c:numRef>
              <c:f>'[Chapter 5 data.xlsx]Holkham'!$G$38:$H$38</c:f>
              <c:numCache>
                <c:formatCode>General</c:formatCode>
                <c:ptCount val="2"/>
                <c:pt idx="0">
                  <c:v>11.18888888888889</c:v>
                </c:pt>
                <c:pt idx="1">
                  <c:v>15.611111111111111</c:v>
                </c:pt>
              </c:numCache>
            </c:numRef>
          </c:val>
          <c:extLst>
            <c:ext xmlns:c16="http://schemas.microsoft.com/office/drawing/2014/chart" uri="{C3380CC4-5D6E-409C-BE32-E72D297353CC}">
              <c16:uniqueId val="{00000000-D3EA-4F01-B1EB-45124F21513B}"/>
            </c:ext>
          </c:extLst>
        </c:ser>
        <c:dLbls>
          <c:showLegendKey val="0"/>
          <c:showVal val="0"/>
          <c:showCatName val="0"/>
          <c:showSerName val="0"/>
          <c:showPercent val="0"/>
          <c:showBubbleSize val="0"/>
        </c:dLbls>
        <c:gapWidth val="219"/>
        <c:overlap val="-27"/>
        <c:axId val="577502000"/>
        <c:axId val="577500032"/>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hear strength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59864549420361"/>
          <c:y val="2.7543027848229044E-2"/>
          <c:w val="0.83156084648653417"/>
          <c:h val="0.83224857762344939"/>
        </c:manualLayout>
      </c:layout>
      <c:lineChart>
        <c:grouping val="standard"/>
        <c:varyColors val="0"/>
        <c:ser>
          <c:idx val="0"/>
          <c:order val="0"/>
          <c:tx>
            <c:strRef>
              <c:f>'Holkham NDVI 2'!$AB$2</c:f>
              <c:strCache>
                <c:ptCount val="1"/>
                <c:pt idx="0">
                  <c:v>Oil radis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Holkham NDVI 2'!$AC$8:$AE$8</c:f>
                <c:numCache>
                  <c:formatCode>General</c:formatCode>
                  <c:ptCount val="3"/>
                  <c:pt idx="0">
                    <c:v>1.9277057303219419E-2</c:v>
                  </c:pt>
                  <c:pt idx="2">
                    <c:v>4.0061680838488463E-3</c:v>
                  </c:pt>
                </c:numCache>
              </c:numRef>
            </c:plus>
            <c:minus>
              <c:numRef>
                <c:f>'Holkham NDVI 2'!$AC$8:$AE$8</c:f>
                <c:numCache>
                  <c:formatCode>General</c:formatCode>
                  <c:ptCount val="3"/>
                  <c:pt idx="0">
                    <c:v>1.9277057303219419E-2</c:v>
                  </c:pt>
                  <c:pt idx="2">
                    <c:v>4.0061680838488463E-3</c:v>
                  </c:pt>
                </c:numCache>
              </c:numRef>
            </c:minus>
            <c:spPr>
              <a:noFill/>
              <a:ln w="9525" cap="flat" cmpd="sng" algn="ctr">
                <a:solidFill>
                  <a:sysClr val="windowText" lastClr="000000"/>
                </a:solidFill>
                <a:round/>
              </a:ln>
              <a:effectLst/>
            </c:spPr>
          </c:errBars>
          <c:cat>
            <c:numRef>
              <c:f>'Holkham NDVI 2'!$AC$1:$AE$1</c:f>
              <c:numCache>
                <c:formatCode>0</c:formatCode>
                <c:ptCount val="3"/>
                <c:pt idx="0">
                  <c:v>78</c:v>
                </c:pt>
                <c:pt idx="1">
                  <c:v>91</c:v>
                </c:pt>
                <c:pt idx="2">
                  <c:v>113</c:v>
                </c:pt>
              </c:numCache>
            </c:numRef>
          </c:cat>
          <c:val>
            <c:numRef>
              <c:f>'Holkham NDVI 2'!$AC$2:$AE$2</c:f>
              <c:numCache>
                <c:formatCode>General</c:formatCode>
                <c:ptCount val="3"/>
                <c:pt idx="0">
                  <c:v>0.27555555555555555</c:v>
                </c:pt>
                <c:pt idx="1">
                  <c:v>0.51700000000000002</c:v>
                </c:pt>
                <c:pt idx="2">
                  <c:v>0.55200000000000005</c:v>
                </c:pt>
              </c:numCache>
            </c:numRef>
          </c:val>
          <c:smooth val="0"/>
          <c:extLst>
            <c:ext xmlns:c16="http://schemas.microsoft.com/office/drawing/2014/chart" uri="{C3380CC4-5D6E-409C-BE32-E72D297353CC}">
              <c16:uniqueId val="{00000000-85C4-4A46-BE7A-819C362AD3DD}"/>
            </c:ext>
          </c:extLst>
        </c:ser>
        <c:ser>
          <c:idx val="1"/>
          <c:order val="1"/>
          <c:tx>
            <c:strRef>
              <c:f>'Holkham NDVI 2'!$AB$3</c:f>
              <c:strCache>
                <c:ptCount val="1"/>
                <c:pt idx="0">
                  <c:v>Stubbl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Holkham NDVI 2'!$AC$9:$AE$9</c:f>
                <c:numCache>
                  <c:formatCode>General</c:formatCode>
                  <c:ptCount val="3"/>
                  <c:pt idx="0">
                    <c:v>8.3887049280786091E-3</c:v>
                  </c:pt>
                  <c:pt idx="2">
                    <c:v>1.8358568490953665E-2</c:v>
                  </c:pt>
                </c:numCache>
              </c:numRef>
            </c:plus>
            <c:minus>
              <c:numRef>
                <c:f>'Holkham NDVI 2'!$AC$9:$AE$9</c:f>
                <c:numCache>
                  <c:formatCode>General</c:formatCode>
                  <c:ptCount val="3"/>
                  <c:pt idx="0">
                    <c:v>8.3887049280786091E-3</c:v>
                  </c:pt>
                  <c:pt idx="2">
                    <c:v>1.8358568490953665E-2</c:v>
                  </c:pt>
                </c:numCache>
              </c:numRef>
            </c:minus>
            <c:spPr>
              <a:noFill/>
              <a:ln w="9525" cap="flat" cmpd="sng" algn="ctr">
                <a:solidFill>
                  <a:sysClr val="windowText" lastClr="000000"/>
                </a:solidFill>
                <a:round/>
              </a:ln>
              <a:effectLst/>
            </c:spPr>
          </c:errBars>
          <c:cat>
            <c:numRef>
              <c:f>'Holkham NDVI 2'!$AC$1:$AE$1</c:f>
              <c:numCache>
                <c:formatCode>0</c:formatCode>
                <c:ptCount val="3"/>
                <c:pt idx="0">
                  <c:v>78</c:v>
                </c:pt>
                <c:pt idx="1">
                  <c:v>91</c:v>
                </c:pt>
                <c:pt idx="2">
                  <c:v>113</c:v>
                </c:pt>
              </c:numCache>
            </c:numRef>
          </c:cat>
          <c:val>
            <c:numRef>
              <c:f>'Holkham NDVI 2'!$AC$3:$AE$3</c:f>
              <c:numCache>
                <c:formatCode>General</c:formatCode>
                <c:ptCount val="3"/>
                <c:pt idx="0">
                  <c:v>0.15666666666666665</c:v>
                </c:pt>
                <c:pt idx="1">
                  <c:v>0.28599999999999998</c:v>
                </c:pt>
                <c:pt idx="2">
                  <c:v>0.33800000000000002</c:v>
                </c:pt>
              </c:numCache>
            </c:numRef>
          </c:val>
          <c:smooth val="0"/>
          <c:extLst>
            <c:ext xmlns:c16="http://schemas.microsoft.com/office/drawing/2014/chart" uri="{C3380CC4-5D6E-409C-BE32-E72D297353CC}">
              <c16:uniqueId val="{00000001-85C4-4A46-BE7A-819C362AD3DD}"/>
            </c:ext>
          </c:extLst>
        </c:ser>
        <c:dLbls>
          <c:showLegendKey val="0"/>
          <c:showVal val="0"/>
          <c:showCatName val="0"/>
          <c:showSerName val="0"/>
          <c:showPercent val="0"/>
          <c:showBubbleSize val="0"/>
        </c:dLbls>
        <c:marker val="1"/>
        <c:smooth val="0"/>
        <c:axId val="271484856"/>
        <c:axId val="271485248"/>
      </c:lineChart>
      <c:dateAx>
        <c:axId val="271484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Days after sow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1485248"/>
        <c:crosses val="autoZero"/>
        <c:auto val="0"/>
        <c:lblOffset val="100"/>
        <c:baseTimeUnit val="days"/>
        <c:majorUnit val="7"/>
        <c:majorTimeUnit val="days"/>
        <c:minorUnit val="2"/>
        <c:minorTimeUnit val="days"/>
      </c:dateAx>
      <c:valAx>
        <c:axId val="2714852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NDV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1484856"/>
        <c:crosses val="autoZero"/>
        <c:crossBetween val="between"/>
      </c:valAx>
      <c:spPr>
        <a:noFill/>
        <a:ln>
          <a:noFill/>
        </a:ln>
        <a:effectLst/>
      </c:spPr>
    </c:plotArea>
    <c:legend>
      <c:legendPos val="b"/>
      <c:layout>
        <c:manualLayout>
          <c:xMode val="edge"/>
          <c:yMode val="edge"/>
          <c:x val="0.42103926101843941"/>
          <c:y val="4.6322365017476115E-2"/>
          <c:w val="0.39713832138373262"/>
          <c:h val="6.987626546681666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errBars>
            <c:errBarType val="both"/>
            <c:errValType val="cust"/>
            <c:noEndCap val="0"/>
            <c:plus>
              <c:numRef>
                <c:f>'[Chapter 5 data.xlsx]Holkham yield 2016'!$Z$19:$AA$19</c:f>
                <c:numCache>
                  <c:formatCode>General</c:formatCode>
                  <c:ptCount val="2"/>
                  <c:pt idx="0">
                    <c:v>2.2507639604167982</c:v>
                  </c:pt>
                  <c:pt idx="1">
                    <c:v>0.57014475335460002</c:v>
                  </c:pt>
                </c:numCache>
              </c:numRef>
            </c:plus>
            <c:minus>
              <c:numRef>
                <c:f>'[Chapter 5 data.xlsx]Holkham yield 2016'!$Z$19:$AA$19</c:f>
                <c:numCache>
                  <c:formatCode>General</c:formatCode>
                  <c:ptCount val="2"/>
                  <c:pt idx="0">
                    <c:v>2.2507639604167982</c:v>
                  </c:pt>
                  <c:pt idx="1">
                    <c:v>0.57014475335460002</c:v>
                  </c:pt>
                </c:numCache>
              </c:numRef>
            </c:minus>
            <c:spPr>
              <a:noFill/>
              <a:ln w="9525" cap="flat" cmpd="sng" algn="ctr">
                <a:solidFill>
                  <a:sysClr val="windowText" lastClr="000000"/>
                </a:solidFill>
                <a:round/>
              </a:ln>
              <a:effectLst/>
            </c:spPr>
          </c:errBars>
          <c:cat>
            <c:strRef>
              <c:f>'[Chapter 5 data.xlsx]Holkham yield 2016'!$AC$23:$AC$24</c:f>
              <c:strCache>
                <c:ptCount val="2"/>
                <c:pt idx="0">
                  <c:v>Oil radish</c:v>
                </c:pt>
                <c:pt idx="1">
                  <c:v>Stubble</c:v>
                </c:pt>
              </c:strCache>
            </c:strRef>
          </c:cat>
          <c:val>
            <c:numRef>
              <c:f>'[Chapter 5 data.xlsx]Holkham yield 2016'!$AE$23:$AE$24</c:f>
              <c:numCache>
                <c:formatCode>General</c:formatCode>
                <c:ptCount val="2"/>
                <c:pt idx="0">
                  <c:v>16.18</c:v>
                </c:pt>
                <c:pt idx="1">
                  <c:v>11.04</c:v>
                </c:pt>
              </c:numCache>
            </c:numRef>
          </c:val>
          <c:extLst>
            <c:ext xmlns:c16="http://schemas.microsoft.com/office/drawing/2014/chart" uri="{C3380CC4-5D6E-409C-BE32-E72D297353CC}">
              <c16:uniqueId val="{00000000-36A0-4313-BAB9-14B8A7344808}"/>
            </c:ext>
          </c:extLst>
        </c:ser>
        <c:dLbls>
          <c:showLegendKey val="0"/>
          <c:showVal val="0"/>
          <c:showCatName val="0"/>
          <c:showSerName val="0"/>
          <c:showPercent val="0"/>
          <c:showBubbleSize val="0"/>
        </c:dLbls>
        <c:gapWidth val="219"/>
        <c:overlap val="-27"/>
        <c:axId val="577502000"/>
        <c:axId val="577500032"/>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ugar yield (t ha</a:t>
                </a:r>
                <a:r>
                  <a:rPr lang="en-GB" baseline="30000"/>
                  <a:t>-1</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lkham canopy cover 26th June'!$U$4</c:f>
              <c:strCache>
                <c:ptCount val="1"/>
                <c:pt idx="0">
                  <c:v>Oil radish</c:v>
                </c:pt>
              </c:strCache>
            </c:strRef>
          </c:tx>
          <c:spPr>
            <a:ln w="15875" cap="rnd">
              <a:solidFill>
                <a:schemeClr val="tx1"/>
              </a:solidFill>
              <a:prstDash val="sysDash"/>
              <a:round/>
            </a:ln>
            <a:effectLst/>
          </c:spPr>
          <c:marker>
            <c:symbol val="circle"/>
            <c:size val="2"/>
            <c:spPr>
              <a:solidFill>
                <a:schemeClr val="tx1"/>
              </a:solidFill>
              <a:ln w="9525">
                <a:solidFill>
                  <a:schemeClr val="tx1"/>
                </a:solidFill>
              </a:ln>
              <a:effectLst/>
            </c:spPr>
          </c:marker>
          <c:errBars>
            <c:errDir val="y"/>
            <c:errBarType val="both"/>
            <c:errValType val="cust"/>
            <c:noEndCap val="0"/>
            <c:plus>
              <c:numRef>
                <c:f>'Holkham canopy cover 26th June'!$AH$20:$AN$20</c:f>
                <c:numCache>
                  <c:formatCode>General</c:formatCode>
                  <c:ptCount val="7"/>
                  <c:pt idx="1">
                    <c:v>1.4666686198708934</c:v>
                  </c:pt>
                  <c:pt idx="2">
                    <c:v>1.3054318358109624</c:v>
                  </c:pt>
                  <c:pt idx="3">
                    <c:v>0.94219149573164451</c:v>
                  </c:pt>
                  <c:pt idx="4">
                    <c:v>1.2284431659235371</c:v>
                  </c:pt>
                  <c:pt idx="5">
                    <c:v>1.1005908483366047</c:v>
                  </c:pt>
                  <c:pt idx="6">
                    <c:v>0.30822210065686945</c:v>
                  </c:pt>
                </c:numCache>
              </c:numRef>
            </c:plus>
            <c:minus>
              <c:numRef>
                <c:f>'Holkham canopy cover 26th June'!$AH$20:$AN$20</c:f>
                <c:numCache>
                  <c:formatCode>General</c:formatCode>
                  <c:ptCount val="7"/>
                  <c:pt idx="1">
                    <c:v>1.4666686198708934</c:v>
                  </c:pt>
                  <c:pt idx="2">
                    <c:v>1.3054318358109624</c:v>
                  </c:pt>
                  <c:pt idx="3">
                    <c:v>0.94219149573164451</c:v>
                  </c:pt>
                  <c:pt idx="4">
                    <c:v>1.2284431659235371</c:v>
                  </c:pt>
                  <c:pt idx="5">
                    <c:v>1.1005908483366047</c:v>
                  </c:pt>
                  <c:pt idx="6">
                    <c:v>0.30822210065686945</c:v>
                  </c:pt>
                </c:numCache>
              </c:numRef>
            </c:minus>
            <c:spPr>
              <a:noFill/>
              <a:ln w="9525" cap="flat" cmpd="sng" algn="ctr">
                <a:solidFill>
                  <a:schemeClr val="tx1"/>
                </a:solidFill>
                <a:round/>
              </a:ln>
              <a:effectLst/>
            </c:spPr>
          </c:errBars>
          <c:xVal>
            <c:numRef>
              <c:f>'Holkham canopy cover 26th June'!$W$3:$AC$3</c:f>
              <c:numCache>
                <c:formatCode>General</c:formatCode>
                <c:ptCount val="7"/>
                <c:pt idx="0">
                  <c:v>25</c:v>
                </c:pt>
                <c:pt idx="1">
                  <c:v>56</c:v>
                </c:pt>
                <c:pt idx="2">
                  <c:v>68</c:v>
                </c:pt>
                <c:pt idx="3">
                  <c:v>75</c:v>
                </c:pt>
                <c:pt idx="4">
                  <c:v>81</c:v>
                </c:pt>
                <c:pt idx="5">
                  <c:v>105</c:v>
                </c:pt>
                <c:pt idx="6">
                  <c:v>147</c:v>
                </c:pt>
              </c:numCache>
            </c:numRef>
          </c:xVal>
          <c:yVal>
            <c:numRef>
              <c:f>'Holkham canopy cover 26th June'!$W$4:$AC$4</c:f>
              <c:numCache>
                <c:formatCode>General</c:formatCode>
                <c:ptCount val="7"/>
                <c:pt idx="0">
                  <c:v>1.768</c:v>
                </c:pt>
                <c:pt idx="1">
                  <c:v>59.04</c:v>
                </c:pt>
                <c:pt idx="2">
                  <c:v>78.16</c:v>
                </c:pt>
                <c:pt idx="3">
                  <c:v>79.17</c:v>
                </c:pt>
                <c:pt idx="4">
                  <c:v>64.709999999999994</c:v>
                </c:pt>
                <c:pt idx="5">
                  <c:v>72.010968750000018</c:v>
                </c:pt>
                <c:pt idx="6">
                  <c:v>92.990799999999993</c:v>
                </c:pt>
              </c:numCache>
            </c:numRef>
          </c:yVal>
          <c:smooth val="0"/>
          <c:extLst>
            <c:ext xmlns:c16="http://schemas.microsoft.com/office/drawing/2014/chart" uri="{C3380CC4-5D6E-409C-BE32-E72D297353CC}">
              <c16:uniqueId val="{00000000-C454-48CA-A0C2-7306DA33DF28}"/>
            </c:ext>
          </c:extLst>
        </c:ser>
        <c:ser>
          <c:idx val="1"/>
          <c:order val="1"/>
          <c:tx>
            <c:strRef>
              <c:f>'Holkham canopy cover 26th June'!$U$5</c:f>
              <c:strCache>
                <c:ptCount val="1"/>
                <c:pt idx="0">
                  <c:v>Oil radish grazed</c:v>
                </c:pt>
              </c:strCache>
            </c:strRef>
          </c:tx>
          <c:spPr>
            <a:ln w="15875" cap="rnd">
              <a:solidFill>
                <a:schemeClr val="bg1">
                  <a:lumMod val="50000"/>
                </a:schemeClr>
              </a:solidFill>
              <a:prstDash val="lgDash"/>
              <a:round/>
            </a:ln>
            <a:effectLst/>
          </c:spPr>
          <c:marker>
            <c:symbol val="circle"/>
            <c:size val="2"/>
            <c:spPr>
              <a:solidFill>
                <a:schemeClr val="bg1">
                  <a:lumMod val="50000"/>
                </a:schemeClr>
              </a:solidFill>
              <a:ln w="9525">
                <a:solidFill>
                  <a:schemeClr val="bg1">
                    <a:lumMod val="50000"/>
                  </a:schemeClr>
                </a:solidFill>
              </a:ln>
              <a:effectLst/>
            </c:spPr>
          </c:marker>
          <c:errBars>
            <c:errDir val="y"/>
            <c:errBarType val="both"/>
            <c:errValType val="cust"/>
            <c:noEndCap val="0"/>
            <c:plus>
              <c:numRef>
                <c:f>'Holkham canopy cover 26th June'!$AH$22:$AN$22</c:f>
                <c:numCache>
                  <c:formatCode>General</c:formatCode>
                  <c:ptCount val="7"/>
                  <c:pt idx="1">
                    <c:v>0.96545261227042722</c:v>
                  </c:pt>
                  <c:pt idx="2">
                    <c:v>0.67772230148830204</c:v>
                  </c:pt>
                  <c:pt idx="3">
                    <c:v>1.637693474514397</c:v>
                  </c:pt>
                  <c:pt idx="4">
                    <c:v>1.3053971519349512</c:v>
                  </c:pt>
                  <c:pt idx="5">
                    <c:v>1.0908755111472432</c:v>
                  </c:pt>
                  <c:pt idx="6">
                    <c:v>0.39754888699018887</c:v>
                  </c:pt>
                </c:numCache>
              </c:numRef>
            </c:plus>
            <c:minus>
              <c:numRef>
                <c:f>'Holkham canopy cover 26th June'!$AH$22:$AN$22</c:f>
                <c:numCache>
                  <c:formatCode>General</c:formatCode>
                  <c:ptCount val="7"/>
                  <c:pt idx="1">
                    <c:v>0.96545261227042722</c:v>
                  </c:pt>
                  <c:pt idx="2">
                    <c:v>0.67772230148830204</c:v>
                  </c:pt>
                  <c:pt idx="3">
                    <c:v>1.637693474514397</c:v>
                  </c:pt>
                  <c:pt idx="4">
                    <c:v>1.3053971519349512</c:v>
                  </c:pt>
                  <c:pt idx="5">
                    <c:v>1.0908755111472432</c:v>
                  </c:pt>
                  <c:pt idx="6">
                    <c:v>0.39754888699018887</c:v>
                  </c:pt>
                </c:numCache>
              </c:numRef>
            </c:minus>
            <c:spPr>
              <a:noFill/>
              <a:ln w="9525" cap="flat" cmpd="sng" algn="ctr">
                <a:solidFill>
                  <a:schemeClr val="tx1"/>
                </a:solidFill>
                <a:round/>
              </a:ln>
              <a:effectLst/>
            </c:spPr>
          </c:errBars>
          <c:xVal>
            <c:numRef>
              <c:f>'Holkham canopy cover 26th June'!$W$3:$AC$3</c:f>
              <c:numCache>
                <c:formatCode>General</c:formatCode>
                <c:ptCount val="7"/>
                <c:pt idx="0">
                  <c:v>25</c:v>
                </c:pt>
                <c:pt idx="1">
                  <c:v>56</c:v>
                </c:pt>
                <c:pt idx="2">
                  <c:v>68</c:v>
                </c:pt>
                <c:pt idx="3">
                  <c:v>75</c:v>
                </c:pt>
                <c:pt idx="4">
                  <c:v>81</c:v>
                </c:pt>
                <c:pt idx="5">
                  <c:v>105</c:v>
                </c:pt>
                <c:pt idx="6">
                  <c:v>147</c:v>
                </c:pt>
              </c:numCache>
            </c:numRef>
          </c:xVal>
          <c:yVal>
            <c:numRef>
              <c:f>'Holkham canopy cover 26th June'!$W$5:$AC$5</c:f>
              <c:numCache>
                <c:formatCode>General</c:formatCode>
                <c:ptCount val="7"/>
                <c:pt idx="0">
                  <c:v>1.5780000000000001</c:v>
                </c:pt>
                <c:pt idx="1">
                  <c:v>54.41</c:v>
                </c:pt>
                <c:pt idx="2">
                  <c:v>75.290000000000006</c:v>
                </c:pt>
                <c:pt idx="3">
                  <c:v>76.34</c:v>
                </c:pt>
                <c:pt idx="4">
                  <c:v>63</c:v>
                </c:pt>
                <c:pt idx="5">
                  <c:v>69.367406250000016</c:v>
                </c:pt>
                <c:pt idx="6">
                  <c:v>93.132137931034478</c:v>
                </c:pt>
              </c:numCache>
            </c:numRef>
          </c:yVal>
          <c:smooth val="0"/>
          <c:extLst>
            <c:ext xmlns:c16="http://schemas.microsoft.com/office/drawing/2014/chart" uri="{C3380CC4-5D6E-409C-BE32-E72D297353CC}">
              <c16:uniqueId val="{00000001-C454-48CA-A0C2-7306DA33DF28}"/>
            </c:ext>
          </c:extLst>
        </c:ser>
        <c:ser>
          <c:idx val="2"/>
          <c:order val="2"/>
          <c:tx>
            <c:strRef>
              <c:f>'Holkham canopy cover 26th June'!$U$6</c:f>
              <c:strCache>
                <c:ptCount val="1"/>
                <c:pt idx="0">
                  <c:v> Stubble</c:v>
                </c:pt>
              </c:strCache>
            </c:strRef>
          </c:tx>
          <c:spPr>
            <a:ln w="12700" cap="rnd">
              <a:solidFill>
                <a:schemeClr val="bg1">
                  <a:lumMod val="50000"/>
                </a:schemeClr>
              </a:solidFill>
              <a:round/>
            </a:ln>
            <a:effectLst/>
          </c:spPr>
          <c:marker>
            <c:symbol val="circle"/>
            <c:size val="2"/>
            <c:spPr>
              <a:solidFill>
                <a:schemeClr val="bg1">
                  <a:lumMod val="50000"/>
                </a:schemeClr>
              </a:solidFill>
              <a:ln w="9525">
                <a:solidFill>
                  <a:schemeClr val="bg1">
                    <a:lumMod val="50000"/>
                  </a:schemeClr>
                </a:solidFill>
              </a:ln>
              <a:effectLst/>
            </c:spPr>
          </c:marker>
          <c:errBars>
            <c:errDir val="y"/>
            <c:errBarType val="both"/>
            <c:errValType val="cust"/>
            <c:noEndCap val="0"/>
            <c:plus>
              <c:numRef>
                <c:f>'Holkham canopy cover 26th June'!$AH$21:$AN$21</c:f>
                <c:numCache>
                  <c:formatCode>General</c:formatCode>
                  <c:ptCount val="7"/>
                  <c:pt idx="1">
                    <c:v>1.5174637731405747</c:v>
                  </c:pt>
                  <c:pt idx="2">
                    <c:v>0.95274732071420665</c:v>
                  </c:pt>
                  <c:pt idx="3">
                    <c:v>1.1652129259341417</c:v>
                  </c:pt>
                  <c:pt idx="4">
                    <c:v>1.1736008389304773</c:v>
                  </c:pt>
                  <c:pt idx="5">
                    <c:v>1.5472010389800177</c:v>
                  </c:pt>
                  <c:pt idx="6">
                    <c:v>0.57331829534541978</c:v>
                  </c:pt>
                </c:numCache>
              </c:numRef>
            </c:plus>
            <c:minus>
              <c:numRef>
                <c:f>'Holkham canopy cover 26th June'!$AH$21:$AN$21</c:f>
                <c:numCache>
                  <c:formatCode>General</c:formatCode>
                  <c:ptCount val="7"/>
                  <c:pt idx="1">
                    <c:v>1.5174637731405747</c:v>
                  </c:pt>
                  <c:pt idx="2">
                    <c:v>0.95274732071420665</c:v>
                  </c:pt>
                  <c:pt idx="3">
                    <c:v>1.1652129259341417</c:v>
                  </c:pt>
                  <c:pt idx="4">
                    <c:v>1.1736008389304773</c:v>
                  </c:pt>
                  <c:pt idx="5">
                    <c:v>1.5472010389800177</c:v>
                  </c:pt>
                  <c:pt idx="6">
                    <c:v>0.57331829534541978</c:v>
                  </c:pt>
                </c:numCache>
              </c:numRef>
            </c:minus>
            <c:spPr>
              <a:noFill/>
              <a:ln w="9525" cap="flat" cmpd="sng" algn="ctr">
                <a:solidFill>
                  <a:schemeClr val="tx1"/>
                </a:solidFill>
                <a:round/>
              </a:ln>
              <a:effectLst/>
            </c:spPr>
          </c:errBars>
          <c:xVal>
            <c:numRef>
              <c:f>'Holkham canopy cover 26th June'!$W$3:$AC$3</c:f>
              <c:numCache>
                <c:formatCode>General</c:formatCode>
                <c:ptCount val="7"/>
                <c:pt idx="0">
                  <c:v>25</c:v>
                </c:pt>
                <c:pt idx="1">
                  <c:v>56</c:v>
                </c:pt>
                <c:pt idx="2">
                  <c:v>68</c:v>
                </c:pt>
                <c:pt idx="3">
                  <c:v>75</c:v>
                </c:pt>
                <c:pt idx="4">
                  <c:v>81</c:v>
                </c:pt>
                <c:pt idx="5">
                  <c:v>105</c:v>
                </c:pt>
                <c:pt idx="6">
                  <c:v>147</c:v>
                </c:pt>
              </c:numCache>
            </c:numRef>
          </c:xVal>
          <c:yVal>
            <c:numRef>
              <c:f>'Holkham canopy cover 26th June'!$W$6:$AC$6</c:f>
              <c:numCache>
                <c:formatCode>General</c:formatCode>
                <c:ptCount val="7"/>
                <c:pt idx="0">
                  <c:v>1.718</c:v>
                </c:pt>
                <c:pt idx="1">
                  <c:v>46.73</c:v>
                </c:pt>
                <c:pt idx="2">
                  <c:v>67.78</c:v>
                </c:pt>
                <c:pt idx="3">
                  <c:v>67.47</c:v>
                </c:pt>
                <c:pt idx="4">
                  <c:v>56.38</c:v>
                </c:pt>
                <c:pt idx="5">
                  <c:v>69.222937499999986</c:v>
                </c:pt>
                <c:pt idx="6">
                  <c:v>91.247633333333326</c:v>
                </c:pt>
              </c:numCache>
            </c:numRef>
          </c:yVal>
          <c:smooth val="0"/>
          <c:extLst>
            <c:ext xmlns:c16="http://schemas.microsoft.com/office/drawing/2014/chart" uri="{C3380CC4-5D6E-409C-BE32-E72D297353CC}">
              <c16:uniqueId val="{00000002-C454-48CA-A0C2-7306DA33DF28}"/>
            </c:ext>
          </c:extLst>
        </c:ser>
        <c:dLbls>
          <c:showLegendKey val="0"/>
          <c:showVal val="0"/>
          <c:showCatName val="0"/>
          <c:showSerName val="0"/>
          <c:showPercent val="0"/>
          <c:showBubbleSize val="0"/>
        </c:dLbls>
        <c:axId val="461619096"/>
        <c:axId val="532682568"/>
      </c:scatterChart>
      <c:valAx>
        <c:axId val="4616190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Days after sowing</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32682568"/>
        <c:crosses val="autoZero"/>
        <c:crossBetween val="midCat"/>
      </c:valAx>
      <c:valAx>
        <c:axId val="53268256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Canopy cov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616190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Holkham Thermal camera'!$U$25</c:f>
              <c:strCache>
                <c:ptCount val="1"/>
                <c:pt idx="0">
                  <c:v>Oil radish grazed</c:v>
                </c:pt>
              </c:strCache>
            </c:strRef>
          </c:tx>
          <c:spPr>
            <a:pattFill prst="ltUpDiag">
              <a:fgClr>
                <a:sysClr val="window" lastClr="FFFFFF">
                  <a:lumMod val="50000"/>
                </a:sysClr>
              </a:fgClr>
              <a:bgClr>
                <a:sysClr val="window" lastClr="FFFFFF"/>
              </a:bgClr>
            </a:pattFill>
            <a:ln>
              <a:solidFill>
                <a:sysClr val="windowText" lastClr="000000"/>
              </a:solidFill>
            </a:ln>
            <a:effectLst/>
          </c:spPr>
          <c:invertIfNegative val="0"/>
          <c:errBars>
            <c:errBarType val="both"/>
            <c:errValType val="cust"/>
            <c:noEndCap val="0"/>
            <c:plus>
              <c:numRef>
                <c:f>'Holkham Thermal camera'!$R$27</c:f>
                <c:numCache>
                  <c:formatCode>General</c:formatCode>
                  <c:ptCount val="1"/>
                  <c:pt idx="0">
                    <c:v>0.18848533843406926</c:v>
                  </c:pt>
                </c:numCache>
              </c:numRef>
            </c:plus>
            <c:minus>
              <c:numRef>
                <c:f>'Holkham Thermal camera'!$R$27</c:f>
                <c:numCache>
                  <c:formatCode>General</c:formatCode>
                  <c:ptCount val="1"/>
                  <c:pt idx="0">
                    <c:v>0.18848533843406926</c:v>
                  </c:pt>
                </c:numCache>
              </c:numRef>
            </c:minus>
            <c:spPr>
              <a:noFill/>
              <a:ln w="9525" cap="flat" cmpd="sng" algn="ctr">
                <a:solidFill>
                  <a:sysClr val="windowText" lastClr="000000"/>
                </a:solidFill>
                <a:round/>
              </a:ln>
              <a:effectLst/>
            </c:spPr>
          </c:errBars>
          <c:val>
            <c:numRef>
              <c:f>'Holkham Thermal camera'!$U$26</c:f>
              <c:numCache>
                <c:formatCode>General</c:formatCode>
                <c:ptCount val="1"/>
                <c:pt idx="0">
                  <c:v>22.943478260869568</c:v>
                </c:pt>
              </c:numCache>
            </c:numRef>
          </c:val>
          <c:extLst>
            <c:ext xmlns:c16="http://schemas.microsoft.com/office/drawing/2014/chart" uri="{C3380CC4-5D6E-409C-BE32-E72D297353CC}">
              <c16:uniqueId val="{00000000-D3EB-45DD-8256-D5182E68B231}"/>
            </c:ext>
          </c:extLst>
        </c:ser>
        <c:ser>
          <c:idx val="1"/>
          <c:order val="1"/>
          <c:tx>
            <c:strRef>
              <c:f>'Holkham Thermal camera'!$V$25</c:f>
              <c:strCache>
                <c:ptCount val="1"/>
                <c:pt idx="0">
                  <c:v>Oil radish ungrazed</c:v>
                </c:pt>
              </c:strCache>
            </c:strRef>
          </c:tx>
          <c:spPr>
            <a:pattFill prst="pct50">
              <a:fgClr>
                <a:sysClr val="window" lastClr="FFFFFF">
                  <a:lumMod val="50000"/>
                </a:sysClr>
              </a:fgClr>
              <a:bgClr>
                <a:sysClr val="window" lastClr="FFFFFF"/>
              </a:bgClr>
            </a:pattFill>
            <a:ln>
              <a:solidFill>
                <a:sysClr val="windowText" lastClr="000000"/>
              </a:solidFill>
            </a:ln>
            <a:effectLst/>
          </c:spPr>
          <c:invertIfNegative val="0"/>
          <c:errBars>
            <c:errBarType val="both"/>
            <c:errValType val="cust"/>
            <c:noEndCap val="0"/>
            <c:plus>
              <c:numRef>
                <c:f>'Holkham Thermal camera'!$Q$27</c:f>
                <c:numCache>
                  <c:formatCode>General</c:formatCode>
                  <c:ptCount val="1"/>
                  <c:pt idx="0">
                    <c:v>0.34224018931701877</c:v>
                  </c:pt>
                </c:numCache>
              </c:numRef>
            </c:plus>
            <c:minus>
              <c:numRef>
                <c:f>'Holkham Thermal camera'!$Q$27</c:f>
                <c:numCache>
                  <c:formatCode>General</c:formatCode>
                  <c:ptCount val="1"/>
                  <c:pt idx="0">
                    <c:v>0.34224018931701877</c:v>
                  </c:pt>
                </c:numCache>
              </c:numRef>
            </c:minus>
            <c:spPr>
              <a:noFill/>
              <a:ln w="9525" cap="flat" cmpd="sng" algn="ctr">
                <a:solidFill>
                  <a:sysClr val="windowText" lastClr="000000"/>
                </a:solidFill>
                <a:round/>
              </a:ln>
              <a:effectLst/>
            </c:spPr>
          </c:errBars>
          <c:val>
            <c:numRef>
              <c:f>'Holkham Thermal camera'!$V$26</c:f>
              <c:numCache>
                <c:formatCode>General</c:formatCode>
                <c:ptCount val="1"/>
                <c:pt idx="0">
                  <c:v>22.789473684210499</c:v>
                </c:pt>
              </c:numCache>
            </c:numRef>
          </c:val>
          <c:extLst>
            <c:ext xmlns:c16="http://schemas.microsoft.com/office/drawing/2014/chart" uri="{C3380CC4-5D6E-409C-BE32-E72D297353CC}">
              <c16:uniqueId val="{00000001-D3EB-45DD-8256-D5182E68B231}"/>
            </c:ext>
          </c:extLst>
        </c:ser>
        <c:ser>
          <c:idx val="2"/>
          <c:order val="2"/>
          <c:tx>
            <c:strRef>
              <c:f>'Holkham Thermal camera'!$X$25</c:f>
              <c:strCache>
                <c:ptCount val="1"/>
                <c:pt idx="0">
                  <c:v>Stubble</c:v>
                </c:pt>
              </c:strCache>
            </c:strRef>
          </c:tx>
          <c:spPr>
            <a:pattFill prst="pct10">
              <a:fgClr>
                <a:sysClr val="window" lastClr="FFFFFF">
                  <a:lumMod val="50000"/>
                </a:sysClr>
              </a:fgClr>
              <a:bgClr>
                <a:sysClr val="window" lastClr="FFFFFF"/>
              </a:bgClr>
            </a:pattFill>
            <a:ln>
              <a:solidFill>
                <a:sysClr val="windowText" lastClr="000000"/>
              </a:solidFill>
            </a:ln>
            <a:effectLst/>
          </c:spPr>
          <c:invertIfNegative val="0"/>
          <c:errBars>
            <c:errBarType val="both"/>
            <c:errValType val="cust"/>
            <c:noEndCap val="0"/>
            <c:plus>
              <c:numRef>
                <c:f>'Holkham Thermal camera'!$S$27</c:f>
                <c:numCache>
                  <c:formatCode>General</c:formatCode>
                  <c:ptCount val="1"/>
                  <c:pt idx="0">
                    <c:v>0.33372606754564077</c:v>
                  </c:pt>
                </c:numCache>
              </c:numRef>
            </c:plus>
            <c:minus>
              <c:numRef>
                <c:f>'Holkham Thermal camera'!$S$27</c:f>
                <c:numCache>
                  <c:formatCode>General</c:formatCode>
                  <c:ptCount val="1"/>
                  <c:pt idx="0">
                    <c:v>0.33372606754564077</c:v>
                  </c:pt>
                </c:numCache>
              </c:numRef>
            </c:minus>
            <c:spPr>
              <a:noFill/>
              <a:ln w="9525" cap="flat" cmpd="sng" algn="ctr">
                <a:solidFill>
                  <a:sysClr val="windowText" lastClr="000000"/>
                </a:solidFill>
                <a:round/>
              </a:ln>
              <a:effectLst/>
            </c:spPr>
          </c:errBars>
          <c:val>
            <c:numRef>
              <c:f>'Holkham Thermal camera'!$X$26</c:f>
              <c:numCache>
                <c:formatCode>General</c:formatCode>
                <c:ptCount val="1"/>
                <c:pt idx="0">
                  <c:v>23.739130434782609</c:v>
                </c:pt>
              </c:numCache>
            </c:numRef>
          </c:val>
          <c:extLst>
            <c:ext xmlns:c16="http://schemas.microsoft.com/office/drawing/2014/chart" uri="{C3380CC4-5D6E-409C-BE32-E72D297353CC}">
              <c16:uniqueId val="{00000002-D3EB-45DD-8256-D5182E68B231}"/>
            </c:ext>
          </c:extLst>
        </c:ser>
        <c:dLbls>
          <c:showLegendKey val="0"/>
          <c:showVal val="0"/>
          <c:showCatName val="0"/>
          <c:showSerName val="0"/>
          <c:showPercent val="0"/>
          <c:showBubbleSize val="0"/>
        </c:dLbls>
        <c:gapWidth val="219"/>
        <c:overlap val="-27"/>
        <c:axId val="824525328"/>
        <c:axId val="824525720"/>
      </c:barChart>
      <c:catAx>
        <c:axId val="824525328"/>
        <c:scaling>
          <c:orientation val="minMax"/>
        </c:scaling>
        <c:delete val="0"/>
        <c:axPos val="b"/>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824525720"/>
        <c:crosses val="autoZero"/>
        <c:auto val="1"/>
        <c:lblAlgn val="ctr"/>
        <c:lblOffset val="100"/>
        <c:noMultiLvlLbl val="0"/>
      </c:catAx>
      <c:valAx>
        <c:axId val="824525720"/>
        <c:scaling>
          <c:orientation val="minMax"/>
          <c:max val="25"/>
          <c:min val="2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Canopy</a:t>
                </a:r>
                <a:r>
                  <a:rPr lang="en-GB" baseline="0"/>
                  <a:t> temperature (</a:t>
                </a:r>
                <a:r>
                  <a:rPr lang="en-GB" baseline="30000"/>
                  <a:t>o</a:t>
                </a:r>
                <a:r>
                  <a:rPr lang="en-GB" baseline="0"/>
                  <a:t>C)</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2452532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1950527766762963E-2"/>
          <c:y val="6.32688927943761E-2"/>
          <c:w val="0.8781981532883929"/>
          <c:h val="0.82172195083698896"/>
        </c:manualLayout>
      </c:layout>
      <c:scatterChart>
        <c:scatterStyle val="lineMarker"/>
        <c:varyColors val="0"/>
        <c:ser>
          <c:idx val="9"/>
          <c:order val="9"/>
          <c:tx>
            <c:strRef>
              <c:f>All!$L$1</c:f>
              <c:strCache>
                <c:ptCount val="1"/>
                <c:pt idx="0">
                  <c:v>post-cover crop</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errBars>
            <c:errDir val="x"/>
            <c:errBarType val="both"/>
            <c:errValType val="cust"/>
            <c:noEndCap val="0"/>
            <c:plus>
              <c:numRef>
                <c:f>All!$N$2:$N$23</c:f>
                <c:numCache>
                  <c:formatCode>General</c:formatCode>
                  <c:ptCount val="22"/>
                  <c:pt idx="0">
                    <c:v>6.0801291610228354</c:v>
                  </c:pt>
                  <c:pt idx="1">
                    <c:v>3.9492210481595764</c:v>
                  </c:pt>
                  <c:pt idx="2">
                    <c:v>2.8184078271990418</c:v>
                  </c:pt>
                  <c:pt idx="3">
                    <c:v>3.9562607922609843</c:v>
                  </c:pt>
                  <c:pt idx="4">
                    <c:v>5.7616573267864588</c:v>
                  </c:pt>
                  <c:pt idx="5">
                    <c:v>5.6734476062150243</c:v>
                  </c:pt>
                  <c:pt idx="6">
                    <c:v>3.550958008760619</c:v>
                  </c:pt>
                  <c:pt idx="7">
                    <c:v>5.0133342472283733</c:v>
                  </c:pt>
                  <c:pt idx="8">
                    <c:v>3.7557823284731606</c:v>
                  </c:pt>
                  <c:pt idx="9">
                    <c:v>2.5743542132615786</c:v>
                  </c:pt>
                  <c:pt idx="10">
                    <c:v>1.2827010686271307</c:v>
                  </c:pt>
                  <c:pt idx="11">
                    <c:v>1.4194037970430775</c:v>
                  </c:pt>
                  <c:pt idx="12">
                    <c:v>2.5580685383032526</c:v>
                  </c:pt>
                  <c:pt idx="13">
                    <c:v>3.331743339747594</c:v>
                  </c:pt>
                  <c:pt idx="14">
                    <c:v>7.7066645610994327</c:v>
                  </c:pt>
                  <c:pt idx="15">
                    <c:v>8.3829498974842434</c:v>
                  </c:pt>
                  <c:pt idx="16">
                    <c:v>3.078509827745338</c:v>
                  </c:pt>
                  <c:pt idx="17">
                    <c:v>2.1759866499818385</c:v>
                  </c:pt>
                  <c:pt idx="18">
                    <c:v>2.2769351749954048</c:v>
                  </c:pt>
                  <c:pt idx="19">
                    <c:v>2.1412925556911104</c:v>
                  </c:pt>
                  <c:pt idx="20">
                    <c:v>2.1324471959459435</c:v>
                  </c:pt>
                  <c:pt idx="21">
                    <c:v>1.9757989015177664</c:v>
                  </c:pt>
                </c:numCache>
              </c:numRef>
            </c:plus>
            <c:minus>
              <c:numRef>
                <c:f>All!$N$2:$N$23</c:f>
                <c:numCache>
                  <c:formatCode>General</c:formatCode>
                  <c:ptCount val="22"/>
                  <c:pt idx="0">
                    <c:v>6.0801291610228354</c:v>
                  </c:pt>
                  <c:pt idx="1">
                    <c:v>3.9492210481595764</c:v>
                  </c:pt>
                  <c:pt idx="2">
                    <c:v>2.8184078271990418</c:v>
                  </c:pt>
                  <c:pt idx="3">
                    <c:v>3.9562607922609843</c:v>
                  </c:pt>
                  <c:pt idx="4">
                    <c:v>5.7616573267864588</c:v>
                  </c:pt>
                  <c:pt idx="5">
                    <c:v>5.6734476062150243</c:v>
                  </c:pt>
                  <c:pt idx="6">
                    <c:v>3.550958008760619</c:v>
                  </c:pt>
                  <c:pt idx="7">
                    <c:v>5.0133342472283733</c:v>
                  </c:pt>
                  <c:pt idx="8">
                    <c:v>3.7557823284731606</c:v>
                  </c:pt>
                  <c:pt idx="9">
                    <c:v>2.5743542132615786</c:v>
                  </c:pt>
                  <c:pt idx="10">
                    <c:v>1.2827010686271307</c:v>
                  </c:pt>
                  <c:pt idx="11">
                    <c:v>1.4194037970430775</c:v>
                  </c:pt>
                  <c:pt idx="12">
                    <c:v>2.5580685383032526</c:v>
                  </c:pt>
                  <c:pt idx="13">
                    <c:v>3.331743339747594</c:v>
                  </c:pt>
                  <c:pt idx="14">
                    <c:v>7.7066645610994327</c:v>
                  </c:pt>
                  <c:pt idx="15">
                    <c:v>8.3829498974842434</c:v>
                  </c:pt>
                  <c:pt idx="16">
                    <c:v>3.078509827745338</c:v>
                  </c:pt>
                  <c:pt idx="17">
                    <c:v>2.1759866499818385</c:v>
                  </c:pt>
                  <c:pt idx="18">
                    <c:v>2.2769351749954048</c:v>
                  </c:pt>
                  <c:pt idx="19">
                    <c:v>2.1412925556911104</c:v>
                  </c:pt>
                  <c:pt idx="20">
                    <c:v>2.1324471959459435</c:v>
                  </c:pt>
                  <c:pt idx="21">
                    <c:v>1.9757989015177664</c:v>
                  </c:pt>
                </c:numCache>
              </c:numRef>
            </c:minus>
            <c:spPr>
              <a:noFill/>
              <a:ln w="9525" cap="flat" cmpd="sng" algn="ctr">
                <a:solidFill>
                  <a:schemeClr val="tx1"/>
                </a:solidFill>
                <a:round/>
              </a:ln>
              <a:effectLst/>
            </c:spPr>
          </c:errBars>
          <c:xVal>
            <c:numRef>
              <c:f>All!$L$2:$L$24</c:f>
              <c:numCache>
                <c:formatCode>General</c:formatCode>
                <c:ptCount val="23"/>
                <c:pt idx="0">
                  <c:v>62.016822310756993</c:v>
                </c:pt>
                <c:pt idx="1">
                  <c:v>56.076822709163366</c:v>
                </c:pt>
                <c:pt idx="2">
                  <c:v>53.336237051792843</c:v>
                </c:pt>
                <c:pt idx="3">
                  <c:v>48.242915936254995</c:v>
                </c:pt>
                <c:pt idx="4">
                  <c:v>41.854769721115559</c:v>
                </c:pt>
                <c:pt idx="5">
                  <c:v>37.311608366533861</c:v>
                </c:pt>
                <c:pt idx="6">
                  <c:v>34.522099203187253</c:v>
                </c:pt>
                <c:pt idx="7">
                  <c:v>34.332422310756982</c:v>
                </c:pt>
                <c:pt idx="8">
                  <c:v>32.25823067729084</c:v>
                </c:pt>
                <c:pt idx="9">
                  <c:v>29.427992430278891</c:v>
                </c:pt>
                <c:pt idx="10">
                  <c:v>25.959662948207164</c:v>
                </c:pt>
                <c:pt idx="11">
                  <c:v>26.595423904382461</c:v>
                </c:pt>
                <c:pt idx="12">
                  <c:v>24.88519083665339</c:v>
                </c:pt>
                <c:pt idx="13">
                  <c:v>24.438420717131471</c:v>
                </c:pt>
                <c:pt idx="14">
                  <c:v>27.131293227091639</c:v>
                </c:pt>
                <c:pt idx="15">
                  <c:v>25.696967693930151</c:v>
                </c:pt>
                <c:pt idx="16">
                  <c:v>16.750867031872513</c:v>
                </c:pt>
                <c:pt idx="17">
                  <c:v>16.575240039840637</c:v>
                </c:pt>
                <c:pt idx="18">
                  <c:v>17.545436254980082</c:v>
                </c:pt>
                <c:pt idx="19">
                  <c:v>17.839188335276177</c:v>
                </c:pt>
                <c:pt idx="20">
                  <c:v>15.774834661354575</c:v>
                </c:pt>
                <c:pt idx="21">
                  <c:v>15.228759827602994</c:v>
                </c:pt>
                <c:pt idx="22">
                  <c:v>9.635813953488368</c:v>
                </c:pt>
              </c:numCache>
            </c:numRef>
          </c:xVal>
          <c:yVal>
            <c:numRef>
              <c:f>All!$A$2:$A$26</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yVal>
          <c:smooth val="0"/>
          <c:extLst>
            <c:ext xmlns:c16="http://schemas.microsoft.com/office/drawing/2014/chart" uri="{C3380CC4-5D6E-409C-BE32-E72D297353CC}">
              <c16:uniqueId val="{00000000-EC43-462B-8925-95E3FA3BABB3}"/>
            </c:ext>
          </c:extLst>
        </c:ser>
        <c:ser>
          <c:idx val="10"/>
          <c:order val="10"/>
          <c:tx>
            <c:strRef>
              <c:f>All!$M$1</c:f>
              <c:strCache>
                <c:ptCount val="1"/>
                <c:pt idx="0">
                  <c:v>post-stubble</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errBars>
            <c:errDir val="x"/>
            <c:errBarType val="both"/>
            <c:errValType val="cust"/>
            <c:noEndCap val="0"/>
            <c:plus>
              <c:numRef>
                <c:f>All!$O$2:$O$23</c:f>
                <c:numCache>
                  <c:formatCode>General</c:formatCode>
                  <c:ptCount val="22"/>
                  <c:pt idx="0">
                    <c:v>3.6189125926690666</c:v>
                  </c:pt>
                  <c:pt idx="1">
                    <c:v>2.8609530105668175</c:v>
                  </c:pt>
                  <c:pt idx="2">
                    <c:v>4.9658461661852602</c:v>
                  </c:pt>
                  <c:pt idx="3">
                    <c:v>4.2808132069330282</c:v>
                  </c:pt>
                  <c:pt idx="4">
                    <c:v>2.8718526461254625</c:v>
                  </c:pt>
                  <c:pt idx="5">
                    <c:v>1.666251528349793</c:v>
                  </c:pt>
                  <c:pt idx="6">
                    <c:v>4.1506000576375861</c:v>
                  </c:pt>
                  <c:pt idx="7">
                    <c:v>4.373747095688902</c:v>
                  </c:pt>
                  <c:pt idx="8">
                    <c:v>2.9943764524318714</c:v>
                  </c:pt>
                  <c:pt idx="9">
                    <c:v>0.70775710466687936</c:v>
                  </c:pt>
                  <c:pt idx="10">
                    <c:v>1.0102486486043833</c:v>
                  </c:pt>
                  <c:pt idx="11">
                    <c:v>1.739322933778416</c:v>
                  </c:pt>
                  <c:pt idx="12">
                    <c:v>1.2323729176866309</c:v>
                  </c:pt>
                  <c:pt idx="13">
                    <c:v>0.48560853713888874</c:v>
                  </c:pt>
                  <c:pt idx="14">
                    <c:v>1.2363901644952306</c:v>
                  </c:pt>
                  <c:pt idx="15">
                    <c:v>1.5152225592479125</c:v>
                  </c:pt>
                  <c:pt idx="16">
                    <c:v>2.0662706121314072</c:v>
                  </c:pt>
                  <c:pt idx="17">
                    <c:v>3.3254995228178879</c:v>
                  </c:pt>
                  <c:pt idx="18">
                    <c:v>3.9851790102437388</c:v>
                  </c:pt>
                  <c:pt idx="19">
                    <c:v>4.3837645887290666</c:v>
                  </c:pt>
                  <c:pt idx="20">
                    <c:v>2.7649563598506743</c:v>
                  </c:pt>
                  <c:pt idx="21">
                    <c:v>0</c:v>
                  </c:pt>
                </c:numCache>
              </c:numRef>
            </c:plus>
            <c:minus>
              <c:numRef>
                <c:f>All!$O$2:$O$23</c:f>
                <c:numCache>
                  <c:formatCode>General</c:formatCode>
                  <c:ptCount val="22"/>
                  <c:pt idx="0">
                    <c:v>3.6189125926690666</c:v>
                  </c:pt>
                  <c:pt idx="1">
                    <c:v>2.8609530105668175</c:v>
                  </c:pt>
                  <c:pt idx="2">
                    <c:v>4.9658461661852602</c:v>
                  </c:pt>
                  <c:pt idx="3">
                    <c:v>4.2808132069330282</c:v>
                  </c:pt>
                  <c:pt idx="4">
                    <c:v>2.8718526461254625</c:v>
                  </c:pt>
                  <c:pt idx="5">
                    <c:v>1.666251528349793</c:v>
                  </c:pt>
                  <c:pt idx="6">
                    <c:v>4.1506000576375861</c:v>
                  </c:pt>
                  <c:pt idx="7">
                    <c:v>4.373747095688902</c:v>
                  </c:pt>
                  <c:pt idx="8">
                    <c:v>2.9943764524318714</c:v>
                  </c:pt>
                  <c:pt idx="9">
                    <c:v>0.70775710466687936</c:v>
                  </c:pt>
                  <c:pt idx="10">
                    <c:v>1.0102486486043833</c:v>
                  </c:pt>
                  <c:pt idx="11">
                    <c:v>1.739322933778416</c:v>
                  </c:pt>
                  <c:pt idx="12">
                    <c:v>1.2323729176866309</c:v>
                  </c:pt>
                  <c:pt idx="13">
                    <c:v>0.48560853713888874</c:v>
                  </c:pt>
                  <c:pt idx="14">
                    <c:v>1.2363901644952306</c:v>
                  </c:pt>
                  <c:pt idx="15">
                    <c:v>1.5152225592479125</c:v>
                  </c:pt>
                  <c:pt idx="16">
                    <c:v>2.0662706121314072</c:v>
                  </c:pt>
                  <c:pt idx="17">
                    <c:v>3.3254995228178879</c:v>
                  </c:pt>
                  <c:pt idx="18">
                    <c:v>3.9851790102437388</c:v>
                  </c:pt>
                  <c:pt idx="19">
                    <c:v>4.3837645887290666</c:v>
                  </c:pt>
                  <c:pt idx="20">
                    <c:v>2.7649563598506743</c:v>
                  </c:pt>
                  <c:pt idx="21">
                    <c:v>0</c:v>
                  </c:pt>
                </c:numCache>
              </c:numRef>
            </c:minus>
            <c:spPr>
              <a:noFill/>
              <a:ln w="9525" cap="flat" cmpd="sng" algn="ctr">
                <a:solidFill>
                  <a:schemeClr val="tx1"/>
                </a:solidFill>
                <a:round/>
              </a:ln>
              <a:effectLst/>
            </c:spPr>
          </c:errBars>
          <c:xVal>
            <c:numRef>
              <c:f>All!$M$2:$M$23</c:f>
              <c:numCache>
                <c:formatCode>General</c:formatCode>
                <c:ptCount val="22"/>
                <c:pt idx="0">
                  <c:v>50.334666334661364</c:v>
                </c:pt>
                <c:pt idx="1">
                  <c:v>48.497172808764951</c:v>
                </c:pt>
                <c:pt idx="2">
                  <c:v>43.702352091633465</c:v>
                </c:pt>
                <c:pt idx="3">
                  <c:v>39.16402440239046</c:v>
                </c:pt>
                <c:pt idx="4">
                  <c:v>33.92538097609561</c:v>
                </c:pt>
                <c:pt idx="5">
                  <c:v>33.103401394422306</c:v>
                </c:pt>
                <c:pt idx="6">
                  <c:v>30.17913994023904</c:v>
                </c:pt>
                <c:pt idx="7">
                  <c:v>25.625978087649401</c:v>
                </c:pt>
                <c:pt idx="8">
                  <c:v>20.987029382470123</c:v>
                </c:pt>
                <c:pt idx="9">
                  <c:v>17.133673306772913</c:v>
                </c:pt>
                <c:pt idx="10">
                  <c:v>16.546431274900392</c:v>
                </c:pt>
                <c:pt idx="11">
                  <c:v>16.640271414342628</c:v>
                </c:pt>
                <c:pt idx="12">
                  <c:v>15.95131922310757</c:v>
                </c:pt>
                <c:pt idx="13">
                  <c:v>15.654252988047809</c:v>
                </c:pt>
                <c:pt idx="14">
                  <c:v>15.693550796812753</c:v>
                </c:pt>
                <c:pt idx="15">
                  <c:v>15.826643426294819</c:v>
                </c:pt>
                <c:pt idx="16">
                  <c:v>15.012522410358564</c:v>
                </c:pt>
                <c:pt idx="17">
                  <c:v>14.468677290836649</c:v>
                </c:pt>
                <c:pt idx="18">
                  <c:v>15.16724103585657</c:v>
                </c:pt>
                <c:pt idx="19">
                  <c:v>15.051391500000001</c:v>
                </c:pt>
                <c:pt idx="20">
                  <c:v>15.625077215196866</c:v>
                </c:pt>
                <c:pt idx="21">
                  <c:v>13.079780303030299</c:v>
                </c:pt>
              </c:numCache>
            </c:numRef>
          </c:xVal>
          <c:yVal>
            <c:numRef>
              <c:f>All!$A$2:$A$26</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yVal>
          <c:smooth val="0"/>
          <c:extLst>
            <c:ext xmlns:c16="http://schemas.microsoft.com/office/drawing/2014/chart" uri="{C3380CC4-5D6E-409C-BE32-E72D297353CC}">
              <c16:uniqueId val="{00000001-EC43-462B-8925-95E3FA3BABB3}"/>
            </c:ext>
          </c:extLst>
        </c:ser>
        <c:dLbls>
          <c:showLegendKey val="0"/>
          <c:showVal val="0"/>
          <c:showCatName val="0"/>
          <c:showSerName val="0"/>
          <c:showPercent val="0"/>
          <c:showBubbleSize val="0"/>
        </c:dLbls>
        <c:axId val="588685128"/>
        <c:axId val="588683816"/>
        <c:extLst>
          <c:ext xmlns:c15="http://schemas.microsoft.com/office/drawing/2012/chart" uri="{02D57815-91ED-43cb-92C2-25804820EDAC}">
            <c15:filteredScatterSeries>
              <c15:ser>
                <c:idx val="0"/>
                <c:order val="0"/>
                <c:tx>
                  <c:strRef>
                    <c:extLst>
                      <c:ext uri="{02D57815-91ED-43cb-92C2-25804820EDAC}">
                        <c15:formulaRef>
                          <c15:sqref>All!$B$1</c15:sqref>
                        </c15:formulaRef>
                      </c:ext>
                    </c:extLst>
                    <c:strCache>
                      <c:ptCount val="1"/>
                      <c:pt idx="0">
                        <c:v>HCC4</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All!$B$2:$B$24</c15:sqref>
                        </c15:formulaRef>
                      </c:ext>
                    </c:extLst>
                    <c:numCache>
                      <c:formatCode>General</c:formatCode>
                      <c:ptCount val="23"/>
                      <c:pt idx="0">
                        <c:v>84.766378486055828</c:v>
                      </c:pt>
                      <c:pt idx="1">
                        <c:v>62.422533864541847</c:v>
                      </c:pt>
                      <c:pt idx="2">
                        <c:v>54.193135458167355</c:v>
                      </c:pt>
                      <c:pt idx="3">
                        <c:v>47.729396414342624</c:v>
                      </c:pt>
                      <c:pt idx="4">
                        <c:v>37.788414342629537</c:v>
                      </c:pt>
                      <c:pt idx="5">
                        <c:v>31.810866533864559</c:v>
                      </c:pt>
                      <c:pt idx="6">
                        <c:v>29.855657370517925</c:v>
                      </c:pt>
                      <c:pt idx="7">
                        <c:v>28.777049800796814</c:v>
                      </c:pt>
                      <c:pt idx="8">
                        <c:v>28.187352589641439</c:v>
                      </c:pt>
                      <c:pt idx="9">
                        <c:v>27.612450199203177</c:v>
                      </c:pt>
                      <c:pt idx="10">
                        <c:v>26.680326693227077</c:v>
                      </c:pt>
                      <c:pt idx="11">
                        <c:v>23.563816733067721</c:v>
                      </c:pt>
                      <c:pt idx="12">
                        <c:v>21.932840637450198</c:v>
                      </c:pt>
                      <c:pt idx="13">
                        <c:v>18.933665338645419</c:v>
                      </c:pt>
                      <c:pt idx="14">
                        <c:v>16.348344621513956</c:v>
                      </c:pt>
                      <c:pt idx="15">
                        <c:v>14.991332669322718</c:v>
                      </c:pt>
                      <c:pt idx="16">
                        <c:v>12.516818725099602</c:v>
                      </c:pt>
                      <c:pt idx="17">
                        <c:v>11.560031872509958</c:v>
                      </c:pt>
                      <c:pt idx="18">
                        <c:v>11.121233067729081</c:v>
                      </c:pt>
                      <c:pt idx="19">
                        <c:v>10.779121513944226</c:v>
                      </c:pt>
                      <c:pt idx="20">
                        <c:v>10.485161354581672</c:v>
                      </c:pt>
                      <c:pt idx="21">
                        <c:v>10.137543824701195</c:v>
                      </c:pt>
                      <c:pt idx="22">
                        <c:v>9.635813953488368</c:v>
                      </c:pt>
                    </c:numCache>
                  </c:numRef>
                </c:xVal>
                <c:yVal>
                  <c:numRef>
                    <c:extLst>
                      <c:ext uri="{02D57815-91ED-43cb-92C2-25804820EDAC}">
                        <c15:formulaRef>
                          <c15:sqref>All!$A$2:$A$24</c15:sqref>
                        </c15:formulaRef>
                      </c:ext>
                    </c:extLst>
                    <c:numCache>
                      <c:formatCode>General</c:formatCode>
                      <c:ptCount val="2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numCache>
                  </c:numRef>
                </c:yVal>
                <c:smooth val="0"/>
                <c:extLst>
                  <c:ext xmlns:c16="http://schemas.microsoft.com/office/drawing/2014/chart" uri="{C3380CC4-5D6E-409C-BE32-E72D297353CC}">
                    <c16:uniqueId val="{00000002-EC43-462B-8925-95E3FA3BABB3}"/>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All!$C$1</c15:sqref>
                        </c15:formulaRef>
                      </c:ext>
                    </c:extLst>
                    <c:strCache>
                      <c:ptCount val="1"/>
                      <c:pt idx="0">
                        <c:v>HCC1-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All!$C$2:$C$21</c15:sqref>
                        </c15:formulaRef>
                      </c:ext>
                    </c:extLst>
                    <c:numCache>
                      <c:formatCode>General</c:formatCode>
                      <c:ptCount val="20"/>
                      <c:pt idx="0">
                        <c:v>54.181922310756981</c:v>
                      </c:pt>
                      <c:pt idx="1">
                        <c:v>53.541976095617528</c:v>
                      </c:pt>
                      <c:pt idx="2">
                        <c:v>54.876611553784862</c:v>
                      </c:pt>
                      <c:pt idx="3">
                        <c:v>45.339135458167348</c:v>
                      </c:pt>
                      <c:pt idx="4">
                        <c:v>47.485579681274899</c:v>
                      </c:pt>
                      <c:pt idx="5">
                        <c:v>44.307071713147415</c:v>
                      </c:pt>
                      <c:pt idx="6">
                        <c:v>37.892139442231077</c:v>
                      </c:pt>
                      <c:pt idx="7">
                        <c:v>29.456007968127491</c:v>
                      </c:pt>
                      <c:pt idx="8">
                        <c:v>25.087027888446237</c:v>
                      </c:pt>
                      <c:pt idx="9">
                        <c:v>22.82949003984065</c:v>
                      </c:pt>
                      <c:pt idx="10">
                        <c:v>23.003035856573714</c:v>
                      </c:pt>
                      <c:pt idx="11">
                        <c:v>31.135450199203195</c:v>
                      </c:pt>
                      <c:pt idx="12">
                        <c:v>32.613496015936256</c:v>
                      </c:pt>
                      <c:pt idx="13">
                        <c:v>35.909856573705177</c:v>
                      </c:pt>
                      <c:pt idx="14">
                        <c:v>56.599239043824703</c:v>
                      </c:pt>
                      <c:pt idx="15">
                        <c:v>55.778057768924242</c:v>
                      </c:pt>
                      <c:pt idx="16">
                        <c:v>26.075880478087647</c:v>
                      </c:pt>
                      <c:pt idx="17">
                        <c:v>21.648854581673294</c:v>
                      </c:pt>
                      <c:pt idx="18">
                        <c:v>23.350205179282884</c:v>
                      </c:pt>
                      <c:pt idx="19">
                        <c:v>21.303993827160475</c:v>
                      </c:pt>
                    </c:numCache>
                  </c:numRef>
                </c:xVal>
                <c:yVal>
                  <c:numRef>
                    <c:extLst xmlns:c15="http://schemas.microsoft.com/office/drawing/2012/chart">
                      <c:ext xmlns:c15="http://schemas.microsoft.com/office/drawing/2012/chart" uri="{02D57815-91ED-43cb-92C2-25804820EDAC}">
                        <c15:formulaRef>
                          <c15:sqref>All!$A$2:$A$21</c15:sqref>
                        </c15:formulaRef>
                      </c:ext>
                    </c:extLst>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yVal>
                <c:smooth val="0"/>
                <c:extLst xmlns:c15="http://schemas.microsoft.com/office/drawing/2012/chart">
                  <c:ext xmlns:c16="http://schemas.microsoft.com/office/drawing/2014/chart" uri="{C3380CC4-5D6E-409C-BE32-E72D297353CC}">
                    <c16:uniqueId val="{00000003-EC43-462B-8925-95E3FA3BABB3}"/>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All!$D$1</c15:sqref>
                        </c15:formulaRef>
                      </c:ext>
                    </c:extLst>
                    <c:strCache>
                      <c:ptCount val="1"/>
                      <c:pt idx="0">
                        <c:v>HCCG3</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All!$D$2:$D$23</c15:sqref>
                        </c15:formulaRef>
                      </c:ext>
                    </c:extLst>
                    <c:numCache>
                      <c:formatCode>General</c:formatCode>
                      <c:ptCount val="22"/>
                      <c:pt idx="0">
                        <c:v>61.697814741035906</c:v>
                      </c:pt>
                      <c:pt idx="1">
                        <c:v>57.646404382470138</c:v>
                      </c:pt>
                      <c:pt idx="2">
                        <c:v>59.200075697211162</c:v>
                      </c:pt>
                      <c:pt idx="3">
                        <c:v>61.369587649402405</c:v>
                      </c:pt>
                      <c:pt idx="4">
                        <c:v>60.75883067729086</c:v>
                      </c:pt>
                      <c:pt idx="5">
                        <c:v>55.865930278884441</c:v>
                      </c:pt>
                      <c:pt idx="6">
                        <c:v>46.677276892430321</c:v>
                      </c:pt>
                      <c:pt idx="7">
                        <c:v>53.433535856573741</c:v>
                      </c:pt>
                      <c:pt idx="8">
                        <c:v>46.486609561752999</c:v>
                      </c:pt>
                      <c:pt idx="9">
                        <c:v>37.632591633466163</c:v>
                      </c:pt>
                      <c:pt idx="10">
                        <c:v>29.12917928286851</c:v>
                      </c:pt>
                      <c:pt idx="11">
                        <c:v>28.567442231075688</c:v>
                      </c:pt>
                      <c:pt idx="12">
                        <c:v>28.243350597609563</c:v>
                      </c:pt>
                      <c:pt idx="13">
                        <c:v>24.823061752988043</c:v>
                      </c:pt>
                      <c:pt idx="14">
                        <c:v>20.275525896414344</c:v>
                      </c:pt>
                      <c:pt idx="15">
                        <c:v>15.539438247011955</c:v>
                      </c:pt>
                      <c:pt idx="16">
                        <c:v>17.692241035856586</c:v>
                      </c:pt>
                      <c:pt idx="17">
                        <c:v>19.718432270916342</c:v>
                      </c:pt>
                      <c:pt idx="18">
                        <c:v>18.997284860557766</c:v>
                      </c:pt>
                      <c:pt idx="19">
                        <c:v>20.118812000000002</c:v>
                      </c:pt>
                      <c:pt idx="20">
                        <c:v>19.742990039840631</c:v>
                      </c:pt>
                      <c:pt idx="21">
                        <c:v>17.494106870229007</c:v>
                      </c:pt>
                    </c:numCache>
                  </c:numRef>
                </c:xVal>
                <c:yVal>
                  <c:numRef>
                    <c:extLst xmlns:c15="http://schemas.microsoft.com/office/drawing/2012/chart">
                      <c:ext xmlns:c15="http://schemas.microsoft.com/office/drawing/2012/chart" uri="{02D57815-91ED-43cb-92C2-25804820EDAC}">
                        <c15:formulaRef>
                          <c15:sqref>All!$A$2:$A$23</c15:sqref>
                        </c15:formulaRef>
                      </c:ext>
                    </c:extLst>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yVal>
                <c:smooth val="0"/>
                <c:extLst xmlns:c15="http://schemas.microsoft.com/office/drawing/2012/chart">
                  <c:ext xmlns:c16="http://schemas.microsoft.com/office/drawing/2014/chart" uri="{C3380CC4-5D6E-409C-BE32-E72D297353CC}">
                    <c16:uniqueId val="{00000004-EC43-462B-8925-95E3FA3BABB3}"/>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All!$E$1</c15:sqref>
                        </c15:formulaRef>
                      </c:ext>
                    </c:extLst>
                    <c:strCache>
                      <c:ptCount val="1"/>
                      <c:pt idx="0">
                        <c:v>HCC2</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All!$E$2:$E$23</c15:sqref>
                        </c15:formulaRef>
                      </c:ext>
                    </c:extLst>
                    <c:numCache>
                      <c:formatCode>General</c:formatCode>
                      <c:ptCount val="22"/>
                      <c:pt idx="0">
                        <c:v>59.906155378486055</c:v>
                      </c:pt>
                      <c:pt idx="1">
                        <c:v>64.528754980079725</c:v>
                      </c:pt>
                      <c:pt idx="2">
                        <c:v>55.81074900398405</c:v>
                      </c:pt>
                      <c:pt idx="3">
                        <c:v>49.903553784860613</c:v>
                      </c:pt>
                      <c:pt idx="4">
                        <c:v>36.562629482071728</c:v>
                      </c:pt>
                      <c:pt idx="5">
                        <c:v>30.395185258964119</c:v>
                      </c:pt>
                      <c:pt idx="6">
                        <c:v>31.57749999999999</c:v>
                      </c:pt>
                      <c:pt idx="7">
                        <c:v>34.7725717131474</c:v>
                      </c:pt>
                      <c:pt idx="8">
                        <c:v>32.664300796812739</c:v>
                      </c:pt>
                      <c:pt idx="9">
                        <c:v>32.563571713147418</c:v>
                      </c:pt>
                      <c:pt idx="10">
                        <c:v>22.927360557768942</c:v>
                      </c:pt>
                      <c:pt idx="11">
                        <c:v>24.332671314741017</c:v>
                      </c:pt>
                      <c:pt idx="12">
                        <c:v>17.81213346613546</c:v>
                      </c:pt>
                      <c:pt idx="13">
                        <c:v>16.802013944223095</c:v>
                      </c:pt>
                      <c:pt idx="14">
                        <c:v>14.649529880478095</c:v>
                      </c:pt>
                      <c:pt idx="15">
                        <c:v>10.125936254980077</c:v>
                      </c:pt>
                      <c:pt idx="16">
                        <c:v>10.718527888446216</c:v>
                      </c:pt>
                      <c:pt idx="17">
                        <c:v>13.373641434262952</c:v>
                      </c:pt>
                      <c:pt idx="18">
                        <c:v>16.713021912350591</c:v>
                      </c:pt>
                      <c:pt idx="19">
                        <c:v>19.154826</c:v>
                      </c:pt>
                      <c:pt idx="20">
                        <c:v>17.096352589641423</c:v>
                      </c:pt>
                      <c:pt idx="21">
                        <c:v>18.054628787878787</c:v>
                      </c:pt>
                    </c:numCache>
                  </c:numRef>
                </c:xVal>
                <c:yVal>
                  <c:numRef>
                    <c:extLst xmlns:c15="http://schemas.microsoft.com/office/drawing/2012/chart">
                      <c:ext xmlns:c15="http://schemas.microsoft.com/office/drawing/2012/chart" uri="{02D57815-91ED-43cb-92C2-25804820EDAC}">
                        <c15:formulaRef>
                          <c15:sqref>All!$A$2:$A$23</c15:sqref>
                        </c15:formulaRef>
                      </c:ext>
                    </c:extLst>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yVal>
                <c:smooth val="0"/>
                <c:extLst xmlns:c15="http://schemas.microsoft.com/office/drawing/2012/chart">
                  <c:ext xmlns:c16="http://schemas.microsoft.com/office/drawing/2014/chart" uri="{C3380CC4-5D6E-409C-BE32-E72D297353CC}">
                    <c16:uniqueId val="{00000005-EC43-462B-8925-95E3FA3BABB3}"/>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All!$G$1</c15:sqref>
                        </c15:formulaRef>
                      </c:ext>
                    </c:extLst>
                    <c:strCache>
                      <c:ptCount val="1"/>
                      <c:pt idx="0">
                        <c:v>HS1</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All!$G$2:$G$22</c15:sqref>
                        </c15:formulaRef>
                      </c:ext>
                    </c:extLst>
                    <c:numCache>
                      <c:formatCode>General</c:formatCode>
                      <c:ptCount val="21"/>
                      <c:pt idx="0">
                        <c:v>50.414031872509995</c:v>
                      </c:pt>
                      <c:pt idx="1">
                        <c:v>48.729621513944203</c:v>
                      </c:pt>
                      <c:pt idx="2">
                        <c:v>56.21100398406373</c:v>
                      </c:pt>
                      <c:pt idx="3">
                        <c:v>38.594683266932286</c:v>
                      </c:pt>
                      <c:pt idx="4">
                        <c:v>29.276990039840637</c:v>
                      </c:pt>
                      <c:pt idx="5">
                        <c:v>32.044998007968125</c:v>
                      </c:pt>
                      <c:pt idx="6">
                        <c:v>28.003683266932256</c:v>
                      </c:pt>
                      <c:pt idx="7">
                        <c:v>33.143223107569717</c:v>
                      </c:pt>
                      <c:pt idx="8">
                        <c:v>28.729934262948216</c:v>
                      </c:pt>
                      <c:pt idx="9">
                        <c:v>17.775735059760965</c:v>
                      </c:pt>
                      <c:pt idx="10">
                        <c:v>16.026868525896415</c:v>
                      </c:pt>
                      <c:pt idx="11">
                        <c:v>17.778499999999998</c:v>
                      </c:pt>
                      <c:pt idx="12">
                        <c:v>17.147772908366534</c:v>
                      </c:pt>
                      <c:pt idx="13">
                        <c:v>15.315573705179281</c:v>
                      </c:pt>
                      <c:pt idx="14">
                        <c:v>18.800500000000003</c:v>
                      </c:pt>
                      <c:pt idx="15">
                        <c:v>19.502292828685267</c:v>
                      </c:pt>
                      <c:pt idx="16">
                        <c:v>17.584982071713146</c:v>
                      </c:pt>
                      <c:pt idx="17">
                        <c:v>20.281376494023899</c:v>
                      </c:pt>
                      <c:pt idx="18">
                        <c:v>18.979398406374493</c:v>
                      </c:pt>
                      <c:pt idx="19">
                        <c:v>17.878471999999999</c:v>
                      </c:pt>
                      <c:pt idx="20">
                        <c:v>22.011872727272731</c:v>
                      </c:pt>
                    </c:numCache>
                  </c:numRef>
                </c:xVal>
                <c:yVal>
                  <c:numRef>
                    <c:extLst xmlns:c15="http://schemas.microsoft.com/office/drawing/2012/chart">
                      <c:ext xmlns:c15="http://schemas.microsoft.com/office/drawing/2012/chart" uri="{02D57815-91ED-43cb-92C2-25804820EDAC}">
                        <c15:formulaRef>
                          <c15:sqref>All!$A$2:$A$22</c15:sqref>
                        </c15:formulaRef>
                      </c:ext>
                    </c:extLst>
                    <c:numCache>
                      <c:formatCode>General</c:formatCode>
                      <c:ptCount val="2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numCache>
                  </c:numRef>
                </c:yVal>
                <c:smooth val="0"/>
                <c:extLst xmlns:c15="http://schemas.microsoft.com/office/drawing/2012/chart">
                  <c:ext xmlns:c16="http://schemas.microsoft.com/office/drawing/2014/chart" uri="{C3380CC4-5D6E-409C-BE32-E72D297353CC}">
                    <c16:uniqueId val="{00000006-EC43-462B-8925-95E3FA3BABB3}"/>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All!$H$1</c15:sqref>
                        </c15:formulaRef>
                      </c:ext>
                    </c:extLst>
                    <c:strCache>
                      <c:ptCount val="1"/>
                      <c:pt idx="0">
                        <c:v>HS3</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All!$I$2:$I$22</c15:sqref>
                        </c15:formulaRef>
                      </c:ext>
                    </c:extLst>
                    <c:numCache>
                      <c:formatCode>General</c:formatCode>
                      <c:ptCount val="21"/>
                      <c:pt idx="0">
                        <c:v>60.328454183266913</c:v>
                      </c:pt>
                      <c:pt idx="1">
                        <c:v>49.394249003984065</c:v>
                      </c:pt>
                      <c:pt idx="2">
                        <c:v>46.975673306772926</c:v>
                      </c:pt>
                      <c:pt idx="3">
                        <c:v>42.58914143426297</c:v>
                      </c:pt>
                      <c:pt idx="4">
                        <c:v>34.609934262948201</c:v>
                      </c:pt>
                      <c:pt idx="5">
                        <c:v>33.995083665338662</c:v>
                      </c:pt>
                      <c:pt idx="6">
                        <c:v>34.014201195219115</c:v>
                      </c:pt>
                      <c:pt idx="7">
                        <c:v>22.924776892430302</c:v>
                      </c:pt>
                      <c:pt idx="8">
                        <c:v>18.044677290836649</c:v>
                      </c:pt>
                      <c:pt idx="9">
                        <c:v>15.255657370517925</c:v>
                      </c:pt>
                      <c:pt idx="10">
                        <c:v>17.993747011952191</c:v>
                      </c:pt>
                      <c:pt idx="11">
                        <c:v>16.075061752988042</c:v>
                      </c:pt>
                      <c:pt idx="12">
                        <c:v>12.517045816733056</c:v>
                      </c:pt>
                      <c:pt idx="13">
                        <c:v>17.007123505976089</c:v>
                      </c:pt>
                      <c:pt idx="14">
                        <c:v>16.544199203187254</c:v>
                      </c:pt>
                      <c:pt idx="15">
                        <c:v>15.396920318725089</c:v>
                      </c:pt>
                      <c:pt idx="16">
                        <c:v>14.573509960159363</c:v>
                      </c:pt>
                      <c:pt idx="17">
                        <c:v>10.202021912350597</c:v>
                      </c:pt>
                      <c:pt idx="18">
                        <c:v>8.8589322709163287</c:v>
                      </c:pt>
                      <c:pt idx="19">
                        <c:v>8.1455040000000007</c:v>
                      </c:pt>
                      <c:pt idx="20">
                        <c:v>8.5112848605577671</c:v>
                      </c:pt>
                    </c:numCache>
                  </c:numRef>
                </c:xVal>
                <c:yVal>
                  <c:numRef>
                    <c:extLst xmlns:c15="http://schemas.microsoft.com/office/drawing/2012/chart">
                      <c:ext xmlns:c15="http://schemas.microsoft.com/office/drawing/2012/chart" uri="{02D57815-91ED-43cb-92C2-25804820EDAC}">
                        <c15:formulaRef>
                          <c15:sqref>All!$A$2:$A$22</c15:sqref>
                        </c15:formulaRef>
                      </c:ext>
                    </c:extLst>
                    <c:numCache>
                      <c:formatCode>General</c:formatCode>
                      <c:ptCount val="2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numCache>
                  </c:numRef>
                </c:yVal>
                <c:smooth val="0"/>
                <c:extLst xmlns:c15="http://schemas.microsoft.com/office/drawing/2012/chart">
                  <c:ext xmlns:c16="http://schemas.microsoft.com/office/drawing/2014/chart" uri="{C3380CC4-5D6E-409C-BE32-E72D297353CC}">
                    <c16:uniqueId val="{00000007-EC43-462B-8925-95E3FA3BABB3}"/>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All!$I$1</c15:sqref>
                        </c15:formulaRef>
                      </c:ext>
                    </c:extLst>
                    <c:strCache>
                      <c:ptCount val="1"/>
                      <c:pt idx="0">
                        <c:v>HS2</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All!$I$2:$I$21</c15:sqref>
                        </c15:formulaRef>
                      </c:ext>
                    </c:extLst>
                    <c:numCache>
                      <c:formatCode>General</c:formatCode>
                      <c:ptCount val="20"/>
                      <c:pt idx="0">
                        <c:v>60.328454183266913</c:v>
                      </c:pt>
                      <c:pt idx="1">
                        <c:v>49.394249003984065</c:v>
                      </c:pt>
                      <c:pt idx="2">
                        <c:v>46.975673306772926</c:v>
                      </c:pt>
                      <c:pt idx="3">
                        <c:v>42.58914143426297</c:v>
                      </c:pt>
                      <c:pt idx="4">
                        <c:v>34.609934262948201</c:v>
                      </c:pt>
                      <c:pt idx="5">
                        <c:v>33.995083665338662</c:v>
                      </c:pt>
                      <c:pt idx="6">
                        <c:v>34.014201195219115</c:v>
                      </c:pt>
                      <c:pt idx="7">
                        <c:v>22.924776892430302</c:v>
                      </c:pt>
                      <c:pt idx="8">
                        <c:v>18.044677290836649</c:v>
                      </c:pt>
                      <c:pt idx="9">
                        <c:v>15.255657370517925</c:v>
                      </c:pt>
                      <c:pt idx="10">
                        <c:v>17.993747011952191</c:v>
                      </c:pt>
                      <c:pt idx="11">
                        <c:v>16.075061752988042</c:v>
                      </c:pt>
                      <c:pt idx="12">
                        <c:v>12.517045816733056</c:v>
                      </c:pt>
                      <c:pt idx="13">
                        <c:v>17.007123505976089</c:v>
                      </c:pt>
                      <c:pt idx="14">
                        <c:v>16.544199203187254</c:v>
                      </c:pt>
                      <c:pt idx="15">
                        <c:v>15.396920318725089</c:v>
                      </c:pt>
                      <c:pt idx="16">
                        <c:v>14.573509960159363</c:v>
                      </c:pt>
                      <c:pt idx="17">
                        <c:v>10.202021912350597</c:v>
                      </c:pt>
                      <c:pt idx="18">
                        <c:v>8.8589322709163287</c:v>
                      </c:pt>
                      <c:pt idx="19">
                        <c:v>8.1455040000000007</c:v>
                      </c:pt>
                    </c:numCache>
                  </c:numRef>
                </c:xVal>
                <c:yVal>
                  <c:numRef>
                    <c:extLst xmlns:c15="http://schemas.microsoft.com/office/drawing/2012/chart">
                      <c:ext xmlns:c15="http://schemas.microsoft.com/office/drawing/2012/chart" uri="{02D57815-91ED-43cb-92C2-25804820EDAC}">
                        <c15:formulaRef>
                          <c15:sqref>All!$A$2:$A$22</c15:sqref>
                        </c15:formulaRef>
                      </c:ext>
                    </c:extLst>
                    <c:numCache>
                      <c:formatCode>General</c:formatCode>
                      <c:ptCount val="2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numCache>
                  </c:numRef>
                </c:yVal>
                <c:smooth val="0"/>
                <c:extLst xmlns:c15="http://schemas.microsoft.com/office/drawing/2012/chart">
                  <c:ext xmlns:c16="http://schemas.microsoft.com/office/drawing/2014/chart" uri="{C3380CC4-5D6E-409C-BE32-E72D297353CC}">
                    <c16:uniqueId val="{00000008-EC43-462B-8925-95E3FA3BABB3}"/>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All!$J$1</c15:sqref>
                        </c15:formulaRef>
                      </c:ext>
                    </c:extLst>
                    <c:strCache>
                      <c:ptCount val="1"/>
                      <c:pt idx="0">
                        <c:v>HS4</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All!$J$2:$J$23</c15:sqref>
                        </c15:formulaRef>
                      </c:ext>
                    </c:extLst>
                    <c:numCache>
                      <c:formatCode>General</c:formatCode>
                      <c:ptCount val="22"/>
                      <c:pt idx="0">
                        <c:v>47.106685258964148</c:v>
                      </c:pt>
                      <c:pt idx="1">
                        <c:v>54.886687250996026</c:v>
                      </c:pt>
                      <c:pt idx="2">
                        <c:v>37.260364541832665</c:v>
                      </c:pt>
                      <c:pt idx="3">
                        <c:v>47.829972111553808</c:v>
                      </c:pt>
                      <c:pt idx="4">
                        <c:v>41.782599601593617</c:v>
                      </c:pt>
                      <c:pt idx="5">
                        <c:v>37.148296812748995</c:v>
                      </c:pt>
                      <c:pt idx="6">
                        <c:v>38.990715139442237</c:v>
                      </c:pt>
                      <c:pt idx="7">
                        <c:v>31.997288844621497</c:v>
                      </c:pt>
                      <c:pt idx="8">
                        <c:v>22.292344621513948</c:v>
                      </c:pt>
                      <c:pt idx="9">
                        <c:v>18.560372509960164</c:v>
                      </c:pt>
                      <c:pt idx="10">
                        <c:v>18.256513944223094</c:v>
                      </c:pt>
                      <c:pt idx="11">
                        <c:v>20.508501992031878</c:v>
                      </c:pt>
                      <c:pt idx="12">
                        <c:v>18.187203187251008</c:v>
                      </c:pt>
                      <c:pt idx="13">
                        <c:v>15.577583665338645</c:v>
                      </c:pt>
                      <c:pt idx="14">
                        <c:v>13.45407768924302</c:v>
                      </c:pt>
                      <c:pt idx="15">
                        <c:v>16.275842629482071</c:v>
                      </c:pt>
                      <c:pt idx="16">
                        <c:v>18.536420318725096</c:v>
                      </c:pt>
                      <c:pt idx="17">
                        <c:v>20.001225099601577</c:v>
                      </c:pt>
                      <c:pt idx="18">
                        <c:v>24.574272908366535</c:v>
                      </c:pt>
                      <c:pt idx="19">
                        <c:v>26.217862000000007</c:v>
                      </c:pt>
                      <c:pt idx="20">
                        <c:v>15.790657370517939</c:v>
                      </c:pt>
                      <c:pt idx="21">
                        <c:v>13.079780303030299</c:v>
                      </c:pt>
                    </c:numCache>
                  </c:numRef>
                </c:xVal>
                <c:yVal>
                  <c:numRef>
                    <c:extLst xmlns:c15="http://schemas.microsoft.com/office/drawing/2012/chart">
                      <c:ext xmlns:c15="http://schemas.microsoft.com/office/drawing/2012/chart" uri="{02D57815-91ED-43cb-92C2-25804820EDAC}">
                        <c15:formulaRef>
                          <c15:sqref>All!$A$2:$A$23</c15:sqref>
                        </c15:formulaRef>
                      </c:ext>
                    </c:extLst>
                    <c:numCache>
                      <c:formatCode>General</c:formatCode>
                      <c:ptCount val="2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numCache>
                  </c:numRef>
                </c:yVal>
                <c:smooth val="0"/>
                <c:extLst xmlns:c15="http://schemas.microsoft.com/office/drawing/2012/chart">
                  <c:ext xmlns:c16="http://schemas.microsoft.com/office/drawing/2014/chart" uri="{C3380CC4-5D6E-409C-BE32-E72D297353CC}">
                    <c16:uniqueId val="{00000009-EC43-462B-8925-95E3FA3BABB3}"/>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All!$F$1</c15:sqref>
                        </c15:formulaRef>
                      </c:ext>
                    </c:extLst>
                    <c:strCache>
                      <c:ptCount val="1"/>
                      <c:pt idx="0">
                        <c:v>HCC3</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All!$F$2:$F$17</c15:sqref>
                        </c15:formulaRef>
                      </c:ext>
                    </c:extLst>
                    <c:numCache>
                      <c:formatCode>General</c:formatCode>
                      <c:ptCount val="16"/>
                      <c:pt idx="0">
                        <c:v>49.531840637450195</c:v>
                      </c:pt>
                      <c:pt idx="1">
                        <c:v>42.244444223107571</c:v>
                      </c:pt>
                      <c:pt idx="2">
                        <c:v>42.600613545816756</c:v>
                      </c:pt>
                      <c:pt idx="3">
                        <c:v>36.872906374501994</c:v>
                      </c:pt>
                      <c:pt idx="4">
                        <c:v>26.678394422310781</c:v>
                      </c:pt>
                      <c:pt idx="5">
                        <c:v>24.178988047808765</c:v>
                      </c:pt>
                      <c:pt idx="6">
                        <c:v>26.607922310756958</c:v>
                      </c:pt>
                      <c:pt idx="7">
                        <c:v>25.222946215139437</c:v>
                      </c:pt>
                      <c:pt idx="8">
                        <c:v>28.865862549800806</c:v>
                      </c:pt>
                      <c:pt idx="9">
                        <c:v>26.501858565737042</c:v>
                      </c:pt>
                      <c:pt idx="10">
                        <c:v>28.058412350597603</c:v>
                      </c:pt>
                      <c:pt idx="11">
                        <c:v>25.37773904382469</c:v>
                      </c:pt>
                      <c:pt idx="12">
                        <c:v>23.824133466135468</c:v>
                      </c:pt>
                      <c:pt idx="13">
                        <c:v>25.723505976095623</c:v>
                      </c:pt>
                      <c:pt idx="14">
                        <c:v>27.783826693227102</c:v>
                      </c:pt>
                      <c:pt idx="15">
                        <c:v>32.050073529411762</c:v>
                      </c:pt>
                    </c:numCache>
                  </c:numRef>
                </c:xVal>
                <c:yVal>
                  <c:numRef>
                    <c:extLst xmlns:c15="http://schemas.microsoft.com/office/drawing/2012/chart">
                      <c:ext xmlns:c15="http://schemas.microsoft.com/office/drawing/2012/chart" uri="{02D57815-91ED-43cb-92C2-25804820EDAC}">
                        <c15:formulaRef>
                          <c15:sqref>All!$A$2:$A$22</c15:sqref>
                        </c15:formulaRef>
                      </c:ext>
                    </c:extLst>
                    <c:numCache>
                      <c:formatCode>General</c:formatCode>
                      <c:ptCount val="2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numCache>
                  </c:numRef>
                </c:yVal>
                <c:smooth val="0"/>
                <c:extLst xmlns:c15="http://schemas.microsoft.com/office/drawing/2012/chart">
                  <c:ext xmlns:c16="http://schemas.microsoft.com/office/drawing/2014/chart" uri="{C3380CC4-5D6E-409C-BE32-E72D297353CC}">
                    <c16:uniqueId val="{0000000A-EC43-462B-8925-95E3FA3BABB3}"/>
                  </c:ext>
                </c:extLst>
              </c15:ser>
            </c15:filteredScatterSeries>
          </c:ext>
        </c:extLst>
      </c:scatterChart>
      <c:valAx>
        <c:axId val="588685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Porosity (%)</a:t>
                </a:r>
              </a:p>
            </c:rich>
          </c:tx>
          <c:layout>
            <c:manualLayout>
              <c:xMode val="edge"/>
              <c:yMode val="edge"/>
              <c:x val="0.44975456485205534"/>
              <c:y val="1.328609846440553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t" anchorCtr="0"/>
          <a:lstStyle/>
          <a:p>
            <a:pPr>
              <a:defRPr sz="900" b="0" i="0" u="none" strike="noStrike" kern="1200" baseline="0">
                <a:solidFill>
                  <a:schemeClr val="tx1"/>
                </a:solidFill>
                <a:latin typeface="+mn-lt"/>
                <a:ea typeface="+mn-ea"/>
                <a:cs typeface="+mn-cs"/>
              </a:defRPr>
            </a:pPr>
            <a:endParaRPr lang="en-US"/>
          </a:p>
        </c:txPr>
        <c:crossAx val="588683816"/>
        <c:crosses val="autoZero"/>
        <c:crossBetween val="midCat"/>
      </c:valAx>
      <c:valAx>
        <c:axId val="588683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Depth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86851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Oil radish grazed</c:v>
          </c:tx>
          <c:spPr>
            <a:pattFill prst="ltUpDiag">
              <a:fgClr>
                <a:sysClr val="window" lastClr="FFFFFF">
                  <a:lumMod val="50000"/>
                </a:sysClr>
              </a:fgClr>
              <a:bgClr>
                <a:sysClr val="window" lastClr="FFFFFF"/>
              </a:bgClr>
            </a:pattFill>
            <a:ln>
              <a:solidFill>
                <a:schemeClr val="tx1"/>
              </a:solidFill>
            </a:ln>
            <a:effectLst/>
          </c:spPr>
          <c:invertIfNegative val="0"/>
          <c:errBars>
            <c:errBarType val="both"/>
            <c:errValType val="cust"/>
            <c:noEndCap val="0"/>
            <c:plus>
              <c:numRef>
                <c:f>Sheet1!$D$102</c:f>
                <c:numCache>
                  <c:formatCode>General</c:formatCode>
                  <c:ptCount val="1"/>
                  <c:pt idx="0">
                    <c:v>1.2554956641103983</c:v>
                  </c:pt>
                </c:numCache>
              </c:numRef>
            </c:plus>
            <c:minus>
              <c:numRef>
                <c:f>Sheet1!$D$102</c:f>
                <c:numCache>
                  <c:formatCode>General</c:formatCode>
                  <c:ptCount val="1"/>
                  <c:pt idx="0">
                    <c:v>1.2554956641103983</c:v>
                  </c:pt>
                </c:numCache>
              </c:numRef>
            </c:minus>
            <c:spPr>
              <a:noFill/>
              <a:ln w="9525" cap="flat" cmpd="sng" algn="ctr">
                <a:solidFill>
                  <a:sysClr val="windowText" lastClr="000000"/>
                </a:solidFill>
                <a:round/>
              </a:ln>
              <a:effectLst/>
            </c:spPr>
          </c:errBars>
          <c:cat>
            <c:numRef>
              <c:f>Sheet1!$N$150</c:f>
              <c:numCache>
                <c:formatCode>General</c:formatCode>
                <c:ptCount val="1"/>
              </c:numCache>
            </c:numRef>
          </c:cat>
          <c:val>
            <c:numRef>
              <c:f>Sheet1!$J$138</c:f>
              <c:numCache>
                <c:formatCode>General</c:formatCode>
                <c:ptCount val="1"/>
                <c:pt idx="0">
                  <c:v>15.162539999999998</c:v>
                </c:pt>
              </c:numCache>
            </c:numRef>
          </c:val>
          <c:extLst>
            <c:ext xmlns:c16="http://schemas.microsoft.com/office/drawing/2014/chart" uri="{C3380CC4-5D6E-409C-BE32-E72D297353CC}">
              <c16:uniqueId val="{00000000-F9A0-4483-9B48-FAE1723D7DD0}"/>
            </c:ext>
          </c:extLst>
        </c:ser>
        <c:ser>
          <c:idx val="1"/>
          <c:order val="1"/>
          <c:tx>
            <c:v>Oil radish ungrazed</c:v>
          </c:tx>
          <c:spPr>
            <a:pattFill prst="pct50">
              <a:fgClr>
                <a:sysClr val="window" lastClr="FFFFFF">
                  <a:lumMod val="50000"/>
                </a:sysClr>
              </a:fgClr>
              <a:bgClr>
                <a:sysClr val="window" lastClr="FFFFFF"/>
              </a:bgClr>
            </a:pattFill>
            <a:ln>
              <a:solidFill>
                <a:sysClr val="windowText" lastClr="000000"/>
              </a:solidFill>
            </a:ln>
            <a:effectLst/>
          </c:spPr>
          <c:invertIfNegative val="0"/>
          <c:errBars>
            <c:errBarType val="both"/>
            <c:errValType val="cust"/>
            <c:noEndCap val="0"/>
            <c:plus>
              <c:numRef>
                <c:f>Sheet1!$E$102</c:f>
                <c:numCache>
                  <c:formatCode>General</c:formatCode>
                  <c:ptCount val="1"/>
                  <c:pt idx="0">
                    <c:v>0.88918146412866084</c:v>
                  </c:pt>
                </c:numCache>
              </c:numRef>
            </c:plus>
            <c:minus>
              <c:numRef>
                <c:f>Sheet1!$E$102</c:f>
                <c:numCache>
                  <c:formatCode>General</c:formatCode>
                  <c:ptCount val="1"/>
                  <c:pt idx="0">
                    <c:v>0.88918146412866084</c:v>
                  </c:pt>
                </c:numCache>
              </c:numRef>
            </c:minus>
            <c:spPr>
              <a:noFill/>
              <a:ln w="9525" cap="flat" cmpd="sng" algn="ctr">
                <a:solidFill>
                  <a:sysClr val="windowText" lastClr="000000"/>
                </a:solidFill>
                <a:round/>
              </a:ln>
              <a:effectLst/>
            </c:spPr>
          </c:errBars>
          <c:cat>
            <c:numRef>
              <c:f>Sheet1!$N$150</c:f>
              <c:numCache>
                <c:formatCode>General</c:formatCode>
                <c:ptCount val="1"/>
              </c:numCache>
            </c:numRef>
          </c:cat>
          <c:val>
            <c:numRef>
              <c:f>Sheet1!$N$138</c:f>
              <c:numCache>
                <c:formatCode>General</c:formatCode>
                <c:ptCount val="1"/>
                <c:pt idx="0">
                  <c:v>16.15652</c:v>
                </c:pt>
              </c:numCache>
            </c:numRef>
          </c:val>
          <c:extLst>
            <c:ext xmlns:c16="http://schemas.microsoft.com/office/drawing/2014/chart" uri="{C3380CC4-5D6E-409C-BE32-E72D297353CC}">
              <c16:uniqueId val="{00000001-F9A0-4483-9B48-FAE1723D7DD0}"/>
            </c:ext>
          </c:extLst>
        </c:ser>
        <c:ser>
          <c:idx val="2"/>
          <c:order val="2"/>
          <c:tx>
            <c:v>Stubble</c:v>
          </c:tx>
          <c:spPr>
            <a:pattFill prst="pct5">
              <a:fgClr>
                <a:sysClr val="window" lastClr="FFFFFF">
                  <a:lumMod val="50000"/>
                </a:sysClr>
              </a:fgClr>
              <a:bgClr>
                <a:sysClr val="window" lastClr="FFFFFF"/>
              </a:bgClr>
            </a:pattFill>
            <a:ln>
              <a:solidFill>
                <a:sysClr val="windowText" lastClr="000000"/>
              </a:solidFill>
            </a:ln>
            <a:effectLst/>
          </c:spPr>
          <c:invertIfNegative val="0"/>
          <c:errBars>
            <c:errBarType val="both"/>
            <c:errValType val="cust"/>
            <c:noEndCap val="0"/>
            <c:plus>
              <c:numRef>
                <c:f>Sheet1!$F$102</c:f>
                <c:numCache>
                  <c:formatCode>General</c:formatCode>
                  <c:ptCount val="1"/>
                  <c:pt idx="0">
                    <c:v>0.45056664046509237</c:v>
                  </c:pt>
                </c:numCache>
              </c:numRef>
            </c:plus>
            <c:minus>
              <c:numRef>
                <c:f>Sheet1!$F$102</c:f>
                <c:numCache>
                  <c:formatCode>General</c:formatCode>
                  <c:ptCount val="1"/>
                  <c:pt idx="0">
                    <c:v>0.45056664046509237</c:v>
                  </c:pt>
                </c:numCache>
              </c:numRef>
            </c:minus>
            <c:spPr>
              <a:noFill/>
              <a:ln w="9525" cap="flat" cmpd="sng" algn="ctr">
                <a:solidFill>
                  <a:sysClr val="windowText" lastClr="000000"/>
                </a:solidFill>
                <a:round/>
              </a:ln>
              <a:effectLst/>
            </c:spPr>
          </c:errBars>
          <c:cat>
            <c:numRef>
              <c:f>Sheet1!$N$150</c:f>
              <c:numCache>
                <c:formatCode>General</c:formatCode>
                <c:ptCount val="1"/>
              </c:numCache>
            </c:numRef>
          </c:cat>
          <c:val>
            <c:numRef>
              <c:f>Sheet1!$O$138</c:f>
              <c:numCache>
                <c:formatCode>General</c:formatCode>
                <c:ptCount val="1"/>
                <c:pt idx="0">
                  <c:v>13.658250000000001</c:v>
                </c:pt>
              </c:numCache>
            </c:numRef>
          </c:val>
          <c:extLst>
            <c:ext xmlns:c16="http://schemas.microsoft.com/office/drawing/2014/chart" uri="{C3380CC4-5D6E-409C-BE32-E72D297353CC}">
              <c16:uniqueId val="{00000002-F9A0-4483-9B48-FAE1723D7DD0}"/>
            </c:ext>
          </c:extLst>
        </c:ser>
        <c:dLbls>
          <c:showLegendKey val="0"/>
          <c:showVal val="0"/>
          <c:showCatName val="0"/>
          <c:showSerName val="0"/>
          <c:showPercent val="0"/>
          <c:showBubbleSize val="0"/>
        </c:dLbls>
        <c:gapWidth val="219"/>
        <c:overlap val="-27"/>
        <c:axId val="577502000"/>
        <c:axId val="577500032"/>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ugar</a:t>
                </a:r>
                <a:r>
                  <a:rPr lang="en-GB" baseline="0"/>
                  <a:t> yield (t ha</a:t>
                </a:r>
                <a:r>
                  <a:rPr lang="en-GB" baseline="30000"/>
                  <a:t>-1</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anopy cover combined'!$B$24</c:f>
              <c:strCache>
                <c:ptCount val="1"/>
                <c:pt idx="0">
                  <c:v>Tillage radish</c:v>
                </c:pt>
              </c:strCache>
            </c:strRef>
          </c:tx>
          <c:spPr>
            <a:ln w="19050" cap="rnd">
              <a:solidFill>
                <a:schemeClr val="tx1">
                  <a:lumMod val="75000"/>
                  <a:lumOff val="25000"/>
                </a:schemeClr>
              </a:solidFill>
              <a:prstDash val="lgDash"/>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xVal>
            <c:numRef>
              <c:f>'Canopy cover combined'!$C$23:$H$23</c:f>
              <c:numCache>
                <c:formatCode>General</c:formatCode>
                <c:ptCount val="6"/>
                <c:pt idx="0">
                  <c:v>38</c:v>
                </c:pt>
                <c:pt idx="1">
                  <c:v>65</c:v>
                </c:pt>
                <c:pt idx="2">
                  <c:v>70</c:v>
                </c:pt>
                <c:pt idx="3">
                  <c:v>77</c:v>
                </c:pt>
                <c:pt idx="4">
                  <c:v>104</c:v>
                </c:pt>
                <c:pt idx="5">
                  <c:v>148</c:v>
                </c:pt>
              </c:numCache>
            </c:numRef>
          </c:xVal>
          <c:yVal>
            <c:numRef>
              <c:f>'Canopy cover combined'!$C$24:$H$24</c:f>
              <c:numCache>
                <c:formatCode>General</c:formatCode>
                <c:ptCount val="6"/>
                <c:pt idx="0">
                  <c:v>3.5920000000000001</c:v>
                </c:pt>
                <c:pt idx="1">
                  <c:v>68.066625000000002</c:v>
                </c:pt>
                <c:pt idx="2">
                  <c:v>65.173749999999998</c:v>
                </c:pt>
                <c:pt idx="3">
                  <c:v>58.138666666666666</c:v>
                </c:pt>
                <c:pt idx="4">
                  <c:v>45.453166666666661</c:v>
                </c:pt>
                <c:pt idx="5">
                  <c:v>72.676916666666671</c:v>
                </c:pt>
              </c:numCache>
            </c:numRef>
          </c:yVal>
          <c:smooth val="0"/>
          <c:extLst>
            <c:ext xmlns:c16="http://schemas.microsoft.com/office/drawing/2014/chart" uri="{C3380CC4-5D6E-409C-BE32-E72D297353CC}">
              <c16:uniqueId val="{00000000-65D7-4CE9-9B34-19A977224CE2}"/>
            </c:ext>
          </c:extLst>
        </c:ser>
        <c:ser>
          <c:idx val="1"/>
          <c:order val="1"/>
          <c:tx>
            <c:strRef>
              <c:f>'Canopy cover combined'!$B$25</c:f>
              <c:strCache>
                <c:ptCount val="1"/>
                <c:pt idx="0">
                  <c:v>Black oat</c:v>
                </c:pt>
              </c:strCache>
            </c:strRef>
          </c:tx>
          <c:spPr>
            <a:ln w="19050" cap="rnd">
              <a:solidFill>
                <a:schemeClr val="tx1">
                  <a:lumMod val="85000"/>
                  <a:lumOff val="15000"/>
                </a:schemeClr>
              </a:solidFill>
              <a:prstDash val="sysDot"/>
              <a:round/>
            </a:ln>
            <a:effectLst/>
          </c:spPr>
          <c:marker>
            <c:symbol val="circle"/>
            <c:size val="2"/>
            <c:spPr>
              <a:solidFill>
                <a:schemeClr val="tx1">
                  <a:lumMod val="75000"/>
                  <a:lumOff val="25000"/>
                </a:schemeClr>
              </a:solidFill>
              <a:ln w="9525">
                <a:solidFill>
                  <a:schemeClr val="tx1">
                    <a:lumMod val="85000"/>
                    <a:lumOff val="15000"/>
                  </a:schemeClr>
                </a:solidFill>
              </a:ln>
              <a:effectLst/>
            </c:spPr>
          </c:marker>
          <c:xVal>
            <c:numRef>
              <c:f>'Canopy cover combined'!$C$23:$H$23</c:f>
              <c:numCache>
                <c:formatCode>General</c:formatCode>
                <c:ptCount val="6"/>
                <c:pt idx="0">
                  <c:v>38</c:v>
                </c:pt>
                <c:pt idx="1">
                  <c:v>65</c:v>
                </c:pt>
                <c:pt idx="2">
                  <c:v>70</c:v>
                </c:pt>
                <c:pt idx="3">
                  <c:v>77</c:v>
                </c:pt>
                <c:pt idx="4">
                  <c:v>104</c:v>
                </c:pt>
                <c:pt idx="5">
                  <c:v>148</c:v>
                </c:pt>
              </c:numCache>
            </c:numRef>
          </c:xVal>
          <c:yVal>
            <c:numRef>
              <c:f>'Canopy cover combined'!$C$25:$H$25</c:f>
              <c:numCache>
                <c:formatCode>General</c:formatCode>
                <c:ptCount val="6"/>
                <c:pt idx="0">
                  <c:v>3.8768750000000001</c:v>
                </c:pt>
                <c:pt idx="1">
                  <c:v>61.761645833333333</c:v>
                </c:pt>
                <c:pt idx="2">
                  <c:v>58.431874999999998</c:v>
                </c:pt>
                <c:pt idx="3">
                  <c:v>49.476750000000003</c:v>
                </c:pt>
                <c:pt idx="4">
                  <c:v>40.340666666666671</c:v>
                </c:pt>
                <c:pt idx="5">
                  <c:v>70.33475</c:v>
                </c:pt>
              </c:numCache>
            </c:numRef>
          </c:yVal>
          <c:smooth val="0"/>
          <c:extLst>
            <c:ext xmlns:c16="http://schemas.microsoft.com/office/drawing/2014/chart" uri="{C3380CC4-5D6E-409C-BE32-E72D297353CC}">
              <c16:uniqueId val="{00000001-65D7-4CE9-9B34-19A977224CE2}"/>
            </c:ext>
          </c:extLst>
        </c:ser>
        <c:ser>
          <c:idx val="2"/>
          <c:order val="2"/>
          <c:tx>
            <c:strRef>
              <c:f>'Canopy cover combined'!$B$26</c:f>
              <c:strCache>
                <c:ptCount val="1"/>
                <c:pt idx="0">
                  <c:v>Forage rye</c:v>
                </c:pt>
              </c:strCache>
            </c:strRef>
          </c:tx>
          <c:spPr>
            <a:ln w="19050" cap="rnd">
              <a:solidFill>
                <a:schemeClr val="accent3"/>
              </a:solidFill>
              <a:round/>
            </a:ln>
            <a:effectLst/>
          </c:spPr>
          <c:marker>
            <c:symbol val="circle"/>
            <c:size val="2"/>
            <c:spPr>
              <a:solidFill>
                <a:schemeClr val="accent3"/>
              </a:solidFill>
              <a:ln w="9525">
                <a:solidFill>
                  <a:schemeClr val="accent3"/>
                </a:solidFill>
              </a:ln>
              <a:effectLst/>
            </c:spPr>
          </c:marker>
          <c:errBars>
            <c:errDir val="y"/>
            <c:errBarType val="both"/>
            <c:errValType val="cust"/>
            <c:noEndCap val="0"/>
            <c:plus>
              <c:numRef>
                <c:f>'Canopy cover combined'!$U$68</c:f>
                <c:numCache>
                  <c:formatCode>General</c:formatCode>
                  <c:ptCount val="1"/>
                  <c:pt idx="0">
                    <c:v>2.3839999999999999</c:v>
                  </c:pt>
                </c:numCache>
              </c:numRef>
            </c:plus>
            <c:minus>
              <c:numRef>
                <c:f>'Canopy cover combined'!$U$68</c:f>
                <c:numCache>
                  <c:formatCode>General</c:formatCode>
                  <c:ptCount val="1"/>
                  <c:pt idx="0">
                    <c:v>2.3839999999999999</c:v>
                  </c:pt>
                </c:numCache>
              </c:numRef>
            </c:minus>
            <c:spPr>
              <a:noFill/>
              <a:ln w="9525" cap="flat" cmpd="sng" algn="ctr">
                <a:solidFill>
                  <a:schemeClr val="tx1"/>
                </a:solidFill>
                <a:round/>
              </a:ln>
              <a:effectLst/>
            </c:spPr>
          </c:errBars>
          <c:xVal>
            <c:numRef>
              <c:f>'Canopy cover combined'!$C$23:$H$23</c:f>
              <c:numCache>
                <c:formatCode>General</c:formatCode>
                <c:ptCount val="6"/>
                <c:pt idx="0">
                  <c:v>38</c:v>
                </c:pt>
                <c:pt idx="1">
                  <c:v>65</c:v>
                </c:pt>
                <c:pt idx="2">
                  <c:v>70</c:v>
                </c:pt>
                <c:pt idx="3">
                  <c:v>77</c:v>
                </c:pt>
                <c:pt idx="4">
                  <c:v>104</c:v>
                </c:pt>
                <c:pt idx="5">
                  <c:v>148</c:v>
                </c:pt>
              </c:numCache>
            </c:numRef>
          </c:xVal>
          <c:yVal>
            <c:numRef>
              <c:f>'Canopy cover combined'!$C$26:$H$26</c:f>
              <c:numCache>
                <c:formatCode>General</c:formatCode>
                <c:ptCount val="6"/>
                <c:pt idx="0">
                  <c:v>4.6473750000000003</c:v>
                </c:pt>
                <c:pt idx="1">
                  <c:v>57.694333333333333</c:v>
                </c:pt>
                <c:pt idx="2">
                  <c:v>51.151250000000005</c:v>
                </c:pt>
                <c:pt idx="3">
                  <c:v>45.988083333333329</c:v>
                </c:pt>
                <c:pt idx="4">
                  <c:v>39.087833333333336</c:v>
                </c:pt>
                <c:pt idx="5">
                  <c:v>69.624583333333348</c:v>
                </c:pt>
              </c:numCache>
            </c:numRef>
          </c:yVal>
          <c:smooth val="0"/>
          <c:extLst>
            <c:ext xmlns:c16="http://schemas.microsoft.com/office/drawing/2014/chart" uri="{C3380CC4-5D6E-409C-BE32-E72D297353CC}">
              <c16:uniqueId val="{00000002-65D7-4CE9-9B34-19A977224CE2}"/>
            </c:ext>
          </c:extLst>
        </c:ser>
        <c:ser>
          <c:idx val="3"/>
          <c:order val="3"/>
          <c:tx>
            <c:strRef>
              <c:f>'Canopy cover combined'!$B$27</c:f>
              <c:strCache>
                <c:ptCount val="1"/>
                <c:pt idx="0">
                  <c:v>Egyptian Clover</c:v>
                </c:pt>
              </c:strCache>
            </c:strRef>
          </c:tx>
          <c:spPr>
            <a:ln w="19050" cap="rnd">
              <a:solidFill>
                <a:schemeClr val="tx1"/>
              </a:solidFill>
              <a:prstDash val="sysDash"/>
              <a:round/>
            </a:ln>
            <a:effectLst/>
          </c:spPr>
          <c:marker>
            <c:symbol val="circle"/>
            <c:size val="2"/>
            <c:spPr>
              <a:solidFill>
                <a:schemeClr val="tx1"/>
              </a:solidFill>
              <a:ln w="9525">
                <a:solidFill>
                  <a:schemeClr val="tx1"/>
                </a:solidFill>
              </a:ln>
              <a:effectLst/>
            </c:spPr>
          </c:marker>
          <c:xVal>
            <c:numRef>
              <c:f>'Canopy cover combined'!$C$23:$H$23</c:f>
              <c:numCache>
                <c:formatCode>General</c:formatCode>
                <c:ptCount val="6"/>
                <c:pt idx="0">
                  <c:v>38</c:v>
                </c:pt>
                <c:pt idx="1">
                  <c:v>65</c:v>
                </c:pt>
                <c:pt idx="2">
                  <c:v>70</c:v>
                </c:pt>
                <c:pt idx="3">
                  <c:v>77</c:v>
                </c:pt>
                <c:pt idx="4">
                  <c:v>104</c:v>
                </c:pt>
                <c:pt idx="5">
                  <c:v>148</c:v>
                </c:pt>
              </c:numCache>
            </c:numRef>
          </c:xVal>
          <c:yVal>
            <c:numRef>
              <c:f>'Canopy cover combined'!$C$27:$H$27</c:f>
              <c:numCache>
                <c:formatCode>General</c:formatCode>
                <c:ptCount val="6"/>
                <c:pt idx="0">
                  <c:v>3.7828749999999998</c:v>
                </c:pt>
                <c:pt idx="1">
                  <c:v>61.529499999999992</c:v>
                </c:pt>
                <c:pt idx="2">
                  <c:v>57.933500000000002</c:v>
                </c:pt>
                <c:pt idx="3">
                  <c:v>50.70858333333333</c:v>
                </c:pt>
                <c:pt idx="4">
                  <c:v>40.769666666666666</c:v>
                </c:pt>
                <c:pt idx="5">
                  <c:v>70.040999999999997</c:v>
                </c:pt>
              </c:numCache>
            </c:numRef>
          </c:yVal>
          <c:smooth val="0"/>
          <c:extLst>
            <c:ext xmlns:c16="http://schemas.microsoft.com/office/drawing/2014/chart" uri="{C3380CC4-5D6E-409C-BE32-E72D297353CC}">
              <c16:uniqueId val="{00000003-65D7-4CE9-9B34-19A977224CE2}"/>
            </c:ext>
          </c:extLst>
        </c:ser>
        <c:ser>
          <c:idx val="4"/>
          <c:order val="4"/>
          <c:tx>
            <c:strRef>
              <c:f>'Canopy cover combined'!$B$28</c:f>
              <c:strCache>
                <c:ptCount val="1"/>
                <c:pt idx="0">
                  <c:v>Bare soil</c:v>
                </c:pt>
              </c:strCache>
            </c:strRef>
          </c:tx>
          <c:spPr>
            <a:ln w="19050" cap="rnd">
              <a:solidFill>
                <a:schemeClr val="accent3"/>
              </a:solidFill>
              <a:prstDash val="dashDot"/>
              <a:round/>
            </a:ln>
            <a:effectLst/>
          </c:spPr>
          <c:marker>
            <c:symbol val="circle"/>
            <c:size val="2"/>
            <c:spPr>
              <a:solidFill>
                <a:schemeClr val="accent3"/>
              </a:solidFill>
              <a:ln w="9525">
                <a:solidFill>
                  <a:schemeClr val="accent3"/>
                </a:solidFill>
              </a:ln>
              <a:effectLst/>
            </c:spPr>
          </c:marker>
          <c:xVal>
            <c:numRef>
              <c:f>'Canopy cover combined'!$C$23:$H$23</c:f>
              <c:numCache>
                <c:formatCode>General</c:formatCode>
                <c:ptCount val="6"/>
                <c:pt idx="0">
                  <c:v>38</c:v>
                </c:pt>
                <c:pt idx="1">
                  <c:v>65</c:v>
                </c:pt>
                <c:pt idx="2">
                  <c:v>70</c:v>
                </c:pt>
                <c:pt idx="3">
                  <c:v>77</c:v>
                </c:pt>
                <c:pt idx="4">
                  <c:v>104</c:v>
                </c:pt>
                <c:pt idx="5">
                  <c:v>148</c:v>
                </c:pt>
              </c:numCache>
            </c:numRef>
          </c:xVal>
          <c:yVal>
            <c:numRef>
              <c:f>'Canopy cover combined'!$C$28:$H$28</c:f>
              <c:numCache>
                <c:formatCode>General</c:formatCode>
                <c:ptCount val="6"/>
                <c:pt idx="0">
                  <c:v>4.53125</c:v>
                </c:pt>
                <c:pt idx="1">
                  <c:v>60.268229166666671</c:v>
                </c:pt>
                <c:pt idx="2">
                  <c:v>60.804875000000003</c:v>
                </c:pt>
                <c:pt idx="3">
                  <c:v>54.449666666666673</c:v>
                </c:pt>
                <c:pt idx="4">
                  <c:v>46.381250000000001</c:v>
                </c:pt>
                <c:pt idx="5">
                  <c:v>73.371833333333328</c:v>
                </c:pt>
              </c:numCache>
            </c:numRef>
          </c:yVal>
          <c:smooth val="0"/>
          <c:extLst>
            <c:ext xmlns:c16="http://schemas.microsoft.com/office/drawing/2014/chart" uri="{C3380CC4-5D6E-409C-BE32-E72D297353CC}">
              <c16:uniqueId val="{00000004-65D7-4CE9-9B34-19A977224CE2}"/>
            </c:ext>
          </c:extLst>
        </c:ser>
        <c:dLbls>
          <c:showLegendKey val="0"/>
          <c:showVal val="0"/>
          <c:showCatName val="0"/>
          <c:showSerName val="0"/>
          <c:showPercent val="0"/>
          <c:showBubbleSize val="0"/>
        </c:dLbls>
        <c:axId val="778881816"/>
        <c:axId val="778882208"/>
      </c:scatterChart>
      <c:valAx>
        <c:axId val="77888181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Days after sow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78882208"/>
        <c:crosses val="autoZero"/>
        <c:crossBetween val="midCat"/>
      </c:valAx>
      <c:valAx>
        <c:axId val="778882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Canopy cov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788818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25400" cap="rnd">
              <a:noFill/>
              <a:round/>
            </a:ln>
            <a:effectLst/>
          </c:spPr>
          <c:marker>
            <c:symbol val="circle"/>
            <c:size val="5"/>
            <c:spPr>
              <a:solidFill>
                <a:schemeClr val="bg1">
                  <a:lumMod val="50000"/>
                </a:schemeClr>
              </a:solidFill>
              <a:ln w="9525">
                <a:solidFill>
                  <a:schemeClr val="bg1">
                    <a:lumMod val="50000"/>
                  </a:schemeClr>
                </a:solidFill>
              </a:ln>
              <a:effectLst/>
            </c:spPr>
          </c:marker>
          <c:trendline>
            <c:spPr>
              <a:ln w="12700" cap="rnd">
                <a:solidFill>
                  <a:schemeClr val="tx1"/>
                </a:solidFill>
                <a:prstDash val="solid"/>
              </a:ln>
              <a:effectLst/>
            </c:spPr>
            <c:trendlineType val="linear"/>
            <c:dispRSqr val="1"/>
            <c:dispEq val="1"/>
            <c:trendlineLbl>
              <c:layout>
                <c:manualLayout>
                  <c:x val="1.6881889763779526E-2"/>
                  <c:y val="-0.2770104257801108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rendlineLbl>
          </c:trendline>
          <c:xVal>
            <c:numRef>
              <c:f>'Nitrogen canopy cover regressio'!$G$2:$G$21</c:f>
              <c:numCache>
                <c:formatCode>General</c:formatCode>
                <c:ptCount val="20"/>
                <c:pt idx="0">
                  <c:v>52.717666666666666</c:v>
                </c:pt>
                <c:pt idx="1">
                  <c:v>50.704666666666668</c:v>
                </c:pt>
                <c:pt idx="2">
                  <c:v>48.545999999999992</c:v>
                </c:pt>
                <c:pt idx="3">
                  <c:v>46.913999999999994</c:v>
                </c:pt>
                <c:pt idx="4">
                  <c:v>49.606000000000002</c:v>
                </c:pt>
                <c:pt idx="5">
                  <c:v>58.395000000000003</c:v>
                </c:pt>
                <c:pt idx="6">
                  <c:v>50.123333333333335</c:v>
                </c:pt>
                <c:pt idx="7">
                  <c:v>39.736333333333334</c:v>
                </c:pt>
                <c:pt idx="8">
                  <c:v>41.839333333333336</c:v>
                </c:pt>
                <c:pt idx="9">
                  <c:v>49.858333333333327</c:v>
                </c:pt>
                <c:pt idx="10">
                  <c:v>50.198333333333331</c:v>
                </c:pt>
                <c:pt idx="11">
                  <c:v>65.725666666666669</c:v>
                </c:pt>
                <c:pt idx="12">
                  <c:v>54.415333333333336</c:v>
                </c:pt>
                <c:pt idx="13">
                  <c:v>54.816000000000003</c:v>
                </c:pt>
                <c:pt idx="14">
                  <c:v>52.624000000000002</c:v>
                </c:pt>
                <c:pt idx="15">
                  <c:v>50.980999999999995</c:v>
                </c:pt>
                <c:pt idx="16">
                  <c:v>50.947666666666663</c:v>
                </c:pt>
                <c:pt idx="17">
                  <c:v>45.471666666666664</c:v>
                </c:pt>
                <c:pt idx="18">
                  <c:v>55.716333333333331</c:v>
                </c:pt>
                <c:pt idx="19">
                  <c:v>65.710333333333338</c:v>
                </c:pt>
              </c:numCache>
            </c:numRef>
          </c:xVal>
          <c:yVal>
            <c:numRef>
              <c:f>'Nitrogen canopy cover regressio'!$Q$2:$Q$21</c:f>
              <c:numCache>
                <c:formatCode>General</c:formatCode>
                <c:ptCount val="20"/>
                <c:pt idx="0">
                  <c:v>9.6032999999999991</c:v>
                </c:pt>
                <c:pt idx="1">
                  <c:v>11.364599999999998</c:v>
                </c:pt>
                <c:pt idx="2">
                  <c:v>10.927799999999998</c:v>
                </c:pt>
                <c:pt idx="3">
                  <c:v>9.7202000000000002</c:v>
                </c:pt>
                <c:pt idx="4">
                  <c:v>9.5524000000000004</c:v>
                </c:pt>
                <c:pt idx="5">
                  <c:v>7.7243999999999993</c:v>
                </c:pt>
                <c:pt idx="6">
                  <c:v>9.2550000000000008</c:v>
                </c:pt>
                <c:pt idx="7">
                  <c:v>12.597149999999999</c:v>
                </c:pt>
                <c:pt idx="8">
                  <c:v>12.308999999999999</c:v>
                </c:pt>
                <c:pt idx="9">
                  <c:v>10.682100000000002</c:v>
                </c:pt>
                <c:pt idx="10">
                  <c:v>10.120649999999999</c:v>
                </c:pt>
                <c:pt idx="11">
                  <c:v>8.667600000000002</c:v>
                </c:pt>
                <c:pt idx="12">
                  <c:v>8.1079000000000008</c:v>
                </c:pt>
                <c:pt idx="13">
                  <c:v>10.522200000000002</c:v>
                </c:pt>
                <c:pt idx="14">
                  <c:v>10.670399999999997</c:v>
                </c:pt>
                <c:pt idx="15">
                  <c:v>11.637500000000001</c:v>
                </c:pt>
                <c:pt idx="16">
                  <c:v>8.6164500000000022</c:v>
                </c:pt>
                <c:pt idx="17">
                  <c:v>9.0646500000000003</c:v>
                </c:pt>
                <c:pt idx="18">
                  <c:v>8.7187500000000018</c:v>
                </c:pt>
                <c:pt idx="19">
                  <c:v>10.239750000000001</c:v>
                </c:pt>
              </c:numCache>
            </c:numRef>
          </c:yVal>
          <c:smooth val="0"/>
          <c:extLst>
            <c:ext xmlns:c16="http://schemas.microsoft.com/office/drawing/2014/chart" uri="{C3380CC4-5D6E-409C-BE32-E72D297353CC}">
              <c16:uniqueId val="{00000000-4AE3-4095-AABE-C8AFF7FD7860}"/>
            </c:ext>
          </c:extLst>
        </c:ser>
        <c:dLbls>
          <c:showLegendKey val="0"/>
          <c:showVal val="0"/>
          <c:showCatName val="0"/>
          <c:showSerName val="0"/>
          <c:showPercent val="0"/>
          <c:showBubbleSize val="0"/>
        </c:dLbls>
        <c:axId val="973441576"/>
        <c:axId val="973439280"/>
      </c:scatterChart>
      <c:valAx>
        <c:axId val="973441576"/>
        <c:scaling>
          <c:orientation val="minMax"/>
          <c:min val="35"/>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Canopy cover at 77 DA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73439280"/>
        <c:crosses val="autoZero"/>
        <c:crossBetween val="midCat"/>
      </c:valAx>
      <c:valAx>
        <c:axId val="973439280"/>
        <c:scaling>
          <c:orientation val="minMax"/>
          <c:max val="15"/>
          <c:min val="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ugar yield (t ha</a:t>
                </a:r>
                <a:r>
                  <a:rPr lang="en-GB" baseline="30000"/>
                  <a:t>-1</a:t>
                </a:r>
                <a:r>
                  <a:rPr lang="en-GB" baseline="0"/>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7344157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cat>
            <c:strRef>
              <c:f>'Theta Anova'!$C$29:$F$29</c:f>
              <c:strCache>
                <c:ptCount val="4"/>
                <c:pt idx="0">
                  <c:v>Bare soil</c:v>
                </c:pt>
                <c:pt idx="1">
                  <c:v>Rye</c:v>
                </c:pt>
                <c:pt idx="2">
                  <c:v>Radish</c:v>
                </c:pt>
                <c:pt idx="3">
                  <c:v>Rye &amp; Radish</c:v>
                </c:pt>
              </c:strCache>
            </c:strRef>
          </c:cat>
          <c:val>
            <c:numRef>
              <c:f>'Theta Anova'!$C$30:$F$30</c:f>
              <c:numCache>
                <c:formatCode>General</c:formatCode>
                <c:ptCount val="4"/>
                <c:pt idx="0">
                  <c:v>15.07</c:v>
                </c:pt>
                <c:pt idx="1">
                  <c:v>7.96</c:v>
                </c:pt>
                <c:pt idx="2">
                  <c:v>6.88</c:v>
                </c:pt>
                <c:pt idx="3">
                  <c:v>6.96</c:v>
                </c:pt>
              </c:numCache>
            </c:numRef>
          </c:val>
          <c:extLst>
            <c:ext xmlns:c16="http://schemas.microsoft.com/office/drawing/2014/chart" uri="{C3380CC4-5D6E-409C-BE32-E72D297353CC}">
              <c16:uniqueId val="{00000000-7293-4E98-8176-87EAB71A037C}"/>
            </c:ext>
          </c:extLst>
        </c:ser>
        <c:dLbls>
          <c:showLegendKey val="0"/>
          <c:showVal val="0"/>
          <c:showCatName val="0"/>
          <c:showSerName val="0"/>
          <c:showPercent val="0"/>
          <c:showBubbleSize val="0"/>
        </c:dLbls>
        <c:gapWidth val="219"/>
        <c:axId val="970790672"/>
        <c:axId val="970791064"/>
      </c:barChart>
      <c:barChart>
        <c:barDir val="col"/>
        <c:grouping val="clustered"/>
        <c:varyColors val="0"/>
        <c:ser>
          <c:idx val="1"/>
          <c:order val="1"/>
          <c:spPr>
            <a:noFill/>
            <a:ln>
              <a:noFill/>
            </a:ln>
            <a:effectLst/>
          </c:spPr>
          <c:invertIfNegative val="0"/>
          <c:dPt>
            <c:idx val="1"/>
            <c:invertIfNegative val="0"/>
            <c:bubble3D val="0"/>
            <c:spPr>
              <a:noFill/>
              <a:ln>
                <a:noFill/>
              </a:ln>
              <a:effectLst/>
            </c:spPr>
            <c:extLst>
              <c:ext xmlns:c16="http://schemas.microsoft.com/office/drawing/2014/chart" uri="{C3380CC4-5D6E-409C-BE32-E72D297353CC}">
                <c16:uniqueId val="{00000002-7293-4E98-8176-87EAB71A037C}"/>
              </c:ext>
            </c:extLst>
          </c:dPt>
          <c:errBars>
            <c:errBarType val="both"/>
            <c:errValType val="cust"/>
            <c:noEndCap val="0"/>
            <c:plus>
              <c:numRef>
                <c:f>'Theta Anova'!$C$56</c:f>
                <c:numCache>
                  <c:formatCode>General</c:formatCode>
                  <c:ptCount val="1"/>
                  <c:pt idx="0">
                    <c:v>1.57</c:v>
                  </c:pt>
                </c:numCache>
              </c:numRef>
            </c:plus>
            <c:minus>
              <c:numRef>
                <c:f>'Theta Anova'!$C$56</c:f>
                <c:numCache>
                  <c:formatCode>General</c:formatCode>
                  <c:ptCount val="1"/>
                  <c:pt idx="0">
                    <c:v>1.57</c:v>
                  </c:pt>
                </c:numCache>
              </c:numRef>
            </c:minus>
            <c:spPr>
              <a:noFill/>
              <a:ln w="9525" cap="flat" cmpd="sng" algn="ctr">
                <a:solidFill>
                  <a:schemeClr val="tx1"/>
                </a:solidFill>
                <a:round/>
              </a:ln>
              <a:effectLst/>
            </c:spPr>
          </c:errBars>
          <c:cat>
            <c:strRef>
              <c:f>'Theta Anova'!$C$29:$F$29</c:f>
              <c:strCache>
                <c:ptCount val="4"/>
                <c:pt idx="0">
                  <c:v>Bare soil</c:v>
                </c:pt>
                <c:pt idx="1">
                  <c:v>Rye</c:v>
                </c:pt>
                <c:pt idx="2">
                  <c:v>Radish</c:v>
                </c:pt>
                <c:pt idx="3">
                  <c:v>Rye &amp; Radish</c:v>
                </c:pt>
              </c:strCache>
            </c:strRef>
          </c:cat>
          <c:val>
            <c:numRef>
              <c:f>'Theta Anova'!$C$31:$F$31</c:f>
              <c:numCache>
                <c:formatCode>General</c:formatCode>
                <c:ptCount val="4"/>
                <c:pt idx="1">
                  <c:v>10</c:v>
                </c:pt>
              </c:numCache>
            </c:numRef>
          </c:val>
          <c:extLst>
            <c:ext xmlns:c16="http://schemas.microsoft.com/office/drawing/2014/chart" uri="{C3380CC4-5D6E-409C-BE32-E72D297353CC}">
              <c16:uniqueId val="{00000003-7293-4E98-8176-87EAB71A037C}"/>
            </c:ext>
          </c:extLst>
        </c:ser>
        <c:dLbls>
          <c:showLegendKey val="0"/>
          <c:showVal val="0"/>
          <c:showCatName val="0"/>
          <c:showSerName val="0"/>
          <c:showPercent val="0"/>
          <c:showBubbleSize val="0"/>
        </c:dLbls>
        <c:gapWidth val="219"/>
        <c:axId val="845661032"/>
        <c:axId val="845652832"/>
      </c:barChart>
      <c:catAx>
        <c:axId val="97079067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70791064"/>
        <c:crosses val="autoZero"/>
        <c:auto val="1"/>
        <c:lblAlgn val="ctr"/>
        <c:lblOffset val="100"/>
        <c:noMultiLvlLbl val="0"/>
      </c:catAx>
      <c:valAx>
        <c:axId val="97079106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Soil moisture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70790672"/>
        <c:crosses val="autoZero"/>
        <c:crossBetween val="between"/>
      </c:valAx>
      <c:valAx>
        <c:axId val="845652832"/>
        <c:scaling>
          <c:orientation val="minMax"/>
          <c:max val="16"/>
          <c:min val="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845661032"/>
        <c:crosses val="max"/>
        <c:crossBetween val="between"/>
      </c:valAx>
      <c:catAx>
        <c:axId val="845661032"/>
        <c:scaling>
          <c:orientation val="minMax"/>
        </c:scaling>
        <c:delete val="1"/>
        <c:axPos val="b"/>
        <c:numFmt formatCode="General" sourceLinked="1"/>
        <c:majorTickMark val="out"/>
        <c:minorTickMark val="none"/>
        <c:tickLblPos val="nextTo"/>
        <c:crossAx val="845652832"/>
        <c:crossesAt val="0"/>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chemeClr val="bg1">
                  <a:lumMod val="50000"/>
                </a:schemeClr>
              </a:fgClr>
              <a:bgClr>
                <a:schemeClr val="bg1"/>
              </a:bgClr>
            </a:pattFill>
            <a:ln>
              <a:solidFill>
                <a:schemeClr val="tx1"/>
              </a:solidFill>
            </a:ln>
            <a:effectLst/>
          </c:spPr>
          <c:invertIfNegative val="0"/>
          <c:cat>
            <c:strRef>
              <c:f>'Yield Fanging'!$O$78:$S$78</c:f>
              <c:strCache>
                <c:ptCount val="5"/>
                <c:pt idx="0">
                  <c:v> Bare soil</c:v>
                </c:pt>
                <c:pt idx="1">
                  <c:v> Black oat</c:v>
                </c:pt>
                <c:pt idx="2">
                  <c:v> Egyptian Clover</c:v>
                </c:pt>
                <c:pt idx="3">
                  <c:v> Forage rye</c:v>
                </c:pt>
                <c:pt idx="4">
                  <c:v> Tillage radish</c:v>
                </c:pt>
              </c:strCache>
            </c:strRef>
          </c:cat>
          <c:val>
            <c:numRef>
              <c:f>'Yield Fanging'!$O$79:$S$79</c:f>
              <c:numCache>
                <c:formatCode>General</c:formatCode>
                <c:ptCount val="5"/>
                <c:pt idx="0">
                  <c:v>10.29</c:v>
                </c:pt>
                <c:pt idx="1">
                  <c:v>10.1</c:v>
                </c:pt>
                <c:pt idx="2">
                  <c:v>10.28</c:v>
                </c:pt>
                <c:pt idx="3">
                  <c:v>10.68</c:v>
                </c:pt>
                <c:pt idx="4">
                  <c:v>8.68</c:v>
                </c:pt>
              </c:numCache>
            </c:numRef>
          </c:val>
          <c:extLst>
            <c:ext xmlns:c16="http://schemas.microsoft.com/office/drawing/2014/chart" uri="{C3380CC4-5D6E-409C-BE32-E72D297353CC}">
              <c16:uniqueId val="{00000000-711A-44C6-8F09-C9257046BDD7}"/>
            </c:ext>
          </c:extLst>
        </c:ser>
        <c:dLbls>
          <c:showLegendKey val="0"/>
          <c:showVal val="0"/>
          <c:showCatName val="0"/>
          <c:showSerName val="0"/>
          <c:showPercent val="0"/>
          <c:showBubbleSize val="0"/>
        </c:dLbls>
        <c:gapWidth val="219"/>
        <c:overlap val="-27"/>
        <c:axId val="577502000"/>
        <c:axId val="577500032"/>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Sugar yield (t ha</a:t>
                </a:r>
                <a:r>
                  <a:rPr lang="en-GB" baseline="30000"/>
                  <a:t>-1</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BJ$267</c:f>
              <c:strCache>
                <c:ptCount val="1"/>
                <c:pt idx="0">
                  <c:v>Mean Weight Diameter</c:v>
                </c:pt>
              </c:strCache>
            </c:strRef>
          </c:tx>
          <c:spPr>
            <a:pattFill prst="pct50">
              <a:fgClr>
                <a:schemeClr val="bg1">
                  <a:lumMod val="50000"/>
                </a:schemeClr>
              </a:fgClr>
              <a:bgClr>
                <a:schemeClr val="bg1"/>
              </a:bgClr>
            </a:pattFill>
            <a:ln>
              <a:solidFill>
                <a:schemeClr val="tx1"/>
              </a:solidFill>
            </a:ln>
            <a:effectLst/>
          </c:spPr>
          <c:invertIfNegative val="0"/>
          <c:cat>
            <c:strRef>
              <c:f>Sheet2!$BI$268:$BI$269</c:f>
              <c:strCache>
                <c:ptCount val="2"/>
                <c:pt idx="0">
                  <c:v>Bare soil</c:v>
                </c:pt>
                <c:pt idx="1">
                  <c:v>Cover crop</c:v>
                </c:pt>
              </c:strCache>
            </c:strRef>
          </c:cat>
          <c:val>
            <c:numRef>
              <c:f>Sheet2!$BJ$268:$BJ$269</c:f>
              <c:numCache>
                <c:formatCode>General</c:formatCode>
                <c:ptCount val="2"/>
                <c:pt idx="0">
                  <c:v>1.909</c:v>
                </c:pt>
                <c:pt idx="1">
                  <c:v>1.671</c:v>
                </c:pt>
              </c:numCache>
            </c:numRef>
          </c:val>
          <c:extLst>
            <c:ext xmlns:c16="http://schemas.microsoft.com/office/drawing/2014/chart" uri="{C3380CC4-5D6E-409C-BE32-E72D297353CC}">
              <c16:uniqueId val="{00000000-6C0B-453E-BD55-AD4378944530}"/>
            </c:ext>
          </c:extLst>
        </c:ser>
        <c:dLbls>
          <c:showLegendKey val="0"/>
          <c:showVal val="0"/>
          <c:showCatName val="0"/>
          <c:showSerName val="0"/>
          <c:showPercent val="0"/>
          <c:showBubbleSize val="0"/>
        </c:dLbls>
        <c:gapWidth val="219"/>
        <c:axId val="577502000"/>
        <c:axId val="577500032"/>
      </c:barChart>
      <c:barChart>
        <c:barDir val="col"/>
        <c:grouping val="clustered"/>
        <c:varyColors val="0"/>
        <c:ser>
          <c:idx val="1"/>
          <c:order val="1"/>
          <c:tx>
            <c:strRef>
              <c:f>Sheet2!$BK$267</c:f>
              <c:strCache>
                <c:ptCount val="1"/>
              </c:strCache>
            </c:strRef>
          </c:tx>
          <c:spPr>
            <a:noFill/>
            <a:ln>
              <a:noFill/>
            </a:ln>
            <a:effectLst/>
          </c:spPr>
          <c:invertIfNegative val="0"/>
          <c:errBars>
            <c:errBarType val="both"/>
            <c:errValType val="cust"/>
            <c:noEndCap val="0"/>
            <c:plus>
              <c:numRef>
                <c:f>Sheet2!$BE$319</c:f>
                <c:numCache>
                  <c:formatCode>General</c:formatCode>
                  <c:ptCount val="1"/>
                  <c:pt idx="0">
                    <c:v>0.1195</c:v>
                  </c:pt>
                </c:numCache>
              </c:numRef>
            </c:plus>
            <c:minus>
              <c:numRef>
                <c:f>Sheet2!$BE$319</c:f>
                <c:numCache>
                  <c:formatCode>General</c:formatCode>
                  <c:ptCount val="1"/>
                  <c:pt idx="0">
                    <c:v>0.1195</c:v>
                  </c:pt>
                </c:numCache>
              </c:numRef>
            </c:minus>
            <c:spPr>
              <a:noFill/>
              <a:ln w="9525" cap="flat" cmpd="sng" algn="ctr">
                <a:solidFill>
                  <a:sysClr val="windowText" lastClr="000000"/>
                </a:solidFill>
                <a:round/>
              </a:ln>
              <a:effectLst/>
            </c:spPr>
          </c:errBars>
          <c:cat>
            <c:strRef>
              <c:f>Sheet2!$BI$268:$BI$269</c:f>
              <c:strCache>
                <c:ptCount val="2"/>
                <c:pt idx="0">
                  <c:v>Bare soil</c:v>
                </c:pt>
                <c:pt idx="1">
                  <c:v>Cover crop</c:v>
                </c:pt>
              </c:strCache>
            </c:strRef>
          </c:cat>
          <c:val>
            <c:numRef>
              <c:f>Sheet2!$BK$268:$BK$269</c:f>
              <c:numCache>
                <c:formatCode>General</c:formatCode>
                <c:ptCount val="2"/>
                <c:pt idx="1">
                  <c:v>1.81</c:v>
                </c:pt>
              </c:numCache>
            </c:numRef>
          </c:val>
          <c:extLst>
            <c:ext xmlns:c16="http://schemas.microsoft.com/office/drawing/2014/chart" uri="{C3380CC4-5D6E-409C-BE32-E72D297353CC}">
              <c16:uniqueId val="{00000001-6C0B-453E-BD55-AD4378944530}"/>
            </c:ext>
          </c:extLst>
        </c:ser>
        <c:dLbls>
          <c:showLegendKey val="0"/>
          <c:showVal val="0"/>
          <c:showCatName val="0"/>
          <c:showSerName val="0"/>
          <c:showPercent val="0"/>
          <c:showBubbleSize val="0"/>
        </c:dLbls>
        <c:gapWidth val="219"/>
        <c:axId val="994875000"/>
        <c:axId val="994866800"/>
      </c:barChart>
      <c:catAx>
        <c:axId val="57750200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0032"/>
        <c:crosses val="autoZero"/>
        <c:auto val="1"/>
        <c:lblAlgn val="ctr"/>
        <c:lblOffset val="100"/>
        <c:noMultiLvlLbl val="0"/>
      </c:catAx>
      <c:valAx>
        <c:axId val="577500032"/>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Mean weight diameter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77502000"/>
        <c:crosses val="autoZero"/>
        <c:crossBetween val="between"/>
      </c:valAx>
      <c:valAx>
        <c:axId val="994866800"/>
        <c:scaling>
          <c:orientation val="minMax"/>
          <c:max val="2"/>
          <c:min val="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994875000"/>
        <c:crosses val="max"/>
        <c:crossBetween val="between"/>
      </c:valAx>
      <c:catAx>
        <c:axId val="994875000"/>
        <c:scaling>
          <c:orientation val="minMax"/>
        </c:scaling>
        <c:delete val="1"/>
        <c:axPos val="b"/>
        <c:numFmt formatCode="General" sourceLinked="1"/>
        <c:majorTickMark val="out"/>
        <c:minorTickMark val="none"/>
        <c:tickLblPos val="nextTo"/>
        <c:crossAx val="99486680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RLD!$AL$64</c:f>
              <c:strCache>
                <c:ptCount val="1"/>
                <c:pt idx="0">
                  <c:v>10 cm</c:v>
                </c:pt>
              </c:strCache>
            </c:strRef>
          </c:tx>
          <c:spPr>
            <a:pattFill prst="pct5">
              <a:fgClr>
                <a:schemeClr val="tx1">
                  <a:lumMod val="65000"/>
                  <a:lumOff val="35000"/>
                </a:schemeClr>
              </a:fgClr>
              <a:bgClr>
                <a:schemeClr val="bg1"/>
              </a:bgClr>
            </a:pattFill>
            <a:ln>
              <a:solidFill>
                <a:schemeClr val="tx1"/>
              </a:solidFill>
            </a:ln>
            <a:effectLst/>
          </c:spPr>
          <c:invertIfNegative val="0"/>
          <c:cat>
            <c:strRef>
              <c:f>RLD!$AK$65:$AK$68</c:f>
              <c:strCache>
                <c:ptCount val="3"/>
                <c:pt idx="0">
                  <c:v>Rye</c:v>
                </c:pt>
                <c:pt idx="1">
                  <c:v>Radish</c:v>
                </c:pt>
                <c:pt idx="2">
                  <c:v>Rye &amp; Radish</c:v>
                </c:pt>
              </c:strCache>
            </c:strRef>
          </c:cat>
          <c:val>
            <c:numRef>
              <c:f>RLD!$AL$65:$AL$68</c:f>
              <c:numCache>
                <c:formatCode>General</c:formatCode>
                <c:ptCount val="3"/>
                <c:pt idx="0">
                  <c:v>1.7569999999999999</c:v>
                </c:pt>
                <c:pt idx="1">
                  <c:v>2.0409999999999999</c:v>
                </c:pt>
                <c:pt idx="2">
                  <c:v>1.7989999999999999</c:v>
                </c:pt>
              </c:numCache>
            </c:numRef>
          </c:val>
          <c:extLst>
            <c:ext xmlns:c16="http://schemas.microsoft.com/office/drawing/2014/chart" uri="{C3380CC4-5D6E-409C-BE32-E72D297353CC}">
              <c16:uniqueId val="{00000000-983D-48EC-BAFE-4A46E1C06693}"/>
            </c:ext>
          </c:extLst>
        </c:ser>
        <c:ser>
          <c:idx val="1"/>
          <c:order val="1"/>
          <c:tx>
            <c:strRef>
              <c:f>RLD!$AM$64</c:f>
              <c:strCache>
                <c:ptCount val="1"/>
                <c:pt idx="0">
                  <c:v>30 cm</c:v>
                </c:pt>
              </c:strCache>
            </c:strRef>
          </c:tx>
          <c:spPr>
            <a:pattFill prst="pct50">
              <a:fgClr>
                <a:schemeClr val="tx1">
                  <a:lumMod val="65000"/>
                  <a:lumOff val="35000"/>
                </a:schemeClr>
              </a:fgClr>
              <a:bgClr>
                <a:schemeClr val="bg1"/>
              </a:bgClr>
            </a:pattFill>
            <a:ln>
              <a:solidFill>
                <a:schemeClr val="tx1"/>
              </a:solidFill>
            </a:ln>
            <a:effectLst/>
          </c:spPr>
          <c:invertIfNegative val="0"/>
          <c:cat>
            <c:strRef>
              <c:f>RLD!$AK$65:$AK$68</c:f>
              <c:strCache>
                <c:ptCount val="3"/>
                <c:pt idx="0">
                  <c:v>Rye</c:v>
                </c:pt>
                <c:pt idx="1">
                  <c:v>Radish</c:v>
                </c:pt>
                <c:pt idx="2">
                  <c:v>Rye &amp; Radish</c:v>
                </c:pt>
              </c:strCache>
            </c:strRef>
          </c:cat>
          <c:val>
            <c:numRef>
              <c:f>RLD!$AM$65:$AM$68</c:f>
              <c:numCache>
                <c:formatCode>General</c:formatCode>
                <c:ptCount val="3"/>
                <c:pt idx="0">
                  <c:v>2.157</c:v>
                </c:pt>
                <c:pt idx="1">
                  <c:v>3.052</c:v>
                </c:pt>
                <c:pt idx="2">
                  <c:v>2.0430000000000001</c:v>
                </c:pt>
              </c:numCache>
            </c:numRef>
          </c:val>
          <c:extLst>
            <c:ext xmlns:c16="http://schemas.microsoft.com/office/drawing/2014/chart" uri="{C3380CC4-5D6E-409C-BE32-E72D297353CC}">
              <c16:uniqueId val="{00000001-983D-48EC-BAFE-4A46E1C06693}"/>
            </c:ext>
          </c:extLst>
        </c:ser>
        <c:ser>
          <c:idx val="2"/>
          <c:order val="2"/>
          <c:tx>
            <c:strRef>
              <c:f>RLD!$AN$64</c:f>
              <c:strCache>
                <c:ptCount val="1"/>
                <c:pt idx="0">
                  <c:v>50 cm</c:v>
                </c:pt>
              </c:strCache>
            </c:strRef>
          </c:tx>
          <c:spPr>
            <a:pattFill prst="ltUpDiag">
              <a:fgClr>
                <a:schemeClr val="tx1">
                  <a:lumMod val="65000"/>
                  <a:lumOff val="35000"/>
                </a:schemeClr>
              </a:fgClr>
              <a:bgClr>
                <a:schemeClr val="bg1"/>
              </a:bgClr>
            </a:pattFill>
            <a:ln>
              <a:solidFill>
                <a:schemeClr val="tx1"/>
              </a:solidFill>
            </a:ln>
            <a:effectLst/>
          </c:spPr>
          <c:invertIfNegative val="0"/>
          <c:cat>
            <c:strRef>
              <c:f>RLD!$AK$65:$AK$68</c:f>
              <c:strCache>
                <c:ptCount val="3"/>
                <c:pt idx="0">
                  <c:v>Rye</c:v>
                </c:pt>
                <c:pt idx="1">
                  <c:v>Radish</c:v>
                </c:pt>
                <c:pt idx="2">
                  <c:v>Rye &amp; Radish</c:v>
                </c:pt>
              </c:strCache>
            </c:strRef>
          </c:cat>
          <c:val>
            <c:numRef>
              <c:f>RLD!$AN$65:$AN$68</c:f>
              <c:numCache>
                <c:formatCode>General</c:formatCode>
                <c:ptCount val="3"/>
                <c:pt idx="0">
                  <c:v>2.4580000000000002</c:v>
                </c:pt>
                <c:pt idx="1">
                  <c:v>3.319</c:v>
                </c:pt>
                <c:pt idx="2">
                  <c:v>1.819</c:v>
                </c:pt>
              </c:numCache>
            </c:numRef>
          </c:val>
          <c:extLst>
            <c:ext xmlns:c16="http://schemas.microsoft.com/office/drawing/2014/chart" uri="{C3380CC4-5D6E-409C-BE32-E72D297353CC}">
              <c16:uniqueId val="{00000002-983D-48EC-BAFE-4A46E1C06693}"/>
            </c:ext>
          </c:extLst>
        </c:ser>
        <c:ser>
          <c:idx val="3"/>
          <c:order val="3"/>
          <c:tx>
            <c:strRef>
              <c:f>RLD!$AO$64</c:f>
              <c:strCache>
                <c:ptCount val="1"/>
                <c:pt idx="0">
                  <c:v>70 cm</c:v>
                </c:pt>
              </c:strCache>
            </c:strRef>
          </c:tx>
          <c:spPr>
            <a:pattFill prst="pct90">
              <a:fgClr>
                <a:schemeClr val="tx1">
                  <a:lumMod val="65000"/>
                  <a:lumOff val="35000"/>
                </a:schemeClr>
              </a:fgClr>
              <a:bgClr>
                <a:schemeClr val="bg1"/>
              </a:bgClr>
            </a:pattFill>
            <a:ln>
              <a:solidFill>
                <a:schemeClr val="tx1"/>
              </a:solidFill>
            </a:ln>
            <a:effectLst/>
          </c:spPr>
          <c:invertIfNegative val="0"/>
          <c:cat>
            <c:strRef>
              <c:f>RLD!$AK$65:$AK$68</c:f>
              <c:strCache>
                <c:ptCount val="3"/>
                <c:pt idx="0">
                  <c:v>Rye</c:v>
                </c:pt>
                <c:pt idx="1">
                  <c:v>Radish</c:v>
                </c:pt>
                <c:pt idx="2">
                  <c:v>Rye &amp; Radish</c:v>
                </c:pt>
              </c:strCache>
            </c:strRef>
          </c:cat>
          <c:val>
            <c:numRef>
              <c:f>RLD!$AO$65:$AO$68</c:f>
              <c:numCache>
                <c:formatCode>General</c:formatCode>
                <c:ptCount val="3"/>
                <c:pt idx="0">
                  <c:v>2.7890000000000001</c:v>
                </c:pt>
                <c:pt idx="1">
                  <c:v>3.5390000000000001</c:v>
                </c:pt>
                <c:pt idx="2">
                  <c:v>3.2970000000000002</c:v>
                </c:pt>
              </c:numCache>
            </c:numRef>
          </c:val>
          <c:extLst>
            <c:ext xmlns:c16="http://schemas.microsoft.com/office/drawing/2014/chart" uri="{C3380CC4-5D6E-409C-BE32-E72D297353CC}">
              <c16:uniqueId val="{00000003-983D-48EC-BAFE-4A46E1C06693}"/>
            </c:ext>
          </c:extLst>
        </c:ser>
        <c:dLbls>
          <c:showLegendKey val="0"/>
          <c:showVal val="0"/>
          <c:showCatName val="0"/>
          <c:showSerName val="0"/>
          <c:showPercent val="0"/>
          <c:showBubbleSize val="0"/>
        </c:dLbls>
        <c:gapWidth val="219"/>
        <c:overlap val="-27"/>
        <c:axId val="626786432"/>
        <c:axId val="626786824"/>
      </c:barChart>
      <c:catAx>
        <c:axId val="62678643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26786824"/>
        <c:crosses val="autoZero"/>
        <c:auto val="1"/>
        <c:lblAlgn val="ctr"/>
        <c:lblOffset val="100"/>
        <c:noMultiLvlLbl val="0"/>
      </c:catAx>
      <c:valAx>
        <c:axId val="62678682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Root length density (cm.cm</a:t>
                </a:r>
                <a:r>
                  <a:rPr lang="en-GB" baseline="30000"/>
                  <a:t>-3</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26786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eet leaf area'!$AB$39</c:f>
              <c:strCache>
                <c:ptCount val="1"/>
                <c:pt idx="0">
                  <c:v>LA</c:v>
                </c:pt>
              </c:strCache>
            </c:strRef>
          </c:tx>
          <c:spPr>
            <a:pattFill prst="pct50">
              <a:fgClr>
                <a:schemeClr val="bg1">
                  <a:lumMod val="50000"/>
                </a:schemeClr>
              </a:fgClr>
              <a:bgClr>
                <a:schemeClr val="bg1"/>
              </a:bgClr>
            </a:pattFill>
            <a:ln>
              <a:solidFill>
                <a:schemeClr val="tx1"/>
              </a:solidFill>
            </a:ln>
            <a:effectLst/>
          </c:spPr>
          <c:invertIfNegative val="0"/>
          <c:cat>
            <c:strRef>
              <c:f>'Beet leaf area'!$AA$40:$AA$43</c:f>
              <c:strCache>
                <c:ptCount val="4"/>
                <c:pt idx="0">
                  <c:v>Bare</c:v>
                </c:pt>
                <c:pt idx="1">
                  <c:v>Rye</c:v>
                </c:pt>
                <c:pt idx="2">
                  <c:v>Radish</c:v>
                </c:pt>
                <c:pt idx="3">
                  <c:v>Rye &amp; Radish</c:v>
                </c:pt>
              </c:strCache>
            </c:strRef>
          </c:cat>
          <c:val>
            <c:numRef>
              <c:f>'Beet leaf area'!$AB$40:$AB$43</c:f>
              <c:numCache>
                <c:formatCode>General</c:formatCode>
                <c:ptCount val="4"/>
                <c:pt idx="0">
                  <c:v>4064</c:v>
                </c:pt>
                <c:pt idx="1">
                  <c:v>3272</c:v>
                </c:pt>
                <c:pt idx="2">
                  <c:v>2756</c:v>
                </c:pt>
                <c:pt idx="3">
                  <c:v>2576</c:v>
                </c:pt>
              </c:numCache>
            </c:numRef>
          </c:val>
          <c:extLst>
            <c:ext xmlns:c16="http://schemas.microsoft.com/office/drawing/2014/chart" uri="{C3380CC4-5D6E-409C-BE32-E72D297353CC}">
              <c16:uniqueId val="{00000000-F1F6-4C7C-BA72-AC822C658B04}"/>
            </c:ext>
          </c:extLst>
        </c:ser>
        <c:dLbls>
          <c:showLegendKey val="0"/>
          <c:showVal val="0"/>
          <c:showCatName val="0"/>
          <c:showSerName val="0"/>
          <c:showPercent val="0"/>
          <c:showBubbleSize val="0"/>
        </c:dLbls>
        <c:gapWidth val="219"/>
        <c:axId val="626791136"/>
        <c:axId val="746337504"/>
      </c:barChart>
      <c:barChart>
        <c:barDir val="col"/>
        <c:grouping val="clustered"/>
        <c:varyColors val="0"/>
        <c:ser>
          <c:idx val="1"/>
          <c:order val="1"/>
          <c:tx>
            <c:strRef>
              <c:f>'Beet leaf area'!$AC$39</c:f>
              <c:strCache>
                <c:ptCount val="1"/>
                <c:pt idx="0">
                  <c:v>Column1</c:v>
                </c:pt>
              </c:strCache>
            </c:strRef>
          </c:tx>
          <c:spPr>
            <a:noFill/>
            <a:ln>
              <a:noFill/>
            </a:ln>
            <a:effectLst/>
          </c:spPr>
          <c:invertIfNegative val="0"/>
          <c:errBars>
            <c:errBarType val="both"/>
            <c:errValType val="cust"/>
            <c:noEndCap val="0"/>
            <c:plus>
              <c:numRef>
                <c:f>'Beet leaf area'!$T$57</c:f>
                <c:numCache>
                  <c:formatCode>General</c:formatCode>
                  <c:ptCount val="1"/>
                  <c:pt idx="0">
                    <c:v>220.2</c:v>
                  </c:pt>
                </c:numCache>
              </c:numRef>
            </c:plus>
            <c:minus>
              <c:numRef>
                <c:f>'Beet leaf area'!$T$57</c:f>
                <c:numCache>
                  <c:formatCode>General</c:formatCode>
                  <c:ptCount val="1"/>
                  <c:pt idx="0">
                    <c:v>220.2</c:v>
                  </c:pt>
                </c:numCache>
              </c:numRef>
            </c:minus>
            <c:spPr>
              <a:noFill/>
              <a:ln w="9525" cap="flat" cmpd="sng" algn="ctr">
                <a:solidFill>
                  <a:schemeClr val="tx1"/>
                </a:solidFill>
                <a:round/>
              </a:ln>
              <a:effectLst/>
            </c:spPr>
          </c:errBars>
          <c:cat>
            <c:strRef>
              <c:f>'Beet leaf area'!$AA$40:$AA$43</c:f>
              <c:strCache>
                <c:ptCount val="4"/>
                <c:pt idx="0">
                  <c:v>Bare</c:v>
                </c:pt>
                <c:pt idx="1">
                  <c:v>Rye</c:v>
                </c:pt>
                <c:pt idx="2">
                  <c:v>Radish</c:v>
                </c:pt>
                <c:pt idx="3">
                  <c:v>Rye &amp; Radish</c:v>
                </c:pt>
              </c:strCache>
            </c:strRef>
          </c:cat>
          <c:val>
            <c:numRef>
              <c:f>'Beet leaf area'!$AC$40:$AC$42</c:f>
              <c:numCache>
                <c:formatCode>General</c:formatCode>
                <c:ptCount val="3"/>
                <c:pt idx="0">
                  <c:v>4500</c:v>
                </c:pt>
              </c:numCache>
            </c:numRef>
          </c:val>
          <c:extLst>
            <c:ext xmlns:c16="http://schemas.microsoft.com/office/drawing/2014/chart" uri="{C3380CC4-5D6E-409C-BE32-E72D297353CC}">
              <c16:uniqueId val="{00000001-F1F6-4C7C-BA72-AC822C658B04}"/>
            </c:ext>
          </c:extLst>
        </c:ser>
        <c:dLbls>
          <c:showLegendKey val="0"/>
          <c:showVal val="0"/>
          <c:showCatName val="0"/>
          <c:showSerName val="0"/>
          <c:showPercent val="0"/>
          <c:showBubbleSize val="0"/>
        </c:dLbls>
        <c:gapWidth val="219"/>
        <c:axId val="903930368"/>
        <c:axId val="903929976"/>
      </c:barChart>
      <c:catAx>
        <c:axId val="62679113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337504"/>
        <c:crosses val="autoZero"/>
        <c:auto val="1"/>
        <c:lblAlgn val="ctr"/>
        <c:lblOffset val="100"/>
        <c:noMultiLvlLbl val="0"/>
      </c:catAx>
      <c:valAx>
        <c:axId val="7463375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Leaf area (cm</a:t>
                </a:r>
                <a:r>
                  <a:rPr lang="en-GB" baseline="30000"/>
                  <a:t>2</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26791136"/>
        <c:crosses val="autoZero"/>
        <c:crossBetween val="between"/>
        <c:majorUnit val="1000"/>
      </c:valAx>
      <c:valAx>
        <c:axId val="903929976"/>
        <c:scaling>
          <c:orientation val="minMax"/>
          <c:max val="5000"/>
          <c:min val="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903930368"/>
        <c:crosses val="max"/>
        <c:crossBetween val="between"/>
      </c:valAx>
      <c:catAx>
        <c:axId val="903930368"/>
        <c:scaling>
          <c:orientation val="minMax"/>
        </c:scaling>
        <c:delete val="1"/>
        <c:axPos val="b"/>
        <c:numFmt formatCode="General" sourceLinked="1"/>
        <c:majorTickMark val="out"/>
        <c:minorTickMark val="none"/>
        <c:tickLblPos val="nextTo"/>
        <c:crossAx val="903929976"/>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Beet Root weightColumnFresh wei'!$BM$5</c:f>
              <c:strCache>
                <c:ptCount val="1"/>
                <c:pt idx="0">
                  <c:v>RDW</c:v>
                </c:pt>
              </c:strCache>
            </c:strRef>
          </c:tx>
          <c:spPr>
            <a:pattFill prst="pct50">
              <a:fgClr>
                <a:schemeClr val="bg1">
                  <a:lumMod val="50000"/>
                </a:schemeClr>
              </a:fgClr>
              <a:bgClr>
                <a:schemeClr val="bg1"/>
              </a:bgClr>
            </a:pattFill>
            <a:ln>
              <a:solidFill>
                <a:schemeClr val="tx1"/>
              </a:solidFill>
            </a:ln>
            <a:effectLst/>
          </c:spPr>
          <c:invertIfNegative val="0"/>
          <c:cat>
            <c:strRef>
              <c:f>'Beet Root weightColumnFresh wei'!$BL$6:$BL$9</c:f>
              <c:strCache>
                <c:ptCount val="4"/>
                <c:pt idx="0">
                  <c:v>Bare</c:v>
                </c:pt>
                <c:pt idx="1">
                  <c:v>Rye</c:v>
                </c:pt>
                <c:pt idx="2">
                  <c:v>Radish</c:v>
                </c:pt>
                <c:pt idx="3">
                  <c:v>Rye &amp; Radish</c:v>
                </c:pt>
              </c:strCache>
            </c:strRef>
          </c:cat>
          <c:val>
            <c:numRef>
              <c:f>'Beet Root weightColumnFresh wei'!$BM$6:$BM$9</c:f>
              <c:numCache>
                <c:formatCode>General</c:formatCode>
                <c:ptCount val="4"/>
                <c:pt idx="0">
                  <c:v>52.7</c:v>
                </c:pt>
                <c:pt idx="1">
                  <c:v>27.6</c:v>
                </c:pt>
                <c:pt idx="2">
                  <c:v>31.7</c:v>
                </c:pt>
                <c:pt idx="3">
                  <c:v>40.9</c:v>
                </c:pt>
              </c:numCache>
            </c:numRef>
          </c:val>
          <c:extLst>
            <c:ext xmlns:c16="http://schemas.microsoft.com/office/drawing/2014/chart" uri="{C3380CC4-5D6E-409C-BE32-E72D297353CC}">
              <c16:uniqueId val="{00000000-617C-4160-BE20-E547663B7FC6}"/>
            </c:ext>
          </c:extLst>
        </c:ser>
        <c:dLbls>
          <c:showLegendKey val="0"/>
          <c:showVal val="0"/>
          <c:showCatName val="0"/>
          <c:showSerName val="0"/>
          <c:showPercent val="0"/>
          <c:showBubbleSize val="0"/>
        </c:dLbls>
        <c:gapWidth val="219"/>
        <c:axId val="746341032"/>
        <c:axId val="746341424"/>
      </c:barChart>
      <c:barChart>
        <c:barDir val="col"/>
        <c:grouping val="clustered"/>
        <c:varyColors val="0"/>
        <c:ser>
          <c:idx val="1"/>
          <c:order val="1"/>
          <c:tx>
            <c:strRef>
              <c:f>'Beet Root weightColumnFresh wei'!$BN$5</c:f>
              <c:strCache>
                <c:ptCount val="1"/>
                <c:pt idx="0">
                  <c:v>Column1</c:v>
                </c:pt>
              </c:strCache>
            </c:strRef>
          </c:tx>
          <c:spPr>
            <a:noFill/>
            <a:ln>
              <a:noFill/>
            </a:ln>
            <a:effectLst/>
          </c:spPr>
          <c:invertIfNegative val="0"/>
          <c:errBars>
            <c:errBarType val="both"/>
            <c:errValType val="cust"/>
            <c:noEndCap val="0"/>
            <c:plus>
              <c:numRef>
                <c:f>'Beet Root weightColumnFresh wei'!$BD$51</c:f>
                <c:numCache>
                  <c:formatCode>General</c:formatCode>
                  <c:ptCount val="1"/>
                  <c:pt idx="0">
                    <c:v>11.92</c:v>
                  </c:pt>
                </c:numCache>
              </c:numRef>
            </c:plus>
            <c:minus>
              <c:numLit>
                <c:formatCode>General</c:formatCode>
                <c:ptCount val="1"/>
                <c:pt idx="0">
                  <c:v>1</c:v>
                </c:pt>
              </c:numLit>
            </c:minus>
            <c:spPr>
              <a:noFill/>
              <a:ln w="9525" cap="flat" cmpd="sng" algn="ctr">
                <a:solidFill>
                  <a:schemeClr val="tx1"/>
                </a:solidFill>
                <a:round/>
              </a:ln>
              <a:effectLst/>
            </c:spPr>
          </c:errBars>
          <c:cat>
            <c:strRef>
              <c:f>'Beet Root weightColumnFresh wei'!$BL$6:$BL$9</c:f>
              <c:strCache>
                <c:ptCount val="4"/>
                <c:pt idx="0">
                  <c:v>Bare</c:v>
                </c:pt>
                <c:pt idx="1">
                  <c:v>Rye</c:v>
                </c:pt>
                <c:pt idx="2">
                  <c:v>Radish</c:v>
                </c:pt>
                <c:pt idx="3">
                  <c:v>Rye &amp; Radish</c:v>
                </c:pt>
              </c:strCache>
            </c:strRef>
          </c:cat>
          <c:val>
            <c:numRef>
              <c:f>'Beet Root weightColumnFresh wei'!$BN$6:$BN$9</c:f>
              <c:numCache>
                <c:formatCode>General</c:formatCode>
                <c:ptCount val="4"/>
                <c:pt idx="1">
                  <c:v>38</c:v>
                </c:pt>
              </c:numCache>
            </c:numRef>
          </c:val>
          <c:extLst>
            <c:ext xmlns:c16="http://schemas.microsoft.com/office/drawing/2014/chart" uri="{C3380CC4-5D6E-409C-BE32-E72D297353CC}">
              <c16:uniqueId val="{00000001-617C-4160-BE20-E547663B7FC6}"/>
            </c:ext>
          </c:extLst>
        </c:ser>
        <c:dLbls>
          <c:showLegendKey val="0"/>
          <c:showVal val="0"/>
          <c:showCatName val="0"/>
          <c:showSerName val="0"/>
          <c:showPercent val="0"/>
          <c:showBubbleSize val="0"/>
        </c:dLbls>
        <c:gapWidth val="219"/>
        <c:axId val="-2067936648"/>
        <c:axId val="-2067937040"/>
      </c:barChart>
      <c:catAx>
        <c:axId val="74634103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341424"/>
        <c:crosses val="autoZero"/>
        <c:auto val="1"/>
        <c:lblAlgn val="ctr"/>
        <c:lblOffset val="100"/>
        <c:noMultiLvlLbl val="0"/>
      </c:catAx>
      <c:valAx>
        <c:axId val="746341424"/>
        <c:scaling>
          <c:orientation val="minMax"/>
          <c:max val="6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ap</a:t>
                </a:r>
                <a:r>
                  <a:rPr lang="en-GB" baseline="0"/>
                  <a:t> root </a:t>
                </a:r>
                <a:r>
                  <a:rPr lang="en-GB"/>
                  <a:t> dry weight (g)</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46341032"/>
        <c:crosses val="autoZero"/>
        <c:crossBetween val="between"/>
      </c:valAx>
      <c:valAx>
        <c:axId val="-2067937040"/>
        <c:scaling>
          <c:orientation val="minMax"/>
          <c:max val="60"/>
          <c:min val="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2067936648"/>
        <c:crosses val="max"/>
        <c:crossBetween val="between"/>
      </c:valAx>
      <c:catAx>
        <c:axId val="-2067936648"/>
        <c:scaling>
          <c:orientation val="minMax"/>
        </c:scaling>
        <c:delete val="1"/>
        <c:axPos val="b"/>
        <c:numFmt formatCode="General" sourceLinked="1"/>
        <c:majorTickMark val="out"/>
        <c:minorTickMark val="none"/>
        <c:tickLblPos val="nextTo"/>
        <c:crossAx val="-206793704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50">
              <a:fgClr>
                <a:sysClr val="window" lastClr="FFFFFF">
                  <a:lumMod val="50000"/>
                </a:sysClr>
              </a:fgClr>
              <a:bgClr>
                <a:sysClr val="window" lastClr="FFFFFF"/>
              </a:bgClr>
            </a:pattFill>
            <a:ln>
              <a:solidFill>
                <a:sysClr val="windowText" lastClr="000000"/>
              </a:solidFill>
            </a:ln>
            <a:effectLst/>
          </c:spPr>
          <c:invertIfNegative val="0"/>
          <c:errBars>
            <c:errBarType val="both"/>
            <c:errValType val="cust"/>
            <c:noEndCap val="0"/>
            <c:plus>
              <c:numLit>
                <c:ptCount val="0"/>
              </c:numLit>
            </c:plus>
            <c:minus>
              <c:numLit>
                <c:ptCount val="0"/>
              </c:numLit>
            </c:minus>
            <c:spPr>
              <a:noFill/>
              <a:ln w="9525" cap="flat" cmpd="sng" algn="ctr">
                <a:solidFill>
                  <a:sysClr val="windowText" lastClr="000000"/>
                </a:solidFill>
                <a:round/>
              </a:ln>
              <a:effectLst/>
            </c:spPr>
          </c:errBars>
          <c:cat>
            <c:strRef>
              <c:f>Root!$F$128:$O$128</c:f>
              <c:strCache>
                <c:ptCount val="10"/>
                <c:pt idx="0">
                  <c:v>MM</c:v>
                </c:pt>
                <c:pt idx="1">
                  <c:v>TT</c:v>
                </c:pt>
                <c:pt idx="2">
                  <c:v>OO</c:v>
                </c:pt>
                <c:pt idx="3">
                  <c:v>RR</c:v>
                </c:pt>
                <c:pt idx="4">
                  <c:v>MT</c:v>
                </c:pt>
                <c:pt idx="5">
                  <c:v>MO</c:v>
                </c:pt>
                <c:pt idx="6">
                  <c:v>MR</c:v>
                </c:pt>
                <c:pt idx="7">
                  <c:v>RT</c:v>
                </c:pt>
                <c:pt idx="8">
                  <c:v>RO</c:v>
                </c:pt>
                <c:pt idx="9">
                  <c:v>OT</c:v>
                </c:pt>
              </c:strCache>
            </c:strRef>
          </c:cat>
          <c:val>
            <c:numRef>
              <c:f>Root!$F$129:$O$129</c:f>
              <c:numCache>
                <c:formatCode>General</c:formatCode>
                <c:ptCount val="10"/>
                <c:pt idx="0">
                  <c:v>1.69</c:v>
                </c:pt>
                <c:pt idx="1">
                  <c:v>1.8089999999999999</c:v>
                </c:pt>
                <c:pt idx="2">
                  <c:v>0.97599999999999998</c:v>
                </c:pt>
                <c:pt idx="3">
                  <c:v>1.0629999999999999</c:v>
                </c:pt>
                <c:pt idx="4">
                  <c:v>1.879</c:v>
                </c:pt>
                <c:pt idx="5">
                  <c:v>1.3360000000000001</c:v>
                </c:pt>
                <c:pt idx="6">
                  <c:v>1.1839999999999999</c:v>
                </c:pt>
                <c:pt idx="7">
                  <c:v>1.5409999999999999</c:v>
                </c:pt>
                <c:pt idx="8">
                  <c:v>0.95</c:v>
                </c:pt>
                <c:pt idx="9">
                  <c:v>1.5920000000000001</c:v>
                </c:pt>
              </c:numCache>
            </c:numRef>
          </c:val>
          <c:extLst>
            <c:ext xmlns:c16="http://schemas.microsoft.com/office/drawing/2014/chart" uri="{C3380CC4-5D6E-409C-BE32-E72D297353CC}">
              <c16:uniqueId val="{00000000-8607-45C4-A9C0-31A8B7144119}"/>
            </c:ext>
          </c:extLst>
        </c:ser>
        <c:dLbls>
          <c:showLegendKey val="0"/>
          <c:showVal val="0"/>
          <c:showCatName val="0"/>
          <c:showSerName val="0"/>
          <c:showPercent val="0"/>
          <c:showBubbleSize val="0"/>
        </c:dLbls>
        <c:gapWidth val="219"/>
        <c:axId val="378249704"/>
        <c:axId val="378250096"/>
      </c:barChart>
      <c:barChart>
        <c:barDir val="col"/>
        <c:grouping val="clustered"/>
        <c:varyColors val="0"/>
        <c:ser>
          <c:idx val="1"/>
          <c:order val="1"/>
          <c:spPr>
            <a:noFill/>
            <a:ln>
              <a:noFill/>
            </a:ln>
            <a:effectLst/>
          </c:spPr>
          <c:invertIfNegative val="0"/>
          <c:errBars>
            <c:errBarType val="both"/>
            <c:errValType val="cust"/>
            <c:noEndCap val="0"/>
            <c:plus>
              <c:numRef>
                <c:f>Root!$C$146</c:f>
                <c:numCache>
                  <c:formatCode>General</c:formatCode>
                  <c:ptCount val="1"/>
                  <c:pt idx="0">
                    <c:v>0.1138</c:v>
                  </c:pt>
                </c:numCache>
              </c:numRef>
            </c:plus>
            <c:minus>
              <c:numRef>
                <c:f>Root!$C$146</c:f>
                <c:numCache>
                  <c:formatCode>General</c:formatCode>
                  <c:ptCount val="1"/>
                  <c:pt idx="0">
                    <c:v>0.1138</c:v>
                  </c:pt>
                </c:numCache>
              </c:numRef>
            </c:minus>
            <c:spPr>
              <a:noFill/>
              <a:ln w="9525" cap="flat" cmpd="sng" algn="ctr">
                <a:solidFill>
                  <a:sysClr val="windowText" lastClr="000000"/>
                </a:solidFill>
                <a:round/>
              </a:ln>
              <a:effectLst/>
            </c:spPr>
          </c:errBars>
          <c:cat>
            <c:strRef>
              <c:f>Root!$F$128:$O$128</c:f>
              <c:strCache>
                <c:ptCount val="10"/>
                <c:pt idx="0">
                  <c:v>MM</c:v>
                </c:pt>
                <c:pt idx="1">
                  <c:v>TT</c:v>
                </c:pt>
                <c:pt idx="2">
                  <c:v>OO</c:v>
                </c:pt>
                <c:pt idx="3">
                  <c:v>RR</c:v>
                </c:pt>
                <c:pt idx="4">
                  <c:v>MT</c:v>
                </c:pt>
                <c:pt idx="5">
                  <c:v>MO</c:v>
                </c:pt>
                <c:pt idx="6">
                  <c:v>MR</c:v>
                </c:pt>
                <c:pt idx="7">
                  <c:v>RT</c:v>
                </c:pt>
                <c:pt idx="8">
                  <c:v>RO</c:v>
                </c:pt>
                <c:pt idx="9">
                  <c:v>OT</c:v>
                </c:pt>
              </c:strCache>
            </c:strRef>
          </c:cat>
          <c:val>
            <c:numRef>
              <c:f>Root!$F$130:$O$130</c:f>
              <c:numCache>
                <c:formatCode>General</c:formatCode>
                <c:ptCount val="10"/>
                <c:pt idx="2">
                  <c:v>1.6</c:v>
                </c:pt>
              </c:numCache>
            </c:numRef>
          </c:val>
          <c:extLst>
            <c:ext xmlns:c16="http://schemas.microsoft.com/office/drawing/2014/chart" uri="{C3380CC4-5D6E-409C-BE32-E72D297353CC}">
              <c16:uniqueId val="{00000001-8607-45C4-A9C0-31A8B7144119}"/>
            </c:ext>
          </c:extLst>
        </c:ser>
        <c:dLbls>
          <c:showLegendKey val="0"/>
          <c:showVal val="0"/>
          <c:showCatName val="0"/>
          <c:showSerName val="0"/>
          <c:showPercent val="0"/>
          <c:showBubbleSize val="0"/>
        </c:dLbls>
        <c:gapWidth val="219"/>
        <c:axId val="378250880"/>
        <c:axId val="378250488"/>
      </c:barChart>
      <c:catAx>
        <c:axId val="378249704"/>
        <c:scaling>
          <c:orientation val="minMax"/>
        </c:scaling>
        <c:delete val="0"/>
        <c:axPos val="b"/>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78250096"/>
        <c:crosses val="autoZero"/>
        <c:auto val="1"/>
        <c:lblAlgn val="ctr"/>
        <c:lblOffset val="100"/>
        <c:noMultiLvlLbl val="0"/>
      </c:catAx>
      <c:valAx>
        <c:axId val="3782500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t>Root length density (cm root.</a:t>
                </a:r>
                <a:r>
                  <a:rPr lang="en-GB" baseline="0"/>
                  <a:t> </a:t>
                </a:r>
                <a:r>
                  <a:rPr lang="en-GB"/>
                  <a:t>cm</a:t>
                </a:r>
                <a:r>
                  <a:rPr lang="en-GB" baseline="30000"/>
                  <a:t>-3</a:t>
                </a:r>
                <a:r>
                  <a:rPr lang="en-GB"/>
                  <a:t> soi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0"/>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78249704"/>
        <c:crosses val="autoZero"/>
        <c:crossBetween val="between"/>
      </c:valAx>
      <c:valAx>
        <c:axId val="378250488"/>
        <c:scaling>
          <c:orientation val="minMax"/>
          <c:max val="2"/>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378250880"/>
        <c:crosses val="max"/>
        <c:crossBetween val="between"/>
      </c:valAx>
      <c:catAx>
        <c:axId val="378250880"/>
        <c:scaling>
          <c:orientation val="minMax"/>
        </c:scaling>
        <c:delete val="1"/>
        <c:axPos val="b"/>
        <c:numFmt formatCode="General" sourceLinked="1"/>
        <c:majorTickMark val="out"/>
        <c:minorTickMark val="none"/>
        <c:tickLblPos val="nextTo"/>
        <c:crossAx val="378250488"/>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Above biomass'!$Q$2</c:f>
              <c:strCache>
                <c:ptCount val="1"/>
                <c:pt idx="0">
                  <c:v>1</c:v>
                </c:pt>
              </c:strCache>
            </c:strRef>
          </c:tx>
          <c:spPr>
            <a:solidFill>
              <a:schemeClr val="accent1"/>
            </a:solidFill>
            <a:ln>
              <a:solidFill>
                <a:schemeClr val="tx1">
                  <a:lumMod val="95000"/>
                  <a:lumOff val="5000"/>
                </a:schemeClr>
              </a:solidFill>
            </a:ln>
            <a:effectLst/>
          </c:spPr>
          <c:invertIfNegative val="0"/>
          <c:dPt>
            <c:idx val="0"/>
            <c:invertIfNegative val="0"/>
            <c:bubble3D val="0"/>
            <c:spPr>
              <a:solidFill>
                <a:schemeClr val="accent4"/>
              </a:solidFill>
              <a:ln>
                <a:solidFill>
                  <a:schemeClr val="tx1">
                    <a:lumMod val="95000"/>
                    <a:lumOff val="5000"/>
                  </a:schemeClr>
                </a:solidFill>
              </a:ln>
              <a:effectLst/>
            </c:spPr>
            <c:extLst>
              <c:ext xmlns:c16="http://schemas.microsoft.com/office/drawing/2014/chart" uri="{C3380CC4-5D6E-409C-BE32-E72D297353CC}">
                <c16:uniqueId val="{00000001-8B79-4621-9F69-5A36381F2ABB}"/>
              </c:ext>
            </c:extLst>
          </c:dPt>
          <c:dPt>
            <c:idx val="1"/>
            <c:invertIfNegative val="0"/>
            <c:bubble3D val="0"/>
            <c:spPr>
              <a:solidFill>
                <a:schemeClr val="accent6"/>
              </a:solidFill>
              <a:ln>
                <a:solidFill>
                  <a:schemeClr val="tx1">
                    <a:lumMod val="95000"/>
                    <a:lumOff val="5000"/>
                  </a:schemeClr>
                </a:solidFill>
              </a:ln>
              <a:effectLst/>
            </c:spPr>
            <c:extLst>
              <c:ext xmlns:c16="http://schemas.microsoft.com/office/drawing/2014/chart" uri="{C3380CC4-5D6E-409C-BE32-E72D297353CC}">
                <c16:uniqueId val="{00000003-8B79-4621-9F69-5A36381F2ABB}"/>
              </c:ext>
            </c:extLst>
          </c:dPt>
          <c:dPt>
            <c:idx val="2"/>
            <c:invertIfNegative val="0"/>
            <c:bubble3D val="0"/>
            <c:spPr>
              <a:solidFill>
                <a:schemeClr val="bg1">
                  <a:lumMod val="75000"/>
                </a:schemeClr>
              </a:solidFill>
              <a:ln>
                <a:solidFill>
                  <a:schemeClr val="tx1">
                    <a:lumMod val="95000"/>
                    <a:lumOff val="5000"/>
                  </a:schemeClr>
                </a:solidFill>
              </a:ln>
              <a:effectLst/>
            </c:spPr>
            <c:extLst>
              <c:ext xmlns:c16="http://schemas.microsoft.com/office/drawing/2014/chart" uri="{C3380CC4-5D6E-409C-BE32-E72D297353CC}">
                <c16:uniqueId val="{00000005-8B79-4621-9F69-5A36381F2ABB}"/>
              </c:ext>
            </c:extLst>
          </c:dPt>
          <c:dPt>
            <c:idx val="3"/>
            <c:invertIfNegative val="0"/>
            <c:bubble3D val="0"/>
            <c:spPr>
              <a:solidFill>
                <a:srgbClr val="FF0000"/>
              </a:solidFill>
              <a:ln>
                <a:solidFill>
                  <a:schemeClr val="tx1">
                    <a:lumMod val="95000"/>
                    <a:lumOff val="5000"/>
                  </a:schemeClr>
                </a:solidFill>
              </a:ln>
              <a:effectLst/>
            </c:spPr>
            <c:extLst>
              <c:ext xmlns:c16="http://schemas.microsoft.com/office/drawing/2014/chart" uri="{C3380CC4-5D6E-409C-BE32-E72D297353CC}">
                <c16:uniqueId val="{00000007-8B79-4621-9F69-5A36381F2ABB}"/>
              </c:ext>
            </c:extLst>
          </c:dPt>
          <c:dPt>
            <c:idx val="4"/>
            <c:invertIfNegative val="0"/>
            <c:bubble3D val="0"/>
            <c:spPr>
              <a:solidFill>
                <a:schemeClr val="accent6"/>
              </a:solidFill>
              <a:ln>
                <a:solidFill>
                  <a:schemeClr val="tx1">
                    <a:lumMod val="95000"/>
                    <a:lumOff val="5000"/>
                  </a:schemeClr>
                </a:solidFill>
              </a:ln>
              <a:effectLst/>
            </c:spPr>
            <c:extLst>
              <c:ext xmlns:c16="http://schemas.microsoft.com/office/drawing/2014/chart" uri="{C3380CC4-5D6E-409C-BE32-E72D297353CC}">
                <c16:uniqueId val="{00000009-8B79-4621-9F69-5A36381F2ABB}"/>
              </c:ext>
            </c:extLst>
          </c:dPt>
          <c:dPt>
            <c:idx val="5"/>
            <c:invertIfNegative val="0"/>
            <c:bubble3D val="0"/>
            <c:spPr>
              <a:solidFill>
                <a:schemeClr val="bg1">
                  <a:lumMod val="75000"/>
                </a:schemeClr>
              </a:solidFill>
              <a:ln>
                <a:solidFill>
                  <a:schemeClr val="tx1">
                    <a:lumMod val="95000"/>
                    <a:lumOff val="5000"/>
                  </a:schemeClr>
                </a:solidFill>
              </a:ln>
              <a:effectLst/>
            </c:spPr>
            <c:extLst>
              <c:ext xmlns:c16="http://schemas.microsoft.com/office/drawing/2014/chart" uri="{C3380CC4-5D6E-409C-BE32-E72D297353CC}">
                <c16:uniqueId val="{0000000B-8B79-4621-9F69-5A36381F2ABB}"/>
              </c:ext>
            </c:extLst>
          </c:dPt>
          <c:dPt>
            <c:idx val="6"/>
            <c:invertIfNegative val="0"/>
            <c:bubble3D val="0"/>
            <c:spPr>
              <a:solidFill>
                <a:srgbClr val="FF0000"/>
              </a:solidFill>
              <a:ln>
                <a:solidFill>
                  <a:schemeClr val="tx1">
                    <a:lumMod val="95000"/>
                    <a:lumOff val="5000"/>
                  </a:schemeClr>
                </a:solidFill>
              </a:ln>
              <a:effectLst/>
            </c:spPr>
            <c:extLst>
              <c:ext xmlns:c16="http://schemas.microsoft.com/office/drawing/2014/chart" uri="{C3380CC4-5D6E-409C-BE32-E72D297353CC}">
                <c16:uniqueId val="{0000000D-8B79-4621-9F69-5A36381F2ABB}"/>
              </c:ext>
            </c:extLst>
          </c:dPt>
          <c:dPt>
            <c:idx val="7"/>
            <c:invertIfNegative val="0"/>
            <c:bubble3D val="0"/>
            <c:spPr>
              <a:solidFill>
                <a:schemeClr val="accent6"/>
              </a:solidFill>
              <a:ln>
                <a:solidFill>
                  <a:schemeClr val="tx1">
                    <a:lumMod val="95000"/>
                    <a:lumOff val="5000"/>
                  </a:schemeClr>
                </a:solidFill>
              </a:ln>
              <a:effectLst/>
            </c:spPr>
            <c:extLst>
              <c:ext xmlns:c16="http://schemas.microsoft.com/office/drawing/2014/chart" uri="{C3380CC4-5D6E-409C-BE32-E72D297353CC}">
                <c16:uniqueId val="{0000000F-8B79-4621-9F69-5A36381F2ABB}"/>
              </c:ext>
            </c:extLst>
          </c:dPt>
          <c:dPt>
            <c:idx val="8"/>
            <c:invertIfNegative val="0"/>
            <c:bubble3D val="0"/>
            <c:spPr>
              <a:solidFill>
                <a:srgbClr val="FF0000"/>
              </a:solidFill>
              <a:ln>
                <a:solidFill>
                  <a:schemeClr val="tx1">
                    <a:lumMod val="95000"/>
                    <a:lumOff val="5000"/>
                  </a:schemeClr>
                </a:solidFill>
              </a:ln>
              <a:effectLst/>
            </c:spPr>
            <c:extLst>
              <c:ext xmlns:c16="http://schemas.microsoft.com/office/drawing/2014/chart" uri="{C3380CC4-5D6E-409C-BE32-E72D297353CC}">
                <c16:uniqueId val="{00000011-8B79-4621-9F69-5A36381F2ABB}"/>
              </c:ext>
            </c:extLst>
          </c:dPt>
          <c:dPt>
            <c:idx val="9"/>
            <c:invertIfNegative val="0"/>
            <c:bubble3D val="0"/>
            <c:spPr>
              <a:solidFill>
                <a:schemeClr val="accent6"/>
              </a:solidFill>
              <a:ln>
                <a:solidFill>
                  <a:schemeClr val="tx1">
                    <a:lumMod val="95000"/>
                    <a:lumOff val="5000"/>
                  </a:schemeClr>
                </a:solidFill>
              </a:ln>
              <a:effectLst/>
            </c:spPr>
            <c:extLst>
              <c:ext xmlns:c16="http://schemas.microsoft.com/office/drawing/2014/chart" uri="{C3380CC4-5D6E-409C-BE32-E72D297353CC}">
                <c16:uniqueId val="{00000013-8B79-4621-9F69-5A36381F2ABB}"/>
              </c:ext>
            </c:extLst>
          </c:dPt>
          <c:cat>
            <c:strRef>
              <c:f>'Above biomass'!$P$3:$P$12</c:f>
              <c:strCache>
                <c:ptCount val="10"/>
                <c:pt idx="0">
                  <c:v>MM</c:v>
                </c:pt>
                <c:pt idx="1">
                  <c:v>TT</c:v>
                </c:pt>
                <c:pt idx="2">
                  <c:v>OO</c:v>
                </c:pt>
                <c:pt idx="3">
                  <c:v>RR</c:v>
                </c:pt>
                <c:pt idx="4">
                  <c:v>MT</c:v>
                </c:pt>
                <c:pt idx="5">
                  <c:v>MO</c:v>
                </c:pt>
                <c:pt idx="6">
                  <c:v>MR</c:v>
                </c:pt>
                <c:pt idx="7">
                  <c:v>RT</c:v>
                </c:pt>
                <c:pt idx="8">
                  <c:v>RO</c:v>
                </c:pt>
                <c:pt idx="9">
                  <c:v>OT</c:v>
                </c:pt>
              </c:strCache>
            </c:strRef>
          </c:cat>
          <c:val>
            <c:numRef>
              <c:f>'Above biomass'!$Q$3:$Q$12</c:f>
              <c:numCache>
                <c:formatCode>General</c:formatCode>
                <c:ptCount val="10"/>
                <c:pt idx="0">
                  <c:v>1.1333333333333331</c:v>
                </c:pt>
                <c:pt idx="1">
                  <c:v>1.145</c:v>
                </c:pt>
                <c:pt idx="2">
                  <c:v>0.26333333333333336</c:v>
                </c:pt>
                <c:pt idx="3">
                  <c:v>0.46799999999999997</c:v>
                </c:pt>
                <c:pt idx="4">
                  <c:v>1.335</c:v>
                </c:pt>
                <c:pt idx="5">
                  <c:v>0.23833333333333331</c:v>
                </c:pt>
                <c:pt idx="6">
                  <c:v>0.31666666666666665</c:v>
                </c:pt>
                <c:pt idx="7">
                  <c:v>1.2349999999999999</c:v>
                </c:pt>
                <c:pt idx="8">
                  <c:v>0.35799999999999998</c:v>
                </c:pt>
                <c:pt idx="9">
                  <c:v>1.3633333333333333</c:v>
                </c:pt>
              </c:numCache>
            </c:numRef>
          </c:val>
          <c:extLst>
            <c:ext xmlns:c16="http://schemas.microsoft.com/office/drawing/2014/chart" uri="{C3380CC4-5D6E-409C-BE32-E72D297353CC}">
              <c16:uniqueId val="{00000014-8B79-4621-9F69-5A36381F2ABB}"/>
            </c:ext>
          </c:extLst>
        </c:ser>
        <c:ser>
          <c:idx val="1"/>
          <c:order val="1"/>
          <c:tx>
            <c:strRef>
              <c:f>'Above biomass'!$R$2</c:f>
              <c:strCache>
                <c:ptCount val="1"/>
                <c:pt idx="0">
                  <c:v>2</c:v>
                </c:pt>
              </c:strCache>
            </c:strRef>
          </c:tx>
          <c:spPr>
            <a:solidFill>
              <a:schemeClr val="accent2"/>
            </a:solidFill>
            <a:ln>
              <a:solidFill>
                <a:schemeClr val="tx1">
                  <a:lumMod val="95000"/>
                  <a:lumOff val="5000"/>
                </a:schemeClr>
              </a:solidFill>
            </a:ln>
            <a:effectLst/>
          </c:spPr>
          <c:invertIfNegative val="0"/>
          <c:dPt>
            <c:idx val="0"/>
            <c:invertIfNegative val="0"/>
            <c:bubble3D val="0"/>
            <c:spPr>
              <a:solidFill>
                <a:schemeClr val="accent4"/>
              </a:solidFill>
              <a:ln>
                <a:solidFill>
                  <a:schemeClr val="tx1">
                    <a:lumMod val="95000"/>
                    <a:lumOff val="5000"/>
                  </a:schemeClr>
                </a:solidFill>
              </a:ln>
              <a:effectLst/>
            </c:spPr>
            <c:extLst>
              <c:ext xmlns:c16="http://schemas.microsoft.com/office/drawing/2014/chart" uri="{C3380CC4-5D6E-409C-BE32-E72D297353CC}">
                <c16:uniqueId val="{00000016-8B79-4621-9F69-5A36381F2ABB}"/>
              </c:ext>
            </c:extLst>
          </c:dPt>
          <c:dPt>
            <c:idx val="1"/>
            <c:invertIfNegative val="0"/>
            <c:bubble3D val="0"/>
            <c:spPr>
              <a:solidFill>
                <a:schemeClr val="accent6"/>
              </a:solidFill>
              <a:ln>
                <a:solidFill>
                  <a:schemeClr val="tx1">
                    <a:lumMod val="95000"/>
                    <a:lumOff val="5000"/>
                  </a:schemeClr>
                </a:solidFill>
              </a:ln>
              <a:effectLst/>
            </c:spPr>
            <c:extLst>
              <c:ext xmlns:c16="http://schemas.microsoft.com/office/drawing/2014/chart" uri="{C3380CC4-5D6E-409C-BE32-E72D297353CC}">
                <c16:uniqueId val="{00000018-8B79-4621-9F69-5A36381F2ABB}"/>
              </c:ext>
            </c:extLst>
          </c:dPt>
          <c:dPt>
            <c:idx val="2"/>
            <c:invertIfNegative val="0"/>
            <c:bubble3D val="0"/>
            <c:spPr>
              <a:solidFill>
                <a:schemeClr val="bg1">
                  <a:lumMod val="75000"/>
                </a:schemeClr>
              </a:solidFill>
              <a:ln>
                <a:solidFill>
                  <a:schemeClr val="tx1">
                    <a:lumMod val="95000"/>
                    <a:lumOff val="5000"/>
                  </a:schemeClr>
                </a:solidFill>
              </a:ln>
              <a:effectLst/>
            </c:spPr>
            <c:extLst>
              <c:ext xmlns:c16="http://schemas.microsoft.com/office/drawing/2014/chart" uri="{C3380CC4-5D6E-409C-BE32-E72D297353CC}">
                <c16:uniqueId val="{0000001A-8B79-4621-9F69-5A36381F2ABB}"/>
              </c:ext>
            </c:extLst>
          </c:dPt>
          <c:dPt>
            <c:idx val="3"/>
            <c:invertIfNegative val="0"/>
            <c:bubble3D val="0"/>
            <c:spPr>
              <a:solidFill>
                <a:srgbClr val="FF0000"/>
              </a:solidFill>
              <a:ln>
                <a:solidFill>
                  <a:schemeClr val="tx1">
                    <a:lumMod val="95000"/>
                    <a:lumOff val="5000"/>
                  </a:schemeClr>
                </a:solidFill>
              </a:ln>
              <a:effectLst/>
            </c:spPr>
            <c:extLst>
              <c:ext xmlns:c16="http://schemas.microsoft.com/office/drawing/2014/chart" uri="{C3380CC4-5D6E-409C-BE32-E72D297353CC}">
                <c16:uniqueId val="{0000001C-8B79-4621-9F69-5A36381F2ABB}"/>
              </c:ext>
            </c:extLst>
          </c:dPt>
          <c:dPt>
            <c:idx val="4"/>
            <c:invertIfNegative val="0"/>
            <c:bubble3D val="0"/>
            <c:spPr>
              <a:solidFill>
                <a:schemeClr val="accent4"/>
              </a:solidFill>
              <a:ln>
                <a:solidFill>
                  <a:schemeClr val="tx1">
                    <a:lumMod val="95000"/>
                    <a:lumOff val="5000"/>
                  </a:schemeClr>
                </a:solidFill>
              </a:ln>
              <a:effectLst/>
            </c:spPr>
            <c:extLst>
              <c:ext xmlns:c16="http://schemas.microsoft.com/office/drawing/2014/chart" uri="{C3380CC4-5D6E-409C-BE32-E72D297353CC}">
                <c16:uniqueId val="{0000001E-8B79-4621-9F69-5A36381F2ABB}"/>
              </c:ext>
            </c:extLst>
          </c:dPt>
          <c:dPt>
            <c:idx val="5"/>
            <c:invertIfNegative val="0"/>
            <c:bubble3D val="0"/>
            <c:spPr>
              <a:solidFill>
                <a:schemeClr val="accent4"/>
              </a:solidFill>
              <a:ln>
                <a:solidFill>
                  <a:schemeClr val="tx1">
                    <a:lumMod val="95000"/>
                    <a:lumOff val="5000"/>
                  </a:schemeClr>
                </a:solidFill>
              </a:ln>
              <a:effectLst/>
            </c:spPr>
            <c:extLst>
              <c:ext xmlns:c16="http://schemas.microsoft.com/office/drawing/2014/chart" uri="{C3380CC4-5D6E-409C-BE32-E72D297353CC}">
                <c16:uniqueId val="{00000020-8B79-4621-9F69-5A36381F2ABB}"/>
              </c:ext>
            </c:extLst>
          </c:dPt>
          <c:dPt>
            <c:idx val="6"/>
            <c:invertIfNegative val="0"/>
            <c:bubble3D val="0"/>
            <c:spPr>
              <a:solidFill>
                <a:schemeClr val="accent4"/>
              </a:solidFill>
              <a:ln>
                <a:solidFill>
                  <a:schemeClr val="tx1">
                    <a:lumMod val="95000"/>
                    <a:lumOff val="5000"/>
                  </a:schemeClr>
                </a:solidFill>
              </a:ln>
              <a:effectLst/>
            </c:spPr>
            <c:extLst>
              <c:ext xmlns:c16="http://schemas.microsoft.com/office/drawing/2014/chart" uri="{C3380CC4-5D6E-409C-BE32-E72D297353CC}">
                <c16:uniqueId val="{00000022-8B79-4621-9F69-5A36381F2ABB}"/>
              </c:ext>
            </c:extLst>
          </c:dPt>
          <c:dPt>
            <c:idx val="7"/>
            <c:invertIfNegative val="0"/>
            <c:bubble3D val="0"/>
            <c:spPr>
              <a:solidFill>
                <a:srgbClr val="FF0000"/>
              </a:solidFill>
              <a:ln>
                <a:solidFill>
                  <a:schemeClr val="tx1">
                    <a:lumMod val="95000"/>
                    <a:lumOff val="5000"/>
                  </a:schemeClr>
                </a:solidFill>
              </a:ln>
              <a:effectLst/>
            </c:spPr>
            <c:extLst>
              <c:ext xmlns:c16="http://schemas.microsoft.com/office/drawing/2014/chart" uri="{C3380CC4-5D6E-409C-BE32-E72D297353CC}">
                <c16:uniqueId val="{00000024-8B79-4621-9F69-5A36381F2ABB}"/>
              </c:ext>
            </c:extLst>
          </c:dPt>
          <c:dPt>
            <c:idx val="8"/>
            <c:invertIfNegative val="0"/>
            <c:bubble3D val="0"/>
            <c:spPr>
              <a:solidFill>
                <a:schemeClr val="bg1">
                  <a:lumMod val="75000"/>
                </a:schemeClr>
              </a:solidFill>
              <a:ln>
                <a:solidFill>
                  <a:schemeClr val="tx1">
                    <a:lumMod val="95000"/>
                    <a:lumOff val="5000"/>
                  </a:schemeClr>
                </a:solidFill>
              </a:ln>
              <a:effectLst/>
            </c:spPr>
            <c:extLst>
              <c:ext xmlns:c16="http://schemas.microsoft.com/office/drawing/2014/chart" uri="{C3380CC4-5D6E-409C-BE32-E72D297353CC}">
                <c16:uniqueId val="{00000026-8B79-4621-9F69-5A36381F2ABB}"/>
              </c:ext>
            </c:extLst>
          </c:dPt>
          <c:dPt>
            <c:idx val="9"/>
            <c:invertIfNegative val="0"/>
            <c:bubble3D val="0"/>
            <c:spPr>
              <a:solidFill>
                <a:schemeClr val="bg1">
                  <a:lumMod val="75000"/>
                </a:schemeClr>
              </a:solidFill>
              <a:ln>
                <a:solidFill>
                  <a:schemeClr val="tx1">
                    <a:lumMod val="95000"/>
                    <a:lumOff val="5000"/>
                  </a:schemeClr>
                </a:solidFill>
              </a:ln>
              <a:effectLst/>
            </c:spPr>
            <c:extLst>
              <c:ext xmlns:c16="http://schemas.microsoft.com/office/drawing/2014/chart" uri="{C3380CC4-5D6E-409C-BE32-E72D297353CC}">
                <c16:uniqueId val="{00000028-8B79-4621-9F69-5A36381F2ABB}"/>
              </c:ext>
            </c:extLst>
          </c:dPt>
          <c:cat>
            <c:strRef>
              <c:f>'Above biomass'!$P$3:$P$12</c:f>
              <c:strCache>
                <c:ptCount val="10"/>
                <c:pt idx="0">
                  <c:v>MM</c:v>
                </c:pt>
                <c:pt idx="1">
                  <c:v>TT</c:v>
                </c:pt>
                <c:pt idx="2">
                  <c:v>OO</c:v>
                </c:pt>
                <c:pt idx="3">
                  <c:v>RR</c:v>
                </c:pt>
                <c:pt idx="4">
                  <c:v>MT</c:v>
                </c:pt>
                <c:pt idx="5">
                  <c:v>MO</c:v>
                </c:pt>
                <c:pt idx="6">
                  <c:v>MR</c:v>
                </c:pt>
                <c:pt idx="7">
                  <c:v>RT</c:v>
                </c:pt>
                <c:pt idx="8">
                  <c:v>RO</c:v>
                </c:pt>
                <c:pt idx="9">
                  <c:v>OT</c:v>
                </c:pt>
              </c:strCache>
            </c:strRef>
          </c:cat>
          <c:val>
            <c:numRef>
              <c:f>'Above biomass'!$R$3:$R$12</c:f>
              <c:numCache>
                <c:formatCode>General</c:formatCode>
                <c:ptCount val="10"/>
                <c:pt idx="0">
                  <c:v>1.0916666666666666</c:v>
                </c:pt>
                <c:pt idx="1">
                  <c:v>1.3333333333333333</c:v>
                </c:pt>
                <c:pt idx="2">
                  <c:v>0.23333333333333336</c:v>
                </c:pt>
                <c:pt idx="3">
                  <c:v>0.48250000000000004</c:v>
                </c:pt>
                <c:pt idx="4">
                  <c:v>1.1599999999999999</c:v>
                </c:pt>
                <c:pt idx="5">
                  <c:v>1.1016666666666668</c:v>
                </c:pt>
                <c:pt idx="6">
                  <c:v>1.0049999999999999</c:v>
                </c:pt>
                <c:pt idx="7">
                  <c:v>0.58166666666666667</c:v>
                </c:pt>
                <c:pt idx="8">
                  <c:v>0.21166666666666664</c:v>
                </c:pt>
                <c:pt idx="9">
                  <c:v>0.42666666666666669</c:v>
                </c:pt>
              </c:numCache>
            </c:numRef>
          </c:val>
          <c:extLst>
            <c:ext xmlns:c16="http://schemas.microsoft.com/office/drawing/2014/chart" uri="{C3380CC4-5D6E-409C-BE32-E72D297353CC}">
              <c16:uniqueId val="{00000029-8B79-4621-9F69-5A36381F2ABB}"/>
            </c:ext>
          </c:extLst>
        </c:ser>
        <c:ser>
          <c:idx val="2"/>
          <c:order val="2"/>
          <c:tx>
            <c:strRef>
              <c:f>'Above biomass'!$S$2</c:f>
              <c:strCache>
                <c:ptCount val="1"/>
              </c:strCache>
            </c:strRef>
          </c:tx>
          <c:spPr>
            <a:noFill/>
            <a:ln>
              <a:noFill/>
            </a:ln>
            <a:effectLst/>
          </c:spPr>
          <c:invertIfNegative val="0"/>
          <c:errBars>
            <c:errBarType val="both"/>
            <c:errValType val="cust"/>
            <c:noEndCap val="0"/>
            <c:plus>
              <c:numRef>
                <c:f>'Above biomass'!$S$22</c:f>
                <c:numCache>
                  <c:formatCode>General</c:formatCode>
                  <c:ptCount val="1"/>
                  <c:pt idx="0">
                    <c:v>0.29980000000000001</c:v>
                  </c:pt>
                </c:numCache>
              </c:numRef>
            </c:plus>
            <c:minus>
              <c:numRef>
                <c:f>'Above biomass'!$S$22</c:f>
                <c:numCache>
                  <c:formatCode>General</c:formatCode>
                  <c:ptCount val="1"/>
                  <c:pt idx="0">
                    <c:v>0.29980000000000001</c:v>
                  </c:pt>
                </c:numCache>
              </c:numRef>
            </c:minus>
            <c:spPr>
              <a:noFill/>
              <a:ln w="9525" cap="flat" cmpd="sng" algn="ctr">
                <a:solidFill>
                  <a:schemeClr val="tx1"/>
                </a:solidFill>
                <a:round/>
              </a:ln>
              <a:effectLst/>
            </c:spPr>
          </c:errBars>
          <c:cat>
            <c:strRef>
              <c:f>'Above biomass'!$P$3:$P$12</c:f>
              <c:strCache>
                <c:ptCount val="10"/>
                <c:pt idx="0">
                  <c:v>MM</c:v>
                </c:pt>
                <c:pt idx="1">
                  <c:v>TT</c:v>
                </c:pt>
                <c:pt idx="2">
                  <c:v>OO</c:v>
                </c:pt>
                <c:pt idx="3">
                  <c:v>RR</c:v>
                </c:pt>
                <c:pt idx="4">
                  <c:v>MT</c:v>
                </c:pt>
                <c:pt idx="5">
                  <c:v>MO</c:v>
                </c:pt>
                <c:pt idx="6">
                  <c:v>MR</c:v>
                </c:pt>
                <c:pt idx="7">
                  <c:v>RT</c:v>
                </c:pt>
                <c:pt idx="8">
                  <c:v>RO</c:v>
                </c:pt>
                <c:pt idx="9">
                  <c:v>OT</c:v>
                </c:pt>
              </c:strCache>
            </c:strRef>
          </c:cat>
          <c:val>
            <c:numRef>
              <c:f>'Above biomass'!$S$3:$S$12</c:f>
              <c:numCache>
                <c:formatCode>General</c:formatCode>
                <c:ptCount val="10"/>
                <c:pt idx="2">
                  <c:v>1.5</c:v>
                </c:pt>
              </c:numCache>
            </c:numRef>
          </c:val>
          <c:extLst>
            <c:ext xmlns:c16="http://schemas.microsoft.com/office/drawing/2014/chart" uri="{C3380CC4-5D6E-409C-BE32-E72D297353CC}">
              <c16:uniqueId val="{0000002A-8B79-4621-9F69-5A36381F2ABB}"/>
            </c:ext>
          </c:extLst>
        </c:ser>
        <c:dLbls>
          <c:showLegendKey val="0"/>
          <c:showVal val="0"/>
          <c:showCatName val="0"/>
          <c:showSerName val="0"/>
          <c:showPercent val="0"/>
          <c:showBubbleSize val="0"/>
        </c:dLbls>
        <c:gapWidth val="150"/>
        <c:overlap val="100"/>
        <c:axId val="377000056"/>
        <c:axId val="377000448"/>
      </c:barChart>
      <c:catAx>
        <c:axId val="377000056"/>
        <c:scaling>
          <c:orientation val="minMax"/>
        </c:scaling>
        <c:delete val="0"/>
        <c:axPos val="b"/>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7000448"/>
        <c:crosses val="autoZero"/>
        <c:auto val="1"/>
        <c:lblAlgn val="ctr"/>
        <c:lblOffset val="100"/>
        <c:noMultiLvlLbl val="0"/>
      </c:catAx>
      <c:valAx>
        <c:axId val="3770004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bove ground biomass (g)</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70000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withinLinear" id="16">
  <a:schemeClr val="accent3"/>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6">
  <a:schemeClr val="accent3"/>
</cs:colorStyle>
</file>

<file path=word/charts/colors7.xml><?xml version="1.0" encoding="utf-8"?>
<cs:colorStyle xmlns:cs="http://schemas.microsoft.com/office/drawing/2012/chartStyle" xmlns:a="http://schemas.openxmlformats.org/drawingml/2006/main" meth="withinLinear" id="16">
  <a:schemeClr val="accent3"/>
</cs:colorStyle>
</file>

<file path=word/charts/colors8.xml><?xml version="1.0" encoding="utf-8"?>
<cs:colorStyle xmlns:cs="http://schemas.microsoft.com/office/drawing/2012/chartStyle" xmlns:a="http://schemas.openxmlformats.org/drawingml/2006/main" meth="withinLinear" id="16">
  <a:schemeClr val="accent3"/>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324DD33A127D4DBE83576C50E61399" ma:contentTypeVersion="4" ma:contentTypeDescription="Create a new document." ma:contentTypeScope="" ma:versionID="eacaf85e5adf25230013dc9bf2ee3bb5">
  <xsd:schema xmlns:xsd="http://www.w3.org/2001/XMLSchema" xmlns:xs="http://www.w3.org/2001/XMLSchema" xmlns:p="http://schemas.microsoft.com/office/2006/metadata/properties" xmlns:ns2="a6225cf3-6d2d-4009-a927-1a5a380de37e" xmlns:ns3="3035e7c3-27b7-45c5-98be-2e6cbf8065a6" targetNamespace="http://schemas.microsoft.com/office/2006/metadata/properties" ma:root="true" ma:fieldsID="9accf02cb90e7e2cad81f2b47bb2584a" ns2:_="" ns3:_="">
    <xsd:import namespace="a6225cf3-6d2d-4009-a927-1a5a380de37e"/>
    <xsd:import namespace="3035e7c3-27b7-45c5-98be-2e6cbf8065a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225cf3-6d2d-4009-a927-1a5a380de37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035e7c3-27b7-45c5-98be-2e6cbf8065a6"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4A8A6-D82D-4063-90C5-E7A2B379DE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225cf3-6d2d-4009-a927-1a5a380de37e"/>
    <ds:schemaRef ds:uri="3035e7c3-27b7-45c5-98be-2e6cbf8065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88D2E5-27AA-46BC-A5CD-7B03A807E328}">
  <ds:schemaRefs>
    <ds:schemaRef ds:uri="http://schemas.microsoft.com/sharepoint/v3/contenttype/forms"/>
  </ds:schemaRefs>
</ds:datastoreItem>
</file>

<file path=customXml/itemProps3.xml><?xml version="1.0" encoding="utf-8"?>
<ds:datastoreItem xmlns:ds="http://schemas.openxmlformats.org/officeDocument/2006/customXml" ds:itemID="{C458879B-6870-4D38-861D-A5074B06EBB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F32125C-3853-40F1-AA80-A895BB22F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6877</Words>
  <Characters>3920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Richards</dc:creator>
  <cp:keywords/>
  <dc:description/>
  <cp:lastModifiedBy>Francesca Broom</cp:lastModifiedBy>
  <cp:revision>2</cp:revision>
  <dcterms:created xsi:type="dcterms:W3CDTF">2019-08-28T12:15:00Z</dcterms:created>
  <dcterms:modified xsi:type="dcterms:W3CDTF">2019-08-28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324DD33A127D4DBE83576C50E61399</vt:lpwstr>
  </property>
</Properties>
</file>